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4C21E6">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4C21E6">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021881"/>
      <w:commentRangeStart w:id="1"/>
      <w:r w:rsidRPr="00B33092">
        <w:rPr>
          <w:rFonts w:hint="eastAsia"/>
          <w:lang w:eastAsia="zh-CN"/>
        </w:rPr>
        <w:lastRenderedPageBreak/>
        <w:t>摘要</w:t>
      </w:r>
      <w:bookmarkEnd w:id="0"/>
      <w:commentRangeEnd w:id="1"/>
      <w:r w:rsidR="00720C4C">
        <w:rPr>
          <w:rStyle w:val="af9"/>
          <w:rFonts w:ascii="Times New Roman" w:eastAsia="宋体" w:hAnsi="Times New Roman" w:cstheme="minorBidi"/>
          <w:b w:val="0"/>
          <w:bCs w:val="0"/>
          <w:kern w:val="2"/>
        </w:rPr>
        <w:commentReference w:id="1"/>
      </w:r>
    </w:p>
    <w:p w14:paraId="6402DF27" w14:textId="515E7C94" w:rsidR="00681277" w:rsidRDefault="00877179" w:rsidP="00C056B8">
      <w:pPr>
        <w:ind w:firstLine="480"/>
        <w:rPr>
          <w:lang w:eastAsia="zh-CN"/>
        </w:rPr>
      </w:pPr>
      <w:r w:rsidRPr="00877179">
        <w:rPr>
          <w:rFonts w:hint="eastAsia"/>
          <w:lang w:eastAsia="zh-CN"/>
        </w:rPr>
        <w:t>自</w:t>
      </w:r>
      <w:r w:rsidRPr="00877179">
        <w:rPr>
          <w:rFonts w:hint="eastAsia"/>
          <w:lang w:eastAsia="zh-CN"/>
        </w:rPr>
        <w:t>2011</w:t>
      </w:r>
      <w:r w:rsidRPr="00877179">
        <w:rPr>
          <w:rFonts w:hint="eastAsia"/>
          <w:lang w:eastAsia="zh-CN"/>
        </w:rPr>
        <w:t>年微信问世以来，截至</w:t>
      </w:r>
      <w:r w:rsidRPr="00877179">
        <w:rPr>
          <w:rFonts w:hint="eastAsia"/>
          <w:lang w:eastAsia="zh-CN"/>
        </w:rPr>
        <w:t>2022</w:t>
      </w:r>
      <w:r w:rsidRPr="00877179">
        <w:rPr>
          <w:rFonts w:hint="eastAsia"/>
          <w:lang w:eastAsia="zh-CN"/>
        </w:rPr>
        <w:t>年，微信的月活跃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如相对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w:t>
      </w:r>
      <w:r w:rsidR="003A192D">
        <w:rPr>
          <w:rFonts w:hint="eastAsia"/>
          <w:lang w:eastAsia="zh-CN"/>
        </w:rPr>
        <w:t>本研究</w:t>
      </w:r>
      <w:r w:rsidRPr="00877179">
        <w:rPr>
          <w:rFonts w:hint="eastAsia"/>
          <w:lang w:eastAsia="zh-CN"/>
        </w:rPr>
        <w:t>认为，只有当个体的社会比较倾向较高时，社会比较才会对其生活满意度产生影响。此外，</w:t>
      </w:r>
      <w:r w:rsidR="003A192D">
        <w:rPr>
          <w:rFonts w:hint="eastAsia"/>
          <w:lang w:eastAsia="zh-CN"/>
        </w:rPr>
        <w:t>本研究</w:t>
      </w:r>
      <w:r w:rsidRPr="00877179">
        <w:rPr>
          <w:rFonts w:hint="eastAsia"/>
          <w:lang w:eastAsia="zh-CN"/>
        </w:rPr>
        <w:t>进一步细分了社会比较的方向。</w:t>
      </w:r>
      <w:r w:rsidR="003A192D">
        <w:rPr>
          <w:rFonts w:hint="eastAsia"/>
          <w:lang w:eastAsia="zh-CN"/>
        </w:rPr>
        <w:t>本研究</w:t>
      </w:r>
      <w:r w:rsidRPr="00877179">
        <w:rPr>
          <w:rFonts w:hint="eastAsia"/>
          <w:lang w:eastAsia="zh-CN"/>
        </w:rPr>
        <w:t>认为，只有在与被比较对象发生对比而不是认同的情况下，社会比较才会影响个体的生活满意度</w:t>
      </w:r>
      <w:r w:rsidR="00557B1D">
        <w:rPr>
          <w:rFonts w:hint="eastAsia"/>
          <w:lang w:eastAsia="zh-CN"/>
        </w:rPr>
        <w:t>。</w:t>
      </w:r>
    </w:p>
    <w:p w14:paraId="483DFDE3" w14:textId="1A4EC9FA" w:rsidR="00557B1D" w:rsidRDefault="00877179" w:rsidP="00C056B8">
      <w:pPr>
        <w:ind w:firstLine="480"/>
        <w:rPr>
          <w:lang w:eastAsia="zh-CN"/>
        </w:rPr>
      </w:pPr>
      <w:r w:rsidRPr="00877179">
        <w:rPr>
          <w:rFonts w:hint="eastAsia"/>
          <w:lang w:eastAsia="zh-CN"/>
        </w:rPr>
        <w:t>本研究的目的是探讨社会比较如何影响个体对生活满意度的评价。</w:t>
      </w:r>
      <w:r w:rsidR="003A192D">
        <w:rPr>
          <w:rFonts w:hint="eastAsia"/>
          <w:lang w:eastAsia="zh-CN"/>
        </w:rPr>
        <w:t>本研究</w:t>
      </w:r>
      <w:r w:rsidRPr="00877179">
        <w:rPr>
          <w:rFonts w:hint="eastAsia"/>
          <w:lang w:eastAsia="zh-CN"/>
        </w:rPr>
        <w:t>采用了问卷星收集资料，并运用</w:t>
      </w:r>
      <w:r w:rsidRPr="00877179">
        <w:rPr>
          <w:rFonts w:hint="eastAsia"/>
          <w:lang w:eastAsia="zh-CN"/>
        </w:rPr>
        <w:t>R 4.2.3</w:t>
      </w:r>
      <w:r w:rsidRPr="00877179">
        <w:rPr>
          <w:rFonts w:hint="eastAsia"/>
          <w:lang w:eastAsia="zh-CN"/>
        </w:rPr>
        <w:t>进行数据分析。首先，</w:t>
      </w:r>
      <w:r w:rsidR="003A192D">
        <w:rPr>
          <w:rFonts w:hint="eastAsia"/>
          <w:lang w:eastAsia="zh-CN"/>
        </w:rPr>
        <w:t>本研究</w:t>
      </w:r>
      <w:r w:rsidRPr="00877179">
        <w:rPr>
          <w:rFonts w:hint="eastAsia"/>
          <w:lang w:eastAsia="zh-CN"/>
        </w:rPr>
        <w:t>进行了预</w:t>
      </w:r>
      <w:r w:rsidR="002A789E">
        <w:rPr>
          <w:rFonts w:hint="eastAsia"/>
          <w:lang w:eastAsia="zh-CN"/>
        </w:rPr>
        <w:t>研究</w:t>
      </w:r>
      <w:r w:rsidRPr="00877179">
        <w:rPr>
          <w:rFonts w:hint="eastAsia"/>
          <w:lang w:eastAsia="zh-CN"/>
        </w:rPr>
        <w:t>1</w:t>
      </w:r>
      <w:r w:rsidRPr="00877179">
        <w:rPr>
          <w:rFonts w:hint="eastAsia"/>
          <w:lang w:eastAsia="zh-CN"/>
        </w:rPr>
        <w:t>和预</w:t>
      </w:r>
      <w:r w:rsidR="002A789E">
        <w:rPr>
          <w:rFonts w:hint="eastAsia"/>
          <w:lang w:eastAsia="zh-CN"/>
        </w:rPr>
        <w:t>研究</w:t>
      </w:r>
      <w:r w:rsidRPr="00877179">
        <w:rPr>
          <w:rFonts w:hint="eastAsia"/>
          <w:lang w:eastAsia="zh-CN"/>
        </w:rPr>
        <w:t>2</w:t>
      </w:r>
      <w:r w:rsidRPr="00877179">
        <w:rPr>
          <w:rFonts w:hint="eastAsia"/>
          <w:lang w:eastAsia="zh-CN"/>
        </w:rPr>
        <w:t>，以检验和修订使用的问卷的信效度。之后，</w:t>
      </w:r>
      <w:r w:rsidR="003A192D">
        <w:rPr>
          <w:rFonts w:hint="eastAsia"/>
          <w:lang w:eastAsia="zh-CN"/>
        </w:rPr>
        <w:t>本研究</w:t>
      </w:r>
      <w:r w:rsidRPr="00877179">
        <w:rPr>
          <w:rFonts w:hint="eastAsia"/>
          <w:lang w:eastAsia="zh-CN"/>
        </w:rPr>
        <w:t>通过预</w:t>
      </w:r>
      <w:r w:rsidR="002A789E">
        <w:rPr>
          <w:rFonts w:hint="eastAsia"/>
          <w:lang w:eastAsia="zh-CN"/>
        </w:rPr>
        <w:t>研究</w:t>
      </w:r>
      <w:r w:rsidRPr="00877179">
        <w:rPr>
          <w:rFonts w:hint="eastAsia"/>
          <w:lang w:eastAsia="zh-CN"/>
        </w:rPr>
        <w:t>3</w:t>
      </w:r>
      <w:r w:rsidRPr="00877179">
        <w:rPr>
          <w:rFonts w:hint="eastAsia"/>
          <w:lang w:eastAsia="zh-CN"/>
        </w:rPr>
        <w:t>对</w:t>
      </w:r>
      <w:r w:rsidR="002A789E">
        <w:rPr>
          <w:rFonts w:hint="eastAsia"/>
          <w:lang w:eastAsia="zh-CN"/>
        </w:rPr>
        <w:t>研究</w:t>
      </w:r>
      <w:r w:rsidRPr="00877179">
        <w:rPr>
          <w:rFonts w:hint="eastAsia"/>
          <w:lang w:eastAsia="zh-CN"/>
        </w:rPr>
        <w:t>材料进行了筛选，以确保</w:t>
      </w:r>
      <w:r w:rsidR="002A789E">
        <w:rPr>
          <w:rFonts w:hint="eastAsia"/>
          <w:lang w:eastAsia="zh-CN"/>
        </w:rPr>
        <w:t>研究</w:t>
      </w:r>
      <w:r w:rsidRPr="00877179">
        <w:rPr>
          <w:rFonts w:hint="eastAsia"/>
          <w:lang w:eastAsia="zh-CN"/>
        </w:rPr>
        <w:t>材料能够诱发个体的向上或向下比较。在正式</w:t>
      </w:r>
      <w:r w:rsidR="002A789E">
        <w:rPr>
          <w:rFonts w:hint="eastAsia"/>
          <w:lang w:eastAsia="zh-CN"/>
        </w:rPr>
        <w:t>研究</w:t>
      </w:r>
      <w:r w:rsidRPr="00877179">
        <w:rPr>
          <w:rFonts w:hint="eastAsia"/>
          <w:lang w:eastAsia="zh-CN"/>
        </w:rPr>
        <w:t>之前，为了佐证社会比较的确存在两条相反的中介路径，</w:t>
      </w:r>
      <w:r w:rsidR="003A192D">
        <w:rPr>
          <w:rFonts w:hint="eastAsia"/>
          <w:lang w:eastAsia="zh-CN"/>
        </w:rPr>
        <w:t>本研究</w:t>
      </w:r>
      <w:r w:rsidRPr="00877179">
        <w:rPr>
          <w:rFonts w:hint="eastAsia"/>
          <w:lang w:eastAsia="zh-CN"/>
        </w:rPr>
        <w:t>对社会比较倾向和生活满意度的相关系数进行了元分析。在</w:t>
      </w:r>
      <w:r w:rsidR="002A789E">
        <w:rPr>
          <w:rFonts w:hint="eastAsia"/>
          <w:lang w:eastAsia="zh-CN"/>
        </w:rPr>
        <w:t>研究</w:t>
      </w:r>
      <w:r w:rsidRPr="00877179">
        <w:rPr>
          <w:rFonts w:hint="eastAsia"/>
          <w:lang w:eastAsia="zh-CN"/>
        </w:rPr>
        <w:t>1</w:t>
      </w:r>
      <w:r w:rsidRPr="00877179">
        <w:rPr>
          <w:rFonts w:hint="eastAsia"/>
          <w:lang w:eastAsia="zh-CN"/>
        </w:rPr>
        <w:t>中，</w:t>
      </w:r>
      <w:r w:rsidR="003A192D">
        <w:rPr>
          <w:rFonts w:hint="eastAsia"/>
          <w:lang w:eastAsia="zh-CN"/>
        </w:rPr>
        <w:t>本研究</w:t>
      </w:r>
      <w:r w:rsidRPr="00877179">
        <w:rPr>
          <w:rFonts w:hint="eastAsia"/>
          <w:lang w:eastAsia="zh-CN"/>
        </w:rPr>
        <w:t>操纵被试的社会比较方向，验证了</w:t>
      </w:r>
      <w:r w:rsidR="003A192D">
        <w:rPr>
          <w:rFonts w:hint="eastAsia"/>
          <w:lang w:eastAsia="zh-CN"/>
        </w:rPr>
        <w:t>本研究</w:t>
      </w:r>
      <w:r w:rsidRPr="00877179">
        <w:rPr>
          <w:rFonts w:hint="eastAsia"/>
          <w:lang w:eastAsia="zh-CN"/>
        </w:rPr>
        <w:t>的中介模型；</w:t>
      </w:r>
      <w:r w:rsidR="002A789E">
        <w:rPr>
          <w:rFonts w:hint="eastAsia"/>
          <w:lang w:eastAsia="zh-CN"/>
        </w:rPr>
        <w:t>研究</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w:t>
      </w:r>
      <w:r w:rsidR="002A789E">
        <w:rPr>
          <w:rFonts w:hint="eastAsia"/>
          <w:lang w:eastAsia="zh-CN"/>
        </w:rPr>
        <w:t>研究</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003A192D">
        <w:rPr>
          <w:rFonts w:hint="eastAsia"/>
          <w:lang w:eastAsia="zh-CN"/>
        </w:rPr>
        <w:t>本研究</w:t>
      </w:r>
      <w:r w:rsidRPr="00877179">
        <w:rPr>
          <w:rFonts w:hint="eastAsia"/>
          <w:lang w:eastAsia="zh-CN"/>
        </w:rPr>
        <w:t>认为，只有在与被比较对象发生对比而不是认同的情况下</w:t>
      </w:r>
      <w:r w:rsidR="00557B1D">
        <w:rPr>
          <w:rFonts w:hint="eastAsia"/>
          <w:lang w:eastAsia="zh-CN"/>
        </w:rPr>
        <w:t>，</w:t>
      </w:r>
      <w:r w:rsidR="003A192D">
        <w:rPr>
          <w:rFonts w:hint="eastAsia"/>
          <w:lang w:eastAsia="zh-CN"/>
        </w:rPr>
        <w:t>本研究</w:t>
      </w:r>
      <w:r w:rsidR="00557B1D">
        <w:rPr>
          <w:rFonts w:hint="eastAsia"/>
          <w:lang w:eastAsia="zh-CN"/>
        </w:rPr>
        <w:t>所假设的中介模型才成立。</w:t>
      </w:r>
    </w:p>
    <w:p w14:paraId="03D0419B" w14:textId="3CEC7E6D" w:rsidR="00521203" w:rsidRDefault="00521203" w:rsidP="00C056B8">
      <w:pPr>
        <w:ind w:firstLine="480"/>
        <w:rPr>
          <w:lang w:eastAsia="zh-CN"/>
        </w:rPr>
      </w:pPr>
      <w:r>
        <w:rPr>
          <w:rFonts w:hint="eastAsia"/>
          <w:lang w:eastAsia="zh-CN"/>
        </w:rPr>
        <w:t>预</w:t>
      </w:r>
      <w:r w:rsidR="002A789E">
        <w:rPr>
          <w:rFonts w:hint="eastAsia"/>
          <w:lang w:eastAsia="zh-CN"/>
        </w:rPr>
        <w:t>研究</w:t>
      </w:r>
      <w:r>
        <w:rPr>
          <w:rFonts w:hint="eastAsia"/>
          <w:lang w:eastAsia="zh-CN"/>
        </w:rPr>
        <w:t>1</w:t>
      </w:r>
      <w:r>
        <w:rPr>
          <w:rFonts w:hint="eastAsia"/>
          <w:lang w:eastAsia="zh-CN"/>
        </w:rPr>
        <w:t>对</w:t>
      </w:r>
      <w:r>
        <w:rPr>
          <w:rFonts w:hint="eastAsia"/>
          <w:lang w:eastAsia="zh-CN"/>
        </w:rPr>
        <w:t>218</w:t>
      </w:r>
      <w:r>
        <w:rPr>
          <w:rFonts w:hint="eastAsia"/>
          <w:lang w:eastAsia="zh-CN"/>
        </w:rPr>
        <w:t>名被试施测了</w:t>
      </w:r>
      <w:r w:rsidR="003A192D">
        <w:rPr>
          <w:rFonts w:hint="eastAsia"/>
          <w:lang w:eastAsia="zh-CN"/>
        </w:rPr>
        <w:t>本研究</w:t>
      </w:r>
      <w:r>
        <w:rPr>
          <w:rFonts w:hint="eastAsia"/>
          <w:lang w:eastAsia="zh-CN"/>
        </w:rPr>
        <w:t>之后</w:t>
      </w:r>
      <w:r w:rsidR="002A789E">
        <w:rPr>
          <w:rFonts w:hint="eastAsia"/>
          <w:lang w:eastAsia="zh-CN"/>
        </w:rPr>
        <w:t>研究</w:t>
      </w:r>
      <w:r>
        <w:rPr>
          <w:rFonts w:hint="eastAsia"/>
          <w:lang w:eastAsia="zh-CN"/>
        </w:rPr>
        <w:t>中会用到的所有问卷。</w:t>
      </w:r>
      <w:r w:rsidR="003A192D">
        <w:rPr>
          <w:rFonts w:hint="eastAsia"/>
          <w:lang w:eastAsia="zh-CN"/>
        </w:rPr>
        <w:t>本研究</w:t>
      </w:r>
      <w:r>
        <w:rPr>
          <w:rFonts w:hint="eastAsia"/>
          <w:lang w:eastAsia="zh-CN"/>
        </w:rPr>
        <w:t>通过</w:t>
      </w:r>
      <w:r w:rsidRPr="00521203">
        <w:rPr>
          <w:lang w:eastAsia="zh-CN"/>
        </w:rPr>
        <w:t>Cronbach's alpha</w:t>
      </w:r>
      <w:r>
        <w:rPr>
          <w:rFonts w:hint="eastAsia"/>
          <w:lang w:eastAsia="zh-CN"/>
        </w:rPr>
        <w:t>系数来判断该量表是否具有良好的信度。然后</w:t>
      </w:r>
      <w:r w:rsidR="003A192D">
        <w:rPr>
          <w:rFonts w:hint="eastAsia"/>
          <w:lang w:eastAsia="zh-CN"/>
        </w:rPr>
        <w:t>本研究</w:t>
      </w:r>
      <w:r>
        <w:rPr>
          <w:rFonts w:hint="eastAsia"/>
          <w:lang w:eastAsia="zh-CN"/>
        </w:rPr>
        <w:t>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w:t>
      </w:r>
      <w:r w:rsidR="003A192D">
        <w:rPr>
          <w:rFonts w:hint="eastAsia"/>
          <w:lang w:eastAsia="zh-CN"/>
        </w:rPr>
        <w:t>本研究</w:t>
      </w:r>
      <w:r>
        <w:rPr>
          <w:rFonts w:hint="eastAsia"/>
          <w:lang w:eastAsia="zh-CN"/>
        </w:rPr>
        <w:t>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w:t>
      </w:r>
      <w:r w:rsidR="003A192D">
        <w:rPr>
          <w:rFonts w:hint="eastAsia"/>
          <w:lang w:eastAsia="zh-CN"/>
        </w:rPr>
        <w:t>本研究</w:t>
      </w:r>
      <w:r>
        <w:rPr>
          <w:rFonts w:hint="eastAsia"/>
          <w:lang w:eastAsia="zh-CN"/>
        </w:rPr>
        <w:t>会对其进行修订。</w:t>
      </w:r>
    </w:p>
    <w:p w14:paraId="687BB729" w14:textId="5CA88A08" w:rsidR="00521203" w:rsidRDefault="00521203" w:rsidP="00C056B8">
      <w:pPr>
        <w:ind w:firstLine="480"/>
        <w:rPr>
          <w:lang w:eastAsia="zh-CN"/>
        </w:rPr>
      </w:pPr>
      <w:r>
        <w:rPr>
          <w:rFonts w:hint="eastAsia"/>
          <w:lang w:eastAsia="zh-CN"/>
        </w:rPr>
        <w:lastRenderedPageBreak/>
        <w:t>预</w:t>
      </w:r>
      <w:r w:rsidR="002A789E">
        <w:rPr>
          <w:rFonts w:hint="eastAsia"/>
          <w:lang w:eastAsia="zh-CN"/>
        </w:rPr>
        <w:t>研究</w:t>
      </w:r>
      <w:r>
        <w:rPr>
          <w:rFonts w:hint="eastAsia"/>
          <w:lang w:eastAsia="zh-CN"/>
        </w:rPr>
        <w:t>2</w:t>
      </w:r>
      <w:r>
        <w:rPr>
          <w:rFonts w:hint="eastAsia"/>
          <w:lang w:eastAsia="zh-CN"/>
        </w:rPr>
        <w:t>中将会重新施测在预</w:t>
      </w:r>
      <w:r w:rsidR="002A789E">
        <w:rPr>
          <w:rFonts w:hint="eastAsia"/>
          <w:lang w:eastAsia="zh-CN"/>
        </w:rPr>
        <w:t>研究</w:t>
      </w:r>
      <w:r>
        <w:rPr>
          <w:rFonts w:hint="eastAsia"/>
          <w:lang w:eastAsia="zh-CN"/>
        </w:rPr>
        <w:t>1</w:t>
      </w:r>
      <w:r>
        <w:rPr>
          <w:rFonts w:hint="eastAsia"/>
          <w:lang w:eastAsia="zh-CN"/>
        </w:rPr>
        <w:t>中未通过信效度检验的量表。以确保修订后的量表，可以通过上述提到的信效度检验。</w:t>
      </w:r>
    </w:p>
    <w:p w14:paraId="7FC61F66" w14:textId="53AF73F8" w:rsidR="00521203" w:rsidRDefault="00521203" w:rsidP="00C056B8">
      <w:pPr>
        <w:ind w:firstLine="480"/>
        <w:rPr>
          <w:lang w:eastAsia="zh-CN"/>
        </w:rPr>
      </w:pPr>
      <w:r>
        <w:rPr>
          <w:rFonts w:hint="eastAsia"/>
          <w:lang w:eastAsia="zh-CN"/>
        </w:rPr>
        <w:t>预</w:t>
      </w:r>
      <w:r w:rsidR="002A789E">
        <w:rPr>
          <w:rFonts w:hint="eastAsia"/>
          <w:lang w:eastAsia="zh-CN"/>
        </w:rPr>
        <w:t>研究</w:t>
      </w:r>
      <w:r>
        <w:rPr>
          <w:rFonts w:hint="eastAsia"/>
          <w:lang w:eastAsia="zh-CN"/>
        </w:rPr>
        <w:t>3</w:t>
      </w:r>
      <w:r>
        <w:rPr>
          <w:rFonts w:hint="eastAsia"/>
          <w:lang w:eastAsia="zh-CN"/>
        </w:rPr>
        <w:t>则负责筛选</w:t>
      </w:r>
      <w:r w:rsidR="002A789E">
        <w:rPr>
          <w:rFonts w:hint="eastAsia"/>
          <w:lang w:eastAsia="zh-CN"/>
        </w:rPr>
        <w:t>研究</w:t>
      </w:r>
      <w:r>
        <w:rPr>
          <w:rFonts w:hint="eastAsia"/>
          <w:lang w:eastAsia="zh-CN"/>
        </w:rPr>
        <w:t>材料。</w:t>
      </w:r>
      <w:r w:rsidR="003A192D">
        <w:rPr>
          <w:rFonts w:hint="eastAsia"/>
          <w:lang w:eastAsia="zh-CN"/>
        </w:rPr>
        <w:t>本研究</w:t>
      </w:r>
      <w:r w:rsidR="00877179">
        <w:rPr>
          <w:rFonts w:hint="eastAsia"/>
          <w:lang w:eastAsia="zh-CN"/>
        </w:rPr>
        <w:t>让被试评价</w:t>
      </w:r>
      <w:r w:rsidR="003A192D">
        <w:rPr>
          <w:rFonts w:hint="eastAsia"/>
          <w:lang w:eastAsia="zh-CN"/>
        </w:rPr>
        <w:t>本研究</w:t>
      </w:r>
      <w:r>
        <w:rPr>
          <w:rFonts w:hint="eastAsia"/>
          <w:lang w:eastAsia="zh-CN"/>
        </w:rPr>
        <w:t>收集到的八份向上比较和八份向下比较材料。以确保该材料可以诱发被试的向上比较或者向下比较。</w:t>
      </w:r>
      <w:r w:rsidR="003A192D">
        <w:rPr>
          <w:rFonts w:hint="eastAsia"/>
          <w:lang w:eastAsia="zh-CN"/>
        </w:rPr>
        <w:t>本研究</w:t>
      </w:r>
      <w:r>
        <w:rPr>
          <w:rFonts w:hint="eastAsia"/>
          <w:lang w:eastAsia="zh-CN"/>
        </w:rPr>
        <w:t>最终通过被试评价的平均值，偏度和频率分布直方图，筛选出了各三份比较材料。这些比较材料将会</w:t>
      </w:r>
      <w:r w:rsidR="00877179">
        <w:rPr>
          <w:rFonts w:hint="eastAsia"/>
          <w:lang w:eastAsia="zh-CN"/>
        </w:rPr>
        <w:t>被</w:t>
      </w:r>
      <w:r>
        <w:rPr>
          <w:rFonts w:hint="eastAsia"/>
          <w:lang w:eastAsia="zh-CN"/>
        </w:rPr>
        <w:t>用于</w:t>
      </w:r>
      <w:r w:rsidR="002A789E">
        <w:rPr>
          <w:rFonts w:hint="eastAsia"/>
          <w:lang w:eastAsia="zh-CN"/>
        </w:rPr>
        <w:t>研究</w:t>
      </w:r>
      <w:r>
        <w:rPr>
          <w:rFonts w:hint="eastAsia"/>
          <w:lang w:eastAsia="zh-CN"/>
        </w:rPr>
        <w:t>1</w:t>
      </w:r>
      <w:r>
        <w:rPr>
          <w:rFonts w:hint="eastAsia"/>
          <w:lang w:eastAsia="zh-CN"/>
        </w:rPr>
        <w:t>中，以诱发被试的向上比较或向下比较。</w:t>
      </w:r>
    </w:p>
    <w:p w14:paraId="6EBC86C7" w14:textId="7A37C5D8" w:rsidR="00521203" w:rsidRDefault="00521203" w:rsidP="00C056B8">
      <w:pPr>
        <w:ind w:firstLine="480"/>
        <w:rPr>
          <w:lang w:eastAsia="zh-CN"/>
        </w:rPr>
      </w:pPr>
      <w:r>
        <w:rPr>
          <w:rFonts w:hint="eastAsia"/>
          <w:lang w:eastAsia="zh-CN"/>
        </w:rPr>
        <w:t>由于</w:t>
      </w:r>
      <w:r w:rsidR="003A192D">
        <w:rPr>
          <w:rFonts w:hint="eastAsia"/>
          <w:lang w:eastAsia="zh-CN"/>
        </w:rPr>
        <w:t>本研究</w:t>
      </w:r>
      <w:r>
        <w:rPr>
          <w:rFonts w:hint="eastAsia"/>
          <w:lang w:eastAsia="zh-CN"/>
        </w:rPr>
        <w:t>推导得到了两条相反的社会比较路径——向上比较和向下比较。因此，</w:t>
      </w:r>
      <w:r w:rsidR="003A192D">
        <w:rPr>
          <w:rFonts w:hint="eastAsia"/>
          <w:lang w:eastAsia="zh-CN"/>
        </w:rPr>
        <w:t>本研究</w:t>
      </w:r>
      <w:r>
        <w:rPr>
          <w:rFonts w:hint="eastAsia"/>
          <w:lang w:eastAsia="zh-CN"/>
        </w:rPr>
        <w:t>预测，如果</w:t>
      </w:r>
      <w:r w:rsidR="003A192D">
        <w:rPr>
          <w:rFonts w:hint="eastAsia"/>
          <w:lang w:eastAsia="zh-CN"/>
        </w:rPr>
        <w:t>本研究</w:t>
      </w:r>
      <w:r>
        <w:rPr>
          <w:rFonts w:hint="eastAsia"/>
          <w:lang w:eastAsia="zh-CN"/>
        </w:rPr>
        <w:t>回顾前人对于社会比较和生活满意度的研究。</w:t>
      </w:r>
      <w:r w:rsidR="00C8708B">
        <w:rPr>
          <w:rFonts w:hint="eastAsia"/>
          <w:lang w:eastAsia="zh-CN"/>
        </w:rPr>
        <w:t>社会比较倾向，这个不涉及比较方向的变量，应该与生活满意度之间存在着几乎为零的相关系数。因此，</w:t>
      </w:r>
      <w:r w:rsidR="003A192D">
        <w:rPr>
          <w:rFonts w:hint="eastAsia"/>
          <w:lang w:eastAsia="zh-CN"/>
        </w:rPr>
        <w:t>本研究</w:t>
      </w:r>
      <w:r w:rsidR="00C8708B">
        <w:rPr>
          <w:rFonts w:hint="eastAsia"/>
          <w:lang w:eastAsia="zh-CN"/>
        </w:rPr>
        <w:t>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w:t>
      </w:r>
      <w:r w:rsidR="003A192D">
        <w:rPr>
          <w:rFonts w:hint="eastAsia"/>
          <w:lang w:eastAsia="zh-CN"/>
        </w:rPr>
        <w:t>本研究</w:t>
      </w:r>
      <w:r w:rsidR="00C8708B" w:rsidRPr="004E614C">
        <w:rPr>
          <w:rFonts w:hint="eastAsia"/>
          <w:lang w:eastAsia="zh-CN"/>
        </w:rPr>
        <w:t>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0E3EA7F3" w:rsidR="00557B1D" w:rsidRDefault="00D013BC" w:rsidP="00C056B8">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1</w:t>
      </w:r>
      <w:r>
        <w:rPr>
          <w:rFonts w:hint="eastAsia"/>
          <w:lang w:eastAsia="zh-CN"/>
        </w:rPr>
        <w:t>中，</w:t>
      </w:r>
      <w:r w:rsidR="003A192D">
        <w:rPr>
          <w:rFonts w:hint="eastAsia"/>
          <w:lang w:eastAsia="zh-CN"/>
        </w:rPr>
        <w:t>本研究</w:t>
      </w:r>
      <w:r>
        <w:rPr>
          <w:rFonts w:hint="eastAsia"/>
          <w:lang w:eastAsia="zh-CN"/>
        </w:rPr>
        <w:t>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w:t>
      </w:r>
      <w:r w:rsidR="003A192D">
        <w:rPr>
          <w:rFonts w:hint="eastAsia"/>
          <w:lang w:eastAsia="zh-CN"/>
        </w:rPr>
        <w:t>本研究</w:t>
      </w:r>
      <w:r>
        <w:rPr>
          <w:rFonts w:hint="eastAsia"/>
          <w:lang w:eastAsia="zh-CN"/>
        </w:rPr>
        <w:t>在预</w:t>
      </w:r>
      <w:r w:rsidR="002A789E">
        <w:rPr>
          <w:rFonts w:hint="eastAsia"/>
          <w:lang w:eastAsia="zh-CN"/>
        </w:rPr>
        <w:t>研究</w:t>
      </w:r>
      <w:r>
        <w:rPr>
          <w:rFonts w:hint="eastAsia"/>
          <w:lang w:eastAsia="zh-CN"/>
        </w:rPr>
        <w:t>中筛选得到的微信朋友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w:t>
      </w:r>
      <w:r w:rsidR="003A192D">
        <w:rPr>
          <w:rFonts w:hint="eastAsia"/>
          <w:lang w:eastAsia="zh-CN"/>
        </w:rPr>
        <w:t>本研究</w:t>
      </w:r>
      <w:r>
        <w:rPr>
          <w:rFonts w:hint="eastAsia"/>
          <w:lang w:eastAsia="zh-CN"/>
        </w:rPr>
        <w:t>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w:t>
      </w:r>
      <w:r w:rsidR="003A192D">
        <w:rPr>
          <w:rFonts w:hint="eastAsia"/>
          <w:lang w:eastAsia="zh-CN"/>
        </w:rPr>
        <w:t>本研究</w:t>
      </w:r>
      <w:r>
        <w:rPr>
          <w:rFonts w:hint="eastAsia"/>
          <w:lang w:eastAsia="zh-CN"/>
        </w:rPr>
        <w:t>的研究中是否存在共同方法偏差。然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软件包进行结构方程模型的分析</w:t>
      </w:r>
      <w:r w:rsidR="00877179">
        <w:rPr>
          <w:rFonts w:hint="eastAsia"/>
          <w:lang w:eastAsia="zh-CN"/>
        </w:rPr>
        <w:t>，以检验</w:t>
      </w:r>
      <w:r w:rsidR="003A192D">
        <w:rPr>
          <w:rFonts w:hint="eastAsia"/>
          <w:lang w:eastAsia="zh-CN"/>
        </w:rPr>
        <w:t>本研究</w:t>
      </w:r>
      <w:r w:rsidR="00877179">
        <w:rPr>
          <w:rFonts w:hint="eastAsia"/>
          <w:lang w:eastAsia="zh-CN"/>
        </w:rPr>
        <w:t>的中介模型</w:t>
      </w:r>
      <w:r>
        <w:rPr>
          <w:rFonts w:hint="eastAsia"/>
          <w:lang w:eastAsia="zh-CN"/>
        </w:rPr>
        <w:t>。</w:t>
      </w:r>
    </w:p>
    <w:p w14:paraId="4BEC9D4C" w14:textId="3DB20A27" w:rsidR="00547097" w:rsidRDefault="00D013BC" w:rsidP="00A36E4F">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2</w:t>
      </w:r>
      <w:r>
        <w:rPr>
          <w:rFonts w:hint="eastAsia"/>
          <w:lang w:eastAsia="zh-CN"/>
        </w:rPr>
        <w:t>中，</w:t>
      </w:r>
      <w:r w:rsidR="003A192D">
        <w:rPr>
          <w:rFonts w:hint="eastAsia"/>
          <w:lang w:eastAsia="zh-CN"/>
        </w:rPr>
        <w:t>本研究</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w:t>
      </w:r>
      <w:r w:rsidR="003A192D">
        <w:rPr>
          <w:rFonts w:hint="eastAsia"/>
          <w:lang w:eastAsia="zh-CN"/>
        </w:rPr>
        <w:t>本研究</w:t>
      </w:r>
      <w:r w:rsidR="00547097">
        <w:rPr>
          <w:rFonts w:hint="eastAsia"/>
          <w:lang w:eastAsia="zh-CN"/>
        </w:rPr>
        <w:t>还将测量被试的社会比较倾向</w:t>
      </w:r>
      <w:r w:rsidR="00877179">
        <w:rPr>
          <w:rFonts w:hint="eastAsia"/>
          <w:lang w:eastAsia="zh-CN"/>
        </w:rPr>
        <w:t>，</w:t>
      </w:r>
      <w:r w:rsidR="00547097">
        <w:rPr>
          <w:rFonts w:hint="eastAsia"/>
          <w:lang w:eastAsia="zh-CN"/>
        </w:rPr>
        <w:t>以检验</w:t>
      </w:r>
      <w:r w:rsidR="003A192D">
        <w:rPr>
          <w:rFonts w:hint="eastAsia"/>
          <w:lang w:eastAsia="zh-CN"/>
        </w:rPr>
        <w:t>本研究</w:t>
      </w:r>
      <w:r w:rsidR="00547097">
        <w:rPr>
          <w:rFonts w:hint="eastAsia"/>
          <w:lang w:eastAsia="zh-CN"/>
        </w:rPr>
        <w:t>的中介模型是否仅在社会比较倾向较高时才成立。</w:t>
      </w:r>
      <w:r w:rsidR="003A192D">
        <w:rPr>
          <w:rFonts w:hint="eastAsia"/>
          <w:lang w:eastAsia="zh-CN"/>
        </w:rPr>
        <w:t>本研究</w:t>
      </w:r>
      <w:r w:rsidR="00877179">
        <w:rPr>
          <w:rFonts w:hint="eastAsia"/>
          <w:lang w:eastAsia="zh-CN"/>
        </w:rPr>
        <w:t>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w:t>
      </w:r>
      <w:r w:rsidR="002A789E">
        <w:rPr>
          <w:rFonts w:hint="eastAsia"/>
          <w:lang w:eastAsia="zh-CN"/>
        </w:rPr>
        <w:t>研究</w:t>
      </w:r>
      <w:r w:rsidR="00A36E4F">
        <w:rPr>
          <w:rFonts w:hint="eastAsia"/>
          <w:lang w:eastAsia="zh-CN"/>
        </w:rPr>
        <w:t>1</w:t>
      </w:r>
      <w:r w:rsidR="00A36E4F">
        <w:rPr>
          <w:rFonts w:hint="eastAsia"/>
          <w:lang w:eastAsia="zh-CN"/>
        </w:rPr>
        <w:t>的基础上，</w:t>
      </w:r>
      <w:r w:rsidR="003A192D">
        <w:rPr>
          <w:rFonts w:hint="eastAsia"/>
          <w:lang w:eastAsia="zh-CN"/>
        </w:rPr>
        <w:t>本研究</w:t>
      </w:r>
      <w:r w:rsidR="00A36E4F">
        <w:rPr>
          <w:rFonts w:hint="eastAsia"/>
          <w:lang w:eastAsia="zh-CN"/>
        </w:rPr>
        <w:t>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w:t>
      </w:r>
      <w:r w:rsidR="003A192D">
        <w:rPr>
          <w:rFonts w:hint="eastAsia"/>
          <w:lang w:eastAsia="zh-CN"/>
        </w:rPr>
        <w:t>本研究</w:t>
      </w:r>
      <w:r w:rsidR="00404A09">
        <w:rPr>
          <w:rFonts w:hint="eastAsia"/>
          <w:lang w:eastAsia="zh-CN"/>
        </w:rPr>
        <w:t>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w:t>
      </w:r>
      <w:r w:rsidR="003A192D">
        <w:rPr>
          <w:rFonts w:hint="eastAsia"/>
          <w:lang w:eastAsia="zh-CN"/>
        </w:rPr>
        <w:t>本研究</w:t>
      </w:r>
      <w:r w:rsidR="00404A09">
        <w:rPr>
          <w:rFonts w:hint="eastAsia"/>
          <w:lang w:eastAsia="zh-CN"/>
        </w:rPr>
        <w:t>的中介模型是否仅在社会比较倾向较高时才成立</w:t>
      </w:r>
      <w:r w:rsidR="00A36E4F">
        <w:rPr>
          <w:rFonts w:hint="eastAsia"/>
          <w:lang w:eastAsia="zh-CN"/>
        </w:rPr>
        <w:t>。</w:t>
      </w:r>
    </w:p>
    <w:p w14:paraId="4D281A3A" w14:textId="45E39AE2" w:rsidR="00A36E4F" w:rsidRDefault="00A36E4F" w:rsidP="00A36E4F">
      <w:pPr>
        <w:ind w:firstLine="480"/>
        <w:rPr>
          <w:lang w:eastAsia="zh-CN"/>
        </w:rPr>
      </w:pPr>
      <w:r>
        <w:rPr>
          <w:rFonts w:hint="eastAsia"/>
          <w:lang w:eastAsia="zh-CN"/>
        </w:rPr>
        <w:t>在</w:t>
      </w:r>
      <w:r w:rsidR="002A789E">
        <w:rPr>
          <w:rFonts w:hint="eastAsia"/>
          <w:lang w:eastAsia="zh-CN"/>
        </w:rPr>
        <w:t>研究</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w:t>
      </w:r>
      <w:r w:rsidR="003A192D">
        <w:rPr>
          <w:rFonts w:hint="eastAsia"/>
          <w:lang w:eastAsia="zh-CN"/>
        </w:rPr>
        <w:t>本研究</w:t>
      </w:r>
      <w:r>
        <w:rPr>
          <w:rFonts w:hint="eastAsia"/>
          <w:lang w:eastAsia="zh-CN"/>
        </w:rPr>
        <w:t>的研究中存在一定的共同方法偏差，</w:t>
      </w:r>
      <w:r w:rsidR="003A192D">
        <w:rPr>
          <w:rFonts w:hint="eastAsia"/>
          <w:lang w:eastAsia="zh-CN"/>
        </w:rPr>
        <w:t>本研究</w:t>
      </w:r>
      <w:r>
        <w:rPr>
          <w:rFonts w:hint="eastAsia"/>
          <w:lang w:eastAsia="zh-CN"/>
        </w:rPr>
        <w:t>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3A192D">
        <w:rPr>
          <w:rFonts w:hint="eastAsia"/>
          <w:lang w:eastAsia="zh-CN"/>
        </w:rPr>
        <w:t>本研究</w:t>
      </w:r>
      <w:r w:rsidR="00404A09">
        <w:rPr>
          <w:rFonts w:hint="eastAsia"/>
          <w:lang w:eastAsia="zh-CN"/>
        </w:rPr>
        <w:t>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w:t>
      </w:r>
      <w:r w:rsidR="003A192D">
        <w:rPr>
          <w:rFonts w:hint="eastAsia"/>
          <w:lang w:eastAsia="zh-CN"/>
        </w:rPr>
        <w:t>本研究</w:t>
      </w:r>
      <w:r w:rsidR="005B54A0">
        <w:rPr>
          <w:rFonts w:hint="eastAsia"/>
          <w:lang w:eastAsia="zh-CN"/>
        </w:rPr>
        <w:t>使用</w:t>
      </w:r>
      <w:r w:rsidR="005B54A0" w:rsidRPr="00CD281E">
        <w:rPr>
          <w:lang w:eastAsia="zh-CN"/>
        </w:rPr>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w:t>
      </w:r>
      <w:r w:rsidR="003A192D">
        <w:rPr>
          <w:rFonts w:hint="eastAsia"/>
          <w:lang w:eastAsia="zh-CN"/>
        </w:rPr>
        <w:t>本研究</w:t>
      </w:r>
      <w:r w:rsidR="00404A09">
        <w:rPr>
          <w:rFonts w:hint="eastAsia"/>
          <w:lang w:eastAsia="zh-CN"/>
        </w:rPr>
        <w:t>重复验证了</w:t>
      </w:r>
      <w:r w:rsidR="002A789E">
        <w:rPr>
          <w:rFonts w:hint="eastAsia"/>
          <w:lang w:eastAsia="zh-CN"/>
        </w:rPr>
        <w:t>研究</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3A192D">
        <w:rPr>
          <w:rFonts w:hint="eastAsia"/>
          <w:lang w:eastAsia="zh-CN"/>
        </w:rPr>
        <w:t>本研究</w:t>
      </w:r>
      <w:r w:rsidR="005B54A0">
        <w:rPr>
          <w:rFonts w:hint="eastAsia"/>
          <w:lang w:eastAsia="zh-CN"/>
        </w:rPr>
        <w:t>检验了社会比较策略的中介模型是否成立。</w:t>
      </w:r>
    </w:p>
    <w:p w14:paraId="0CF11B41" w14:textId="077A2319" w:rsidR="005B54A0" w:rsidRDefault="005B54A0" w:rsidP="00547097">
      <w:pPr>
        <w:ind w:firstLine="480"/>
        <w:rPr>
          <w:lang w:eastAsia="zh-CN"/>
        </w:rPr>
      </w:pPr>
      <w:r>
        <w:rPr>
          <w:rFonts w:hint="eastAsia"/>
          <w:lang w:eastAsia="zh-CN"/>
        </w:rPr>
        <w:t>对三个预</w:t>
      </w:r>
      <w:r w:rsidR="002A789E">
        <w:rPr>
          <w:rFonts w:hint="eastAsia"/>
          <w:lang w:eastAsia="zh-CN"/>
        </w:rPr>
        <w:t>研究</w:t>
      </w:r>
      <w:r>
        <w:rPr>
          <w:rFonts w:hint="eastAsia"/>
          <w:lang w:eastAsia="zh-CN"/>
        </w:rPr>
        <w:t>，三个正式</w:t>
      </w:r>
      <w:r w:rsidR="002A789E">
        <w:rPr>
          <w:rFonts w:hint="eastAsia"/>
          <w:lang w:eastAsia="zh-CN"/>
        </w:rPr>
        <w:t>研究</w:t>
      </w:r>
      <w:r>
        <w:rPr>
          <w:rFonts w:hint="eastAsia"/>
          <w:lang w:eastAsia="zh-CN"/>
        </w:rPr>
        <w:t>和一个元分析进行综合讨论，</w:t>
      </w:r>
      <w:r w:rsidR="003A192D">
        <w:rPr>
          <w:rFonts w:hint="eastAsia"/>
          <w:lang w:eastAsia="zh-CN"/>
        </w:rPr>
        <w:t>本研究</w:t>
      </w:r>
      <w:r>
        <w:rPr>
          <w:rFonts w:hint="eastAsia"/>
          <w:lang w:eastAsia="zh-CN"/>
        </w:rPr>
        <w:t>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题可能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02FCFEDD"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w:t>
      </w:r>
      <w:r w:rsidR="003A192D">
        <w:rPr>
          <w:rFonts w:hint="eastAsia"/>
          <w:lang w:eastAsia="zh-CN"/>
        </w:rPr>
        <w:t>本研究</w:t>
      </w:r>
      <w:r w:rsidR="00404A09">
        <w:rPr>
          <w:rFonts w:hint="eastAsia"/>
          <w:lang w:eastAsia="zh-CN"/>
        </w:rPr>
        <w:t>得以发现社会比较倾向，这个不具有比较方向的变量，与生活满意度之间存在着几乎为零的相关系数。</w:t>
      </w:r>
    </w:p>
    <w:p w14:paraId="7D2C0D68" w14:textId="68C35815"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w:t>
      </w:r>
      <w:r w:rsidR="002A789E">
        <w:rPr>
          <w:rFonts w:hint="eastAsia"/>
          <w:lang w:eastAsia="zh-CN"/>
        </w:rPr>
        <w:t>研究</w:t>
      </w:r>
      <w:r w:rsidR="005B54A0">
        <w:rPr>
          <w:rFonts w:hint="eastAsia"/>
          <w:lang w:eastAsia="zh-CN"/>
        </w:rPr>
        <w:t>1</w:t>
      </w:r>
      <w:r w:rsidR="005B54A0">
        <w:rPr>
          <w:rFonts w:hint="eastAsia"/>
          <w:lang w:eastAsia="zh-CN"/>
        </w:rPr>
        <w:t>的操纵下，被试体验到了向上比较或者向下比较。在这种情况下，</w:t>
      </w:r>
      <w:r w:rsidR="003A192D">
        <w:rPr>
          <w:rFonts w:hint="eastAsia"/>
          <w:lang w:eastAsia="zh-CN"/>
        </w:rPr>
        <w:t>本研究</w:t>
      </w:r>
      <w:r w:rsidR="00547097">
        <w:rPr>
          <w:rFonts w:hint="eastAsia"/>
          <w:lang w:eastAsia="zh-CN"/>
        </w:rPr>
        <w:t>验证了</w:t>
      </w:r>
      <w:r w:rsidR="003A192D">
        <w:rPr>
          <w:rFonts w:hint="eastAsia"/>
          <w:lang w:eastAsia="zh-CN"/>
        </w:rPr>
        <w:t>本研究</w:t>
      </w:r>
      <w:r w:rsidR="00547097">
        <w:rPr>
          <w:rFonts w:hint="eastAsia"/>
          <w:lang w:eastAsia="zh-CN"/>
        </w:rPr>
        <w:t>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w:t>
      </w:r>
      <w:r w:rsidR="002A789E">
        <w:rPr>
          <w:rFonts w:hint="eastAsia"/>
          <w:lang w:eastAsia="zh-CN"/>
        </w:rPr>
        <w:t>研究</w:t>
      </w:r>
      <w:r w:rsidR="005B54A0">
        <w:rPr>
          <w:rFonts w:hint="eastAsia"/>
          <w:lang w:eastAsia="zh-CN"/>
        </w:rPr>
        <w:t>2</w:t>
      </w:r>
      <w:r>
        <w:rPr>
          <w:rFonts w:hint="eastAsia"/>
          <w:lang w:eastAsia="zh-CN"/>
        </w:rPr>
        <w:t>和</w:t>
      </w:r>
      <w:r w:rsidR="002A789E">
        <w:rPr>
          <w:rFonts w:hint="eastAsia"/>
          <w:lang w:eastAsia="zh-CN"/>
        </w:rPr>
        <w:t>研究</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403FD388"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w:t>
      </w:r>
      <w:r w:rsidR="003A192D">
        <w:rPr>
          <w:rFonts w:hint="eastAsia"/>
          <w:lang w:eastAsia="zh-CN"/>
        </w:rPr>
        <w:t>本研究</w:t>
      </w:r>
      <w:r>
        <w:rPr>
          <w:rFonts w:hint="eastAsia"/>
          <w:lang w:eastAsia="zh-CN"/>
        </w:rPr>
        <w:t>并没有在向上比较的情况下，发现向上比较频率与社会比较倾向之间的交互作用。反之，</w:t>
      </w:r>
      <w:r w:rsidR="003A192D">
        <w:rPr>
          <w:rFonts w:hint="eastAsia"/>
          <w:lang w:eastAsia="zh-CN"/>
        </w:rPr>
        <w:t>本研究</w:t>
      </w:r>
      <w:r>
        <w:rPr>
          <w:rFonts w:hint="eastAsia"/>
          <w:lang w:eastAsia="zh-CN"/>
        </w:rPr>
        <w:t>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61500DC2"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w:t>
      </w:r>
      <w:r w:rsidR="003A192D">
        <w:rPr>
          <w:rFonts w:hint="eastAsia"/>
          <w:lang w:eastAsia="zh-CN"/>
        </w:rPr>
        <w:t>本研究</w:t>
      </w:r>
      <w:r>
        <w:rPr>
          <w:rFonts w:hint="eastAsia"/>
          <w:lang w:eastAsia="zh-CN"/>
        </w:rPr>
        <w:t>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4C21E6">
          <w:headerReference w:type="default" r:id="rId15"/>
          <w:footerReference w:type="default" r:id="rId16"/>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2" w:name="_Toc162021882"/>
      <w:r w:rsidRPr="00F33CEC">
        <w:rPr>
          <w:rFonts w:ascii="Times New Roman" w:hAnsi="Times New Roman" w:cs="Times New Roman"/>
          <w:lang w:eastAsia="zh-CN"/>
        </w:rPr>
        <w:t>Abstract</w:t>
      </w:r>
      <w:bookmarkEnd w:id="2"/>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2) The interpretation of the meta-analysis results showed that there is only a very low negative correlation between social comparison orientation and life 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5) Finally, our hypothesis regarding social comparison strategies was only partially validated. Specifically, only in upward comparisons, upward contrast rather than upward identification influenced participants'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4C21E6">
          <w:headerReference w:type="default" r:id="rId17"/>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6BFA0551" w14:textId="16E2DC79" w:rsidR="007B1020"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021881" w:history="1">
            <w:r w:rsidR="007B1020" w:rsidRPr="00607F6E">
              <w:rPr>
                <w:rStyle w:val="a6"/>
                <w:noProof/>
                <w:lang w:eastAsia="zh-CN"/>
              </w:rPr>
              <w:t>摘要</w:t>
            </w:r>
            <w:r w:rsidR="007B1020">
              <w:rPr>
                <w:noProof/>
                <w:webHidden/>
              </w:rPr>
              <w:tab/>
            </w:r>
            <w:r w:rsidR="007B1020">
              <w:rPr>
                <w:noProof/>
                <w:webHidden/>
              </w:rPr>
              <w:fldChar w:fldCharType="begin"/>
            </w:r>
            <w:r w:rsidR="007B1020">
              <w:rPr>
                <w:noProof/>
                <w:webHidden/>
              </w:rPr>
              <w:instrText xml:space="preserve"> PAGEREF _Toc162021881 \h </w:instrText>
            </w:r>
            <w:r w:rsidR="007B1020">
              <w:rPr>
                <w:noProof/>
                <w:webHidden/>
              </w:rPr>
            </w:r>
            <w:r w:rsidR="007B1020">
              <w:rPr>
                <w:noProof/>
                <w:webHidden/>
              </w:rPr>
              <w:fldChar w:fldCharType="separate"/>
            </w:r>
            <w:r w:rsidR="007B1020">
              <w:rPr>
                <w:noProof/>
                <w:webHidden/>
              </w:rPr>
              <w:t>I</w:t>
            </w:r>
            <w:r w:rsidR="007B1020">
              <w:rPr>
                <w:noProof/>
                <w:webHidden/>
              </w:rPr>
              <w:fldChar w:fldCharType="end"/>
            </w:r>
          </w:hyperlink>
        </w:p>
        <w:p w14:paraId="71AADF7F" w14:textId="27FEF741"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2" w:history="1">
            <w:r w:rsidR="007B1020" w:rsidRPr="00607F6E">
              <w:rPr>
                <w:rStyle w:val="a6"/>
                <w:rFonts w:cs="Times New Roman"/>
                <w:noProof/>
                <w:lang w:eastAsia="zh-CN"/>
              </w:rPr>
              <w:t>Abstract</w:t>
            </w:r>
            <w:r w:rsidR="007B1020">
              <w:rPr>
                <w:noProof/>
                <w:webHidden/>
              </w:rPr>
              <w:tab/>
            </w:r>
            <w:r w:rsidR="007B1020">
              <w:rPr>
                <w:noProof/>
                <w:webHidden/>
              </w:rPr>
              <w:fldChar w:fldCharType="begin"/>
            </w:r>
            <w:r w:rsidR="007B1020">
              <w:rPr>
                <w:noProof/>
                <w:webHidden/>
              </w:rPr>
              <w:instrText xml:space="preserve"> PAGEREF _Toc162021882 \h </w:instrText>
            </w:r>
            <w:r w:rsidR="007B1020">
              <w:rPr>
                <w:noProof/>
                <w:webHidden/>
              </w:rPr>
            </w:r>
            <w:r w:rsidR="007B1020">
              <w:rPr>
                <w:noProof/>
                <w:webHidden/>
              </w:rPr>
              <w:fldChar w:fldCharType="separate"/>
            </w:r>
            <w:r w:rsidR="007B1020">
              <w:rPr>
                <w:noProof/>
                <w:webHidden/>
              </w:rPr>
              <w:t>IV</w:t>
            </w:r>
            <w:r w:rsidR="007B1020">
              <w:rPr>
                <w:noProof/>
                <w:webHidden/>
              </w:rPr>
              <w:fldChar w:fldCharType="end"/>
            </w:r>
          </w:hyperlink>
        </w:p>
        <w:p w14:paraId="434CFAB4" w14:textId="74E43510"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3" w:history="1">
            <w:r w:rsidR="007B1020" w:rsidRPr="00607F6E">
              <w:rPr>
                <w:rStyle w:val="a6"/>
                <w:noProof/>
                <w:lang w:eastAsia="zh-CN"/>
              </w:rPr>
              <w:t>第一章</w:t>
            </w:r>
            <w:r w:rsidR="007B1020" w:rsidRPr="00607F6E">
              <w:rPr>
                <w:rStyle w:val="a6"/>
                <w:noProof/>
                <w:lang w:eastAsia="zh-CN"/>
              </w:rPr>
              <w:t xml:space="preserve"> </w:t>
            </w:r>
            <w:r w:rsidR="007B1020" w:rsidRPr="00607F6E">
              <w:rPr>
                <w:rStyle w:val="a6"/>
                <w:noProof/>
                <w:lang w:eastAsia="zh-CN"/>
              </w:rPr>
              <w:t>引言</w:t>
            </w:r>
            <w:r w:rsidR="007B1020">
              <w:rPr>
                <w:noProof/>
                <w:webHidden/>
              </w:rPr>
              <w:tab/>
            </w:r>
            <w:r w:rsidR="007B1020">
              <w:rPr>
                <w:noProof/>
                <w:webHidden/>
              </w:rPr>
              <w:fldChar w:fldCharType="begin"/>
            </w:r>
            <w:r w:rsidR="007B1020">
              <w:rPr>
                <w:noProof/>
                <w:webHidden/>
              </w:rPr>
              <w:instrText xml:space="preserve"> PAGEREF _Toc162021883 \h </w:instrText>
            </w:r>
            <w:r w:rsidR="007B1020">
              <w:rPr>
                <w:noProof/>
                <w:webHidden/>
              </w:rPr>
            </w:r>
            <w:r w:rsidR="007B1020">
              <w:rPr>
                <w:noProof/>
                <w:webHidden/>
              </w:rPr>
              <w:fldChar w:fldCharType="separate"/>
            </w:r>
            <w:r w:rsidR="007B1020">
              <w:rPr>
                <w:noProof/>
                <w:webHidden/>
              </w:rPr>
              <w:t>4</w:t>
            </w:r>
            <w:r w:rsidR="007B1020">
              <w:rPr>
                <w:noProof/>
                <w:webHidden/>
              </w:rPr>
              <w:fldChar w:fldCharType="end"/>
            </w:r>
          </w:hyperlink>
        </w:p>
        <w:p w14:paraId="7B3AB70F" w14:textId="10BFF11A"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4" w:history="1">
            <w:r w:rsidR="007B1020" w:rsidRPr="00607F6E">
              <w:rPr>
                <w:rStyle w:val="a6"/>
                <w:noProof/>
                <w:lang w:val="en" w:eastAsia="zh-CN"/>
              </w:rPr>
              <w:t xml:space="preserve">1.1 </w:t>
            </w:r>
            <w:r w:rsidR="007B1020" w:rsidRPr="00607F6E">
              <w:rPr>
                <w:rStyle w:val="a6"/>
                <w:noProof/>
                <w:lang w:val="en" w:eastAsia="zh-CN"/>
              </w:rPr>
              <w:t>研究背景</w:t>
            </w:r>
            <w:r w:rsidR="007B1020">
              <w:rPr>
                <w:noProof/>
                <w:webHidden/>
              </w:rPr>
              <w:tab/>
            </w:r>
            <w:r w:rsidR="007B1020">
              <w:rPr>
                <w:noProof/>
                <w:webHidden/>
              </w:rPr>
              <w:fldChar w:fldCharType="begin"/>
            </w:r>
            <w:r w:rsidR="007B1020">
              <w:rPr>
                <w:noProof/>
                <w:webHidden/>
              </w:rPr>
              <w:instrText xml:space="preserve"> PAGEREF _Toc162021884 \h </w:instrText>
            </w:r>
            <w:r w:rsidR="007B1020">
              <w:rPr>
                <w:noProof/>
                <w:webHidden/>
              </w:rPr>
            </w:r>
            <w:r w:rsidR="007B1020">
              <w:rPr>
                <w:noProof/>
                <w:webHidden/>
              </w:rPr>
              <w:fldChar w:fldCharType="separate"/>
            </w:r>
            <w:r w:rsidR="007B1020">
              <w:rPr>
                <w:noProof/>
                <w:webHidden/>
              </w:rPr>
              <w:t>4</w:t>
            </w:r>
            <w:r w:rsidR="007B1020">
              <w:rPr>
                <w:noProof/>
                <w:webHidden/>
              </w:rPr>
              <w:fldChar w:fldCharType="end"/>
            </w:r>
          </w:hyperlink>
        </w:p>
        <w:p w14:paraId="168DBB54" w14:textId="34CC000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5" w:history="1">
            <w:r w:rsidR="007B1020" w:rsidRPr="00607F6E">
              <w:rPr>
                <w:rStyle w:val="a6"/>
                <w:noProof/>
                <w:lang w:val="en" w:eastAsia="zh-CN"/>
              </w:rPr>
              <w:t xml:space="preserve">1.2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885 \h </w:instrText>
            </w:r>
            <w:r w:rsidR="007B1020">
              <w:rPr>
                <w:noProof/>
                <w:webHidden/>
              </w:rPr>
            </w:r>
            <w:r w:rsidR="007B1020">
              <w:rPr>
                <w:noProof/>
                <w:webHidden/>
              </w:rPr>
              <w:fldChar w:fldCharType="separate"/>
            </w:r>
            <w:r w:rsidR="007B1020">
              <w:rPr>
                <w:noProof/>
                <w:webHidden/>
              </w:rPr>
              <w:t>5</w:t>
            </w:r>
            <w:r w:rsidR="007B1020">
              <w:rPr>
                <w:noProof/>
                <w:webHidden/>
              </w:rPr>
              <w:fldChar w:fldCharType="end"/>
            </w:r>
          </w:hyperlink>
        </w:p>
        <w:p w14:paraId="5658492D" w14:textId="0EC3A918"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6" w:history="1">
            <w:r w:rsidR="007B1020" w:rsidRPr="00607F6E">
              <w:rPr>
                <w:rStyle w:val="a6"/>
                <w:noProof/>
                <w:lang w:eastAsia="zh-CN"/>
              </w:rPr>
              <w:t>第二章</w:t>
            </w:r>
            <w:r w:rsidR="007B1020" w:rsidRPr="00607F6E">
              <w:rPr>
                <w:rStyle w:val="a6"/>
                <w:noProof/>
                <w:lang w:eastAsia="zh-CN"/>
              </w:rPr>
              <w:t xml:space="preserve"> </w:t>
            </w:r>
            <w:r w:rsidR="007B1020" w:rsidRPr="00607F6E">
              <w:rPr>
                <w:rStyle w:val="a6"/>
                <w:noProof/>
                <w:lang w:eastAsia="zh-CN"/>
              </w:rPr>
              <w:t>文献综述与问题提出</w:t>
            </w:r>
            <w:r w:rsidR="007B1020">
              <w:rPr>
                <w:noProof/>
                <w:webHidden/>
              </w:rPr>
              <w:tab/>
            </w:r>
            <w:r w:rsidR="007B1020">
              <w:rPr>
                <w:noProof/>
                <w:webHidden/>
              </w:rPr>
              <w:fldChar w:fldCharType="begin"/>
            </w:r>
            <w:r w:rsidR="007B1020">
              <w:rPr>
                <w:noProof/>
                <w:webHidden/>
              </w:rPr>
              <w:instrText xml:space="preserve"> PAGEREF _Toc162021886 \h </w:instrText>
            </w:r>
            <w:r w:rsidR="007B1020">
              <w:rPr>
                <w:noProof/>
                <w:webHidden/>
              </w:rPr>
            </w:r>
            <w:r w:rsidR="007B1020">
              <w:rPr>
                <w:noProof/>
                <w:webHidden/>
              </w:rPr>
              <w:fldChar w:fldCharType="separate"/>
            </w:r>
            <w:r w:rsidR="007B1020">
              <w:rPr>
                <w:noProof/>
                <w:webHidden/>
              </w:rPr>
              <w:t>6</w:t>
            </w:r>
            <w:r w:rsidR="007B1020">
              <w:rPr>
                <w:noProof/>
                <w:webHidden/>
              </w:rPr>
              <w:fldChar w:fldCharType="end"/>
            </w:r>
          </w:hyperlink>
        </w:p>
        <w:p w14:paraId="13FC1E04" w14:textId="6B6CEE5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7" w:history="1">
            <w:r w:rsidR="007B1020" w:rsidRPr="00607F6E">
              <w:rPr>
                <w:rStyle w:val="a6"/>
                <w:noProof/>
                <w:lang w:eastAsia="zh-CN"/>
              </w:rPr>
              <w:t xml:space="preserve">2.1 </w:t>
            </w:r>
            <w:r w:rsidR="007B1020" w:rsidRPr="00607F6E">
              <w:rPr>
                <w:rStyle w:val="a6"/>
                <w:noProof/>
                <w:lang w:eastAsia="zh-CN"/>
              </w:rPr>
              <w:t>文献综述</w:t>
            </w:r>
            <w:r w:rsidR="007B1020">
              <w:rPr>
                <w:noProof/>
                <w:webHidden/>
              </w:rPr>
              <w:tab/>
            </w:r>
            <w:r w:rsidR="007B1020">
              <w:rPr>
                <w:noProof/>
                <w:webHidden/>
              </w:rPr>
              <w:fldChar w:fldCharType="begin"/>
            </w:r>
            <w:r w:rsidR="007B1020">
              <w:rPr>
                <w:noProof/>
                <w:webHidden/>
              </w:rPr>
              <w:instrText xml:space="preserve"> PAGEREF _Toc162021887 \h </w:instrText>
            </w:r>
            <w:r w:rsidR="007B1020">
              <w:rPr>
                <w:noProof/>
                <w:webHidden/>
              </w:rPr>
            </w:r>
            <w:r w:rsidR="007B1020">
              <w:rPr>
                <w:noProof/>
                <w:webHidden/>
              </w:rPr>
              <w:fldChar w:fldCharType="separate"/>
            </w:r>
            <w:r w:rsidR="007B1020">
              <w:rPr>
                <w:noProof/>
                <w:webHidden/>
              </w:rPr>
              <w:t>6</w:t>
            </w:r>
            <w:r w:rsidR="007B1020">
              <w:rPr>
                <w:noProof/>
                <w:webHidden/>
              </w:rPr>
              <w:fldChar w:fldCharType="end"/>
            </w:r>
          </w:hyperlink>
        </w:p>
        <w:p w14:paraId="4A182AB0" w14:textId="1683DFD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8" w:history="1">
            <w:r w:rsidR="007B1020" w:rsidRPr="00607F6E">
              <w:rPr>
                <w:rStyle w:val="a6"/>
                <w:noProof/>
                <w:lang w:eastAsia="zh-CN"/>
              </w:rPr>
              <w:t xml:space="preserve">2.1.1 </w:t>
            </w:r>
            <w:r w:rsidR="007B1020" w:rsidRPr="00607F6E">
              <w:rPr>
                <w:rStyle w:val="a6"/>
                <w:noProof/>
                <w:lang w:eastAsia="zh-CN"/>
              </w:rPr>
              <w:t>社交网络上的社会比较</w:t>
            </w:r>
            <w:r w:rsidR="007B1020">
              <w:rPr>
                <w:noProof/>
                <w:webHidden/>
              </w:rPr>
              <w:tab/>
            </w:r>
            <w:r w:rsidR="007B1020">
              <w:rPr>
                <w:noProof/>
                <w:webHidden/>
              </w:rPr>
              <w:fldChar w:fldCharType="begin"/>
            </w:r>
            <w:r w:rsidR="007B1020">
              <w:rPr>
                <w:noProof/>
                <w:webHidden/>
              </w:rPr>
              <w:instrText xml:space="preserve"> PAGEREF _Toc162021888 \h </w:instrText>
            </w:r>
            <w:r w:rsidR="007B1020">
              <w:rPr>
                <w:noProof/>
                <w:webHidden/>
              </w:rPr>
            </w:r>
            <w:r w:rsidR="007B1020">
              <w:rPr>
                <w:noProof/>
                <w:webHidden/>
              </w:rPr>
              <w:fldChar w:fldCharType="separate"/>
            </w:r>
            <w:r w:rsidR="007B1020">
              <w:rPr>
                <w:noProof/>
                <w:webHidden/>
              </w:rPr>
              <w:t>6</w:t>
            </w:r>
            <w:r w:rsidR="007B1020">
              <w:rPr>
                <w:noProof/>
                <w:webHidden/>
              </w:rPr>
              <w:fldChar w:fldCharType="end"/>
            </w:r>
          </w:hyperlink>
        </w:p>
        <w:p w14:paraId="1C2A745C" w14:textId="721E20F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9" w:history="1">
            <w:r w:rsidR="007B1020" w:rsidRPr="00607F6E">
              <w:rPr>
                <w:rStyle w:val="a6"/>
                <w:noProof/>
                <w:lang w:eastAsia="zh-CN"/>
              </w:rPr>
              <w:t xml:space="preserve">2.1.2 </w:t>
            </w:r>
            <w:r w:rsidR="007B1020" w:rsidRPr="00607F6E">
              <w:rPr>
                <w:rStyle w:val="a6"/>
                <w:noProof/>
                <w:lang w:eastAsia="zh-CN"/>
              </w:rPr>
              <w:t>社会比较的概念界定</w:t>
            </w:r>
            <w:r w:rsidR="007B1020">
              <w:rPr>
                <w:noProof/>
                <w:webHidden/>
              </w:rPr>
              <w:tab/>
            </w:r>
            <w:r w:rsidR="007B1020">
              <w:rPr>
                <w:noProof/>
                <w:webHidden/>
              </w:rPr>
              <w:fldChar w:fldCharType="begin"/>
            </w:r>
            <w:r w:rsidR="007B1020">
              <w:rPr>
                <w:noProof/>
                <w:webHidden/>
              </w:rPr>
              <w:instrText xml:space="preserve"> PAGEREF _Toc162021889 \h </w:instrText>
            </w:r>
            <w:r w:rsidR="007B1020">
              <w:rPr>
                <w:noProof/>
                <w:webHidden/>
              </w:rPr>
            </w:r>
            <w:r w:rsidR="007B1020">
              <w:rPr>
                <w:noProof/>
                <w:webHidden/>
              </w:rPr>
              <w:fldChar w:fldCharType="separate"/>
            </w:r>
            <w:r w:rsidR="007B1020">
              <w:rPr>
                <w:noProof/>
                <w:webHidden/>
              </w:rPr>
              <w:t>6</w:t>
            </w:r>
            <w:r w:rsidR="007B1020">
              <w:rPr>
                <w:noProof/>
                <w:webHidden/>
              </w:rPr>
              <w:fldChar w:fldCharType="end"/>
            </w:r>
          </w:hyperlink>
        </w:p>
        <w:p w14:paraId="23BEBFC5" w14:textId="465A412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0" w:history="1">
            <w:r w:rsidR="007B1020" w:rsidRPr="00607F6E">
              <w:rPr>
                <w:rStyle w:val="a6"/>
                <w:noProof/>
                <w:lang w:eastAsia="zh-CN"/>
              </w:rPr>
              <w:t xml:space="preserve">2.1.3 </w:t>
            </w:r>
            <w:r w:rsidR="007B1020" w:rsidRPr="00607F6E">
              <w:rPr>
                <w:rStyle w:val="a6"/>
                <w:noProof/>
                <w:lang w:eastAsia="zh-CN"/>
              </w:rPr>
              <w:t>社会比较倾向的概念界定</w:t>
            </w:r>
            <w:r w:rsidR="007B1020">
              <w:rPr>
                <w:noProof/>
                <w:webHidden/>
              </w:rPr>
              <w:tab/>
            </w:r>
            <w:r w:rsidR="007B1020">
              <w:rPr>
                <w:noProof/>
                <w:webHidden/>
              </w:rPr>
              <w:fldChar w:fldCharType="begin"/>
            </w:r>
            <w:r w:rsidR="007B1020">
              <w:rPr>
                <w:noProof/>
                <w:webHidden/>
              </w:rPr>
              <w:instrText xml:space="preserve"> PAGEREF _Toc162021890 \h </w:instrText>
            </w:r>
            <w:r w:rsidR="007B1020">
              <w:rPr>
                <w:noProof/>
                <w:webHidden/>
              </w:rPr>
            </w:r>
            <w:r w:rsidR="007B1020">
              <w:rPr>
                <w:noProof/>
                <w:webHidden/>
              </w:rPr>
              <w:fldChar w:fldCharType="separate"/>
            </w:r>
            <w:r w:rsidR="007B1020">
              <w:rPr>
                <w:noProof/>
                <w:webHidden/>
              </w:rPr>
              <w:t>7</w:t>
            </w:r>
            <w:r w:rsidR="007B1020">
              <w:rPr>
                <w:noProof/>
                <w:webHidden/>
              </w:rPr>
              <w:fldChar w:fldCharType="end"/>
            </w:r>
          </w:hyperlink>
        </w:p>
        <w:p w14:paraId="67CFB3F1" w14:textId="3BDBC78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1" w:history="1">
            <w:r w:rsidR="007B1020" w:rsidRPr="00607F6E">
              <w:rPr>
                <w:rStyle w:val="a6"/>
                <w:noProof/>
                <w:lang w:eastAsia="zh-CN"/>
              </w:rPr>
              <w:t xml:space="preserve">2.1.4 </w:t>
            </w:r>
            <w:r w:rsidR="007B1020" w:rsidRPr="00607F6E">
              <w:rPr>
                <w:rStyle w:val="a6"/>
                <w:noProof/>
                <w:lang w:eastAsia="zh-CN"/>
              </w:rPr>
              <w:t>社会比较策略的概念界定</w:t>
            </w:r>
            <w:r w:rsidR="007B1020">
              <w:rPr>
                <w:noProof/>
                <w:webHidden/>
              </w:rPr>
              <w:tab/>
            </w:r>
            <w:r w:rsidR="007B1020">
              <w:rPr>
                <w:noProof/>
                <w:webHidden/>
              </w:rPr>
              <w:fldChar w:fldCharType="begin"/>
            </w:r>
            <w:r w:rsidR="007B1020">
              <w:rPr>
                <w:noProof/>
                <w:webHidden/>
              </w:rPr>
              <w:instrText xml:space="preserve"> PAGEREF _Toc162021891 \h </w:instrText>
            </w:r>
            <w:r w:rsidR="007B1020">
              <w:rPr>
                <w:noProof/>
                <w:webHidden/>
              </w:rPr>
            </w:r>
            <w:r w:rsidR="007B1020">
              <w:rPr>
                <w:noProof/>
                <w:webHidden/>
              </w:rPr>
              <w:fldChar w:fldCharType="separate"/>
            </w:r>
            <w:r w:rsidR="007B1020">
              <w:rPr>
                <w:noProof/>
                <w:webHidden/>
              </w:rPr>
              <w:t>7</w:t>
            </w:r>
            <w:r w:rsidR="007B1020">
              <w:rPr>
                <w:noProof/>
                <w:webHidden/>
              </w:rPr>
              <w:fldChar w:fldCharType="end"/>
            </w:r>
          </w:hyperlink>
        </w:p>
        <w:p w14:paraId="26371A6A" w14:textId="4827034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2" w:history="1">
            <w:r w:rsidR="007B1020" w:rsidRPr="00607F6E">
              <w:rPr>
                <w:rStyle w:val="a6"/>
                <w:noProof/>
                <w:lang w:eastAsia="zh-CN"/>
              </w:rPr>
              <w:t xml:space="preserve">2.1.5 </w:t>
            </w:r>
            <w:r w:rsidR="007B1020" w:rsidRPr="00607F6E">
              <w:rPr>
                <w:rStyle w:val="a6"/>
                <w:noProof/>
                <w:lang w:eastAsia="zh-CN"/>
              </w:rPr>
              <w:t>相对剥夺感的概念界定</w:t>
            </w:r>
            <w:r w:rsidR="007B1020">
              <w:rPr>
                <w:noProof/>
                <w:webHidden/>
              </w:rPr>
              <w:tab/>
            </w:r>
            <w:r w:rsidR="007B1020">
              <w:rPr>
                <w:noProof/>
                <w:webHidden/>
              </w:rPr>
              <w:fldChar w:fldCharType="begin"/>
            </w:r>
            <w:r w:rsidR="007B1020">
              <w:rPr>
                <w:noProof/>
                <w:webHidden/>
              </w:rPr>
              <w:instrText xml:space="preserve"> PAGEREF _Toc162021892 \h </w:instrText>
            </w:r>
            <w:r w:rsidR="007B1020">
              <w:rPr>
                <w:noProof/>
                <w:webHidden/>
              </w:rPr>
            </w:r>
            <w:r w:rsidR="007B1020">
              <w:rPr>
                <w:noProof/>
                <w:webHidden/>
              </w:rPr>
              <w:fldChar w:fldCharType="separate"/>
            </w:r>
            <w:r w:rsidR="007B1020">
              <w:rPr>
                <w:noProof/>
                <w:webHidden/>
              </w:rPr>
              <w:t>8</w:t>
            </w:r>
            <w:r w:rsidR="007B1020">
              <w:rPr>
                <w:noProof/>
                <w:webHidden/>
              </w:rPr>
              <w:fldChar w:fldCharType="end"/>
            </w:r>
          </w:hyperlink>
        </w:p>
        <w:p w14:paraId="2AFD23A2" w14:textId="4945279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3" w:history="1">
            <w:r w:rsidR="007B1020" w:rsidRPr="00607F6E">
              <w:rPr>
                <w:rStyle w:val="a6"/>
                <w:noProof/>
                <w:lang w:eastAsia="zh-CN"/>
              </w:rPr>
              <w:t xml:space="preserve">2.1.6 </w:t>
            </w:r>
            <w:r w:rsidR="007B1020" w:rsidRPr="00607F6E">
              <w:rPr>
                <w:rStyle w:val="a6"/>
                <w:noProof/>
                <w:lang w:eastAsia="zh-CN"/>
              </w:rPr>
              <w:t>感知到的优越感的概念界定</w:t>
            </w:r>
            <w:r w:rsidR="007B1020">
              <w:rPr>
                <w:noProof/>
                <w:webHidden/>
              </w:rPr>
              <w:tab/>
            </w:r>
            <w:r w:rsidR="007B1020">
              <w:rPr>
                <w:noProof/>
                <w:webHidden/>
              </w:rPr>
              <w:fldChar w:fldCharType="begin"/>
            </w:r>
            <w:r w:rsidR="007B1020">
              <w:rPr>
                <w:noProof/>
                <w:webHidden/>
              </w:rPr>
              <w:instrText xml:space="preserve"> PAGEREF _Toc162021893 \h </w:instrText>
            </w:r>
            <w:r w:rsidR="007B1020">
              <w:rPr>
                <w:noProof/>
                <w:webHidden/>
              </w:rPr>
            </w:r>
            <w:r w:rsidR="007B1020">
              <w:rPr>
                <w:noProof/>
                <w:webHidden/>
              </w:rPr>
              <w:fldChar w:fldCharType="separate"/>
            </w:r>
            <w:r w:rsidR="007B1020">
              <w:rPr>
                <w:noProof/>
                <w:webHidden/>
              </w:rPr>
              <w:t>8</w:t>
            </w:r>
            <w:r w:rsidR="007B1020">
              <w:rPr>
                <w:noProof/>
                <w:webHidden/>
              </w:rPr>
              <w:fldChar w:fldCharType="end"/>
            </w:r>
          </w:hyperlink>
        </w:p>
        <w:p w14:paraId="4C4CD07F" w14:textId="3B8D2DD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4" w:history="1">
            <w:r w:rsidR="007B1020" w:rsidRPr="00607F6E">
              <w:rPr>
                <w:rStyle w:val="a6"/>
                <w:noProof/>
                <w:lang w:eastAsia="zh-CN"/>
              </w:rPr>
              <w:t xml:space="preserve">2.1.7 </w:t>
            </w:r>
            <w:r w:rsidR="007B1020" w:rsidRPr="00607F6E">
              <w:rPr>
                <w:rStyle w:val="a6"/>
                <w:noProof/>
                <w:lang w:eastAsia="zh-CN"/>
              </w:rPr>
              <w:t>生活满意度的概念界定</w:t>
            </w:r>
            <w:r w:rsidR="007B1020">
              <w:rPr>
                <w:noProof/>
                <w:webHidden/>
              </w:rPr>
              <w:tab/>
            </w:r>
            <w:r w:rsidR="007B1020">
              <w:rPr>
                <w:noProof/>
                <w:webHidden/>
              </w:rPr>
              <w:fldChar w:fldCharType="begin"/>
            </w:r>
            <w:r w:rsidR="007B1020">
              <w:rPr>
                <w:noProof/>
                <w:webHidden/>
              </w:rPr>
              <w:instrText xml:space="preserve"> PAGEREF _Toc162021894 \h </w:instrText>
            </w:r>
            <w:r w:rsidR="007B1020">
              <w:rPr>
                <w:noProof/>
                <w:webHidden/>
              </w:rPr>
            </w:r>
            <w:r w:rsidR="007B1020">
              <w:rPr>
                <w:noProof/>
                <w:webHidden/>
              </w:rPr>
              <w:fldChar w:fldCharType="separate"/>
            </w:r>
            <w:r w:rsidR="007B1020">
              <w:rPr>
                <w:noProof/>
                <w:webHidden/>
              </w:rPr>
              <w:t>9</w:t>
            </w:r>
            <w:r w:rsidR="007B1020">
              <w:rPr>
                <w:noProof/>
                <w:webHidden/>
              </w:rPr>
              <w:fldChar w:fldCharType="end"/>
            </w:r>
          </w:hyperlink>
        </w:p>
        <w:p w14:paraId="39E77F63" w14:textId="5F110101"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5" w:history="1">
            <w:r w:rsidR="007B1020" w:rsidRPr="00607F6E">
              <w:rPr>
                <w:rStyle w:val="a6"/>
                <w:noProof/>
                <w:lang w:eastAsia="zh-CN"/>
              </w:rPr>
              <w:t xml:space="preserve">2.1.8 </w:t>
            </w:r>
            <w:r w:rsidR="007B1020" w:rsidRPr="00607F6E">
              <w:rPr>
                <w:rStyle w:val="a6"/>
                <w:noProof/>
                <w:lang w:eastAsia="zh-CN"/>
              </w:rPr>
              <w:t>相关研究</w:t>
            </w:r>
            <w:r w:rsidR="007B1020">
              <w:rPr>
                <w:noProof/>
                <w:webHidden/>
              </w:rPr>
              <w:tab/>
            </w:r>
            <w:r w:rsidR="007B1020">
              <w:rPr>
                <w:noProof/>
                <w:webHidden/>
              </w:rPr>
              <w:fldChar w:fldCharType="begin"/>
            </w:r>
            <w:r w:rsidR="007B1020">
              <w:rPr>
                <w:noProof/>
                <w:webHidden/>
              </w:rPr>
              <w:instrText xml:space="preserve"> PAGEREF _Toc162021895 \h </w:instrText>
            </w:r>
            <w:r w:rsidR="007B1020">
              <w:rPr>
                <w:noProof/>
                <w:webHidden/>
              </w:rPr>
            </w:r>
            <w:r w:rsidR="007B1020">
              <w:rPr>
                <w:noProof/>
                <w:webHidden/>
              </w:rPr>
              <w:fldChar w:fldCharType="separate"/>
            </w:r>
            <w:r w:rsidR="007B1020">
              <w:rPr>
                <w:noProof/>
                <w:webHidden/>
              </w:rPr>
              <w:t>9</w:t>
            </w:r>
            <w:r w:rsidR="007B1020">
              <w:rPr>
                <w:noProof/>
                <w:webHidden/>
              </w:rPr>
              <w:fldChar w:fldCharType="end"/>
            </w:r>
          </w:hyperlink>
        </w:p>
        <w:p w14:paraId="010EDE59" w14:textId="656843E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96" w:history="1">
            <w:r w:rsidR="007B1020" w:rsidRPr="00607F6E">
              <w:rPr>
                <w:rStyle w:val="a6"/>
                <w:noProof/>
                <w:lang w:eastAsia="zh-CN"/>
              </w:rPr>
              <w:t>2.2</w:t>
            </w:r>
            <w:r w:rsidR="007B1020" w:rsidRPr="00607F6E">
              <w:rPr>
                <w:rStyle w:val="a6"/>
                <w:noProof/>
                <w:lang w:eastAsia="zh-CN"/>
              </w:rPr>
              <w:t>问题提出</w:t>
            </w:r>
            <w:r w:rsidR="007B1020">
              <w:rPr>
                <w:noProof/>
                <w:webHidden/>
              </w:rPr>
              <w:tab/>
            </w:r>
            <w:r w:rsidR="007B1020">
              <w:rPr>
                <w:noProof/>
                <w:webHidden/>
              </w:rPr>
              <w:fldChar w:fldCharType="begin"/>
            </w:r>
            <w:r w:rsidR="007B1020">
              <w:rPr>
                <w:noProof/>
                <w:webHidden/>
              </w:rPr>
              <w:instrText xml:space="preserve"> PAGEREF _Toc162021896 \h </w:instrText>
            </w:r>
            <w:r w:rsidR="007B1020">
              <w:rPr>
                <w:noProof/>
                <w:webHidden/>
              </w:rPr>
            </w:r>
            <w:r w:rsidR="007B1020">
              <w:rPr>
                <w:noProof/>
                <w:webHidden/>
              </w:rPr>
              <w:fldChar w:fldCharType="separate"/>
            </w:r>
            <w:r w:rsidR="007B1020">
              <w:rPr>
                <w:noProof/>
                <w:webHidden/>
              </w:rPr>
              <w:t>10</w:t>
            </w:r>
            <w:r w:rsidR="007B1020">
              <w:rPr>
                <w:noProof/>
                <w:webHidden/>
              </w:rPr>
              <w:fldChar w:fldCharType="end"/>
            </w:r>
          </w:hyperlink>
        </w:p>
        <w:p w14:paraId="3274A698" w14:textId="0F11622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7" w:history="1">
            <w:r w:rsidR="007B1020" w:rsidRPr="00607F6E">
              <w:rPr>
                <w:rStyle w:val="a6"/>
                <w:noProof/>
                <w:lang w:eastAsia="zh-CN"/>
              </w:rPr>
              <w:t xml:space="preserve">2.2.1 </w:t>
            </w:r>
            <w:r w:rsidR="007B1020" w:rsidRPr="00607F6E">
              <w:rPr>
                <w:rStyle w:val="a6"/>
                <w:noProof/>
                <w:lang w:eastAsia="zh-CN"/>
              </w:rPr>
              <w:t>向上比较产生相对剥夺感</w:t>
            </w:r>
            <w:r w:rsidR="007B1020">
              <w:rPr>
                <w:noProof/>
                <w:webHidden/>
              </w:rPr>
              <w:tab/>
            </w:r>
            <w:r w:rsidR="007B1020">
              <w:rPr>
                <w:noProof/>
                <w:webHidden/>
              </w:rPr>
              <w:fldChar w:fldCharType="begin"/>
            </w:r>
            <w:r w:rsidR="007B1020">
              <w:rPr>
                <w:noProof/>
                <w:webHidden/>
              </w:rPr>
              <w:instrText xml:space="preserve"> PAGEREF _Toc162021897 \h </w:instrText>
            </w:r>
            <w:r w:rsidR="007B1020">
              <w:rPr>
                <w:noProof/>
                <w:webHidden/>
              </w:rPr>
            </w:r>
            <w:r w:rsidR="007B1020">
              <w:rPr>
                <w:noProof/>
                <w:webHidden/>
              </w:rPr>
              <w:fldChar w:fldCharType="separate"/>
            </w:r>
            <w:r w:rsidR="007B1020">
              <w:rPr>
                <w:noProof/>
                <w:webHidden/>
              </w:rPr>
              <w:t>10</w:t>
            </w:r>
            <w:r w:rsidR="007B1020">
              <w:rPr>
                <w:noProof/>
                <w:webHidden/>
              </w:rPr>
              <w:fldChar w:fldCharType="end"/>
            </w:r>
          </w:hyperlink>
        </w:p>
        <w:p w14:paraId="4027D9C8" w14:textId="7813F78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8" w:history="1">
            <w:r w:rsidR="007B1020" w:rsidRPr="00607F6E">
              <w:rPr>
                <w:rStyle w:val="a6"/>
                <w:noProof/>
                <w:lang w:eastAsia="zh-CN"/>
              </w:rPr>
              <w:t xml:space="preserve">2.2.2 </w:t>
            </w:r>
            <w:r w:rsidR="007B1020" w:rsidRPr="00607F6E">
              <w:rPr>
                <w:rStyle w:val="a6"/>
                <w:noProof/>
                <w:lang w:eastAsia="zh-CN"/>
              </w:rPr>
              <w:t>相对剥夺感降低对生活满意度的评价</w:t>
            </w:r>
            <w:r w:rsidR="007B1020">
              <w:rPr>
                <w:noProof/>
                <w:webHidden/>
              </w:rPr>
              <w:tab/>
            </w:r>
            <w:r w:rsidR="007B1020">
              <w:rPr>
                <w:noProof/>
                <w:webHidden/>
              </w:rPr>
              <w:fldChar w:fldCharType="begin"/>
            </w:r>
            <w:r w:rsidR="007B1020">
              <w:rPr>
                <w:noProof/>
                <w:webHidden/>
              </w:rPr>
              <w:instrText xml:space="preserve"> PAGEREF _Toc162021898 \h </w:instrText>
            </w:r>
            <w:r w:rsidR="007B1020">
              <w:rPr>
                <w:noProof/>
                <w:webHidden/>
              </w:rPr>
            </w:r>
            <w:r w:rsidR="007B1020">
              <w:rPr>
                <w:noProof/>
                <w:webHidden/>
              </w:rPr>
              <w:fldChar w:fldCharType="separate"/>
            </w:r>
            <w:r w:rsidR="007B1020">
              <w:rPr>
                <w:noProof/>
                <w:webHidden/>
              </w:rPr>
              <w:t>11</w:t>
            </w:r>
            <w:r w:rsidR="007B1020">
              <w:rPr>
                <w:noProof/>
                <w:webHidden/>
              </w:rPr>
              <w:fldChar w:fldCharType="end"/>
            </w:r>
          </w:hyperlink>
        </w:p>
        <w:p w14:paraId="53DA945A" w14:textId="269D2A7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9" w:history="1">
            <w:r w:rsidR="007B1020" w:rsidRPr="00607F6E">
              <w:rPr>
                <w:rStyle w:val="a6"/>
                <w:noProof/>
                <w:lang w:eastAsia="zh-CN"/>
              </w:rPr>
              <w:t xml:space="preserve">2.2.3 </w:t>
            </w:r>
            <w:r w:rsidR="007B1020" w:rsidRPr="00607F6E">
              <w:rPr>
                <w:rStyle w:val="a6"/>
                <w:noProof/>
                <w:lang w:eastAsia="zh-CN"/>
              </w:rPr>
              <w:t>向下比较产生优越感</w:t>
            </w:r>
            <w:r w:rsidR="007B1020">
              <w:rPr>
                <w:noProof/>
                <w:webHidden/>
              </w:rPr>
              <w:tab/>
            </w:r>
            <w:r w:rsidR="007B1020">
              <w:rPr>
                <w:noProof/>
                <w:webHidden/>
              </w:rPr>
              <w:fldChar w:fldCharType="begin"/>
            </w:r>
            <w:r w:rsidR="007B1020">
              <w:rPr>
                <w:noProof/>
                <w:webHidden/>
              </w:rPr>
              <w:instrText xml:space="preserve"> PAGEREF _Toc162021899 \h </w:instrText>
            </w:r>
            <w:r w:rsidR="007B1020">
              <w:rPr>
                <w:noProof/>
                <w:webHidden/>
              </w:rPr>
            </w:r>
            <w:r w:rsidR="007B1020">
              <w:rPr>
                <w:noProof/>
                <w:webHidden/>
              </w:rPr>
              <w:fldChar w:fldCharType="separate"/>
            </w:r>
            <w:r w:rsidR="007B1020">
              <w:rPr>
                <w:noProof/>
                <w:webHidden/>
              </w:rPr>
              <w:t>12</w:t>
            </w:r>
            <w:r w:rsidR="007B1020">
              <w:rPr>
                <w:noProof/>
                <w:webHidden/>
              </w:rPr>
              <w:fldChar w:fldCharType="end"/>
            </w:r>
          </w:hyperlink>
        </w:p>
        <w:p w14:paraId="037A15D1" w14:textId="674FE89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0" w:history="1">
            <w:r w:rsidR="007B1020" w:rsidRPr="00607F6E">
              <w:rPr>
                <w:rStyle w:val="a6"/>
                <w:noProof/>
                <w:lang w:eastAsia="zh-CN"/>
              </w:rPr>
              <w:t xml:space="preserve">2.2.4 </w:t>
            </w:r>
            <w:r w:rsidR="007B1020" w:rsidRPr="00607F6E">
              <w:rPr>
                <w:rStyle w:val="a6"/>
                <w:noProof/>
                <w:lang w:eastAsia="zh-CN"/>
              </w:rPr>
              <w:t>感知到的优越感提升对生活满意度的评价</w:t>
            </w:r>
            <w:r w:rsidR="007B1020">
              <w:rPr>
                <w:noProof/>
                <w:webHidden/>
              </w:rPr>
              <w:tab/>
            </w:r>
            <w:r w:rsidR="007B1020">
              <w:rPr>
                <w:noProof/>
                <w:webHidden/>
              </w:rPr>
              <w:fldChar w:fldCharType="begin"/>
            </w:r>
            <w:r w:rsidR="007B1020">
              <w:rPr>
                <w:noProof/>
                <w:webHidden/>
              </w:rPr>
              <w:instrText xml:space="preserve"> PAGEREF _Toc162021900 \h </w:instrText>
            </w:r>
            <w:r w:rsidR="007B1020">
              <w:rPr>
                <w:noProof/>
                <w:webHidden/>
              </w:rPr>
            </w:r>
            <w:r w:rsidR="007B1020">
              <w:rPr>
                <w:noProof/>
                <w:webHidden/>
              </w:rPr>
              <w:fldChar w:fldCharType="separate"/>
            </w:r>
            <w:r w:rsidR="007B1020">
              <w:rPr>
                <w:noProof/>
                <w:webHidden/>
              </w:rPr>
              <w:t>13</w:t>
            </w:r>
            <w:r w:rsidR="007B1020">
              <w:rPr>
                <w:noProof/>
                <w:webHidden/>
              </w:rPr>
              <w:fldChar w:fldCharType="end"/>
            </w:r>
          </w:hyperlink>
        </w:p>
        <w:p w14:paraId="7DA3B396" w14:textId="60DF0499"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1" w:history="1">
            <w:r w:rsidR="007B1020" w:rsidRPr="00607F6E">
              <w:rPr>
                <w:rStyle w:val="a6"/>
                <w:noProof/>
                <w:lang w:eastAsia="zh-CN"/>
              </w:rPr>
              <w:t xml:space="preserve">2.2.5 </w:t>
            </w:r>
            <w:r w:rsidR="007B1020" w:rsidRPr="00607F6E">
              <w:rPr>
                <w:rStyle w:val="a6"/>
                <w:noProof/>
                <w:lang w:eastAsia="zh-CN"/>
              </w:rPr>
              <w:t>社会比较倾向的调节作用</w:t>
            </w:r>
            <w:r w:rsidR="007B1020">
              <w:rPr>
                <w:noProof/>
                <w:webHidden/>
              </w:rPr>
              <w:tab/>
            </w:r>
            <w:r w:rsidR="007B1020">
              <w:rPr>
                <w:noProof/>
                <w:webHidden/>
              </w:rPr>
              <w:fldChar w:fldCharType="begin"/>
            </w:r>
            <w:r w:rsidR="007B1020">
              <w:rPr>
                <w:noProof/>
                <w:webHidden/>
              </w:rPr>
              <w:instrText xml:space="preserve"> PAGEREF _Toc162021901 \h </w:instrText>
            </w:r>
            <w:r w:rsidR="007B1020">
              <w:rPr>
                <w:noProof/>
                <w:webHidden/>
              </w:rPr>
            </w:r>
            <w:r w:rsidR="007B1020">
              <w:rPr>
                <w:noProof/>
                <w:webHidden/>
              </w:rPr>
              <w:fldChar w:fldCharType="separate"/>
            </w:r>
            <w:r w:rsidR="007B1020">
              <w:rPr>
                <w:noProof/>
                <w:webHidden/>
              </w:rPr>
              <w:t>13</w:t>
            </w:r>
            <w:r w:rsidR="007B1020">
              <w:rPr>
                <w:noProof/>
                <w:webHidden/>
              </w:rPr>
              <w:fldChar w:fldCharType="end"/>
            </w:r>
          </w:hyperlink>
        </w:p>
        <w:p w14:paraId="0C2D7855" w14:textId="5DB37B1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2" w:history="1">
            <w:r w:rsidR="007B1020" w:rsidRPr="00607F6E">
              <w:rPr>
                <w:rStyle w:val="a6"/>
                <w:noProof/>
                <w:lang w:eastAsia="zh-CN"/>
              </w:rPr>
              <w:t xml:space="preserve">2.2.6 </w:t>
            </w:r>
            <w:r w:rsidR="007B1020" w:rsidRPr="00607F6E">
              <w:rPr>
                <w:rStyle w:val="a6"/>
                <w:noProof/>
                <w:lang w:eastAsia="zh-CN"/>
              </w:rPr>
              <w:t>社会比较策略概念的引入</w:t>
            </w:r>
            <w:r w:rsidR="007B1020">
              <w:rPr>
                <w:noProof/>
                <w:webHidden/>
              </w:rPr>
              <w:tab/>
            </w:r>
            <w:r w:rsidR="007B1020">
              <w:rPr>
                <w:noProof/>
                <w:webHidden/>
              </w:rPr>
              <w:fldChar w:fldCharType="begin"/>
            </w:r>
            <w:r w:rsidR="007B1020">
              <w:rPr>
                <w:noProof/>
                <w:webHidden/>
              </w:rPr>
              <w:instrText xml:space="preserve"> PAGEREF _Toc162021902 \h </w:instrText>
            </w:r>
            <w:r w:rsidR="007B1020">
              <w:rPr>
                <w:noProof/>
                <w:webHidden/>
              </w:rPr>
            </w:r>
            <w:r w:rsidR="007B1020">
              <w:rPr>
                <w:noProof/>
                <w:webHidden/>
              </w:rPr>
              <w:fldChar w:fldCharType="separate"/>
            </w:r>
            <w:r w:rsidR="007B1020">
              <w:rPr>
                <w:noProof/>
                <w:webHidden/>
              </w:rPr>
              <w:t>14</w:t>
            </w:r>
            <w:r w:rsidR="007B1020">
              <w:rPr>
                <w:noProof/>
                <w:webHidden/>
              </w:rPr>
              <w:fldChar w:fldCharType="end"/>
            </w:r>
          </w:hyperlink>
        </w:p>
        <w:p w14:paraId="476E0BA7" w14:textId="105CA3B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3" w:history="1">
            <w:r w:rsidR="007B1020" w:rsidRPr="00607F6E">
              <w:rPr>
                <w:rStyle w:val="a6"/>
                <w:noProof/>
                <w:lang w:val="en" w:eastAsia="zh-CN"/>
              </w:rPr>
              <w:t>2.3</w:t>
            </w:r>
            <w:r w:rsidR="007B1020" w:rsidRPr="00607F6E">
              <w:rPr>
                <w:rStyle w:val="a6"/>
                <w:noProof/>
                <w:lang w:val="en" w:eastAsia="zh-CN"/>
              </w:rPr>
              <w:t>研究框架</w:t>
            </w:r>
            <w:r w:rsidR="007B1020">
              <w:rPr>
                <w:noProof/>
                <w:webHidden/>
              </w:rPr>
              <w:tab/>
            </w:r>
            <w:r w:rsidR="007B1020">
              <w:rPr>
                <w:noProof/>
                <w:webHidden/>
              </w:rPr>
              <w:fldChar w:fldCharType="begin"/>
            </w:r>
            <w:r w:rsidR="007B1020">
              <w:rPr>
                <w:noProof/>
                <w:webHidden/>
              </w:rPr>
              <w:instrText xml:space="preserve"> PAGEREF _Toc162021903 \h </w:instrText>
            </w:r>
            <w:r w:rsidR="007B1020">
              <w:rPr>
                <w:noProof/>
                <w:webHidden/>
              </w:rPr>
            </w:r>
            <w:r w:rsidR="007B1020">
              <w:rPr>
                <w:noProof/>
                <w:webHidden/>
              </w:rPr>
              <w:fldChar w:fldCharType="separate"/>
            </w:r>
            <w:r w:rsidR="007B1020">
              <w:rPr>
                <w:noProof/>
                <w:webHidden/>
              </w:rPr>
              <w:t>14</w:t>
            </w:r>
            <w:r w:rsidR="007B1020">
              <w:rPr>
                <w:noProof/>
                <w:webHidden/>
              </w:rPr>
              <w:fldChar w:fldCharType="end"/>
            </w:r>
          </w:hyperlink>
        </w:p>
        <w:p w14:paraId="63C1D70A" w14:textId="0D4B34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4" w:history="1">
            <w:r w:rsidR="007B1020" w:rsidRPr="00607F6E">
              <w:rPr>
                <w:rStyle w:val="a6"/>
                <w:noProof/>
                <w:lang w:val="en" w:eastAsia="zh-CN"/>
              </w:rPr>
              <w:t xml:space="preserve">2.3.1 </w:t>
            </w:r>
            <w:r w:rsidR="007B1020" w:rsidRPr="00607F6E">
              <w:rPr>
                <w:rStyle w:val="a6"/>
                <w:noProof/>
                <w:lang w:val="en" w:eastAsia="zh-CN"/>
              </w:rPr>
              <w:t>研究目的</w:t>
            </w:r>
            <w:r w:rsidR="007B1020">
              <w:rPr>
                <w:noProof/>
                <w:webHidden/>
              </w:rPr>
              <w:tab/>
            </w:r>
            <w:r w:rsidR="007B1020">
              <w:rPr>
                <w:noProof/>
                <w:webHidden/>
              </w:rPr>
              <w:fldChar w:fldCharType="begin"/>
            </w:r>
            <w:r w:rsidR="007B1020">
              <w:rPr>
                <w:noProof/>
                <w:webHidden/>
              </w:rPr>
              <w:instrText xml:space="preserve"> PAGEREF _Toc162021904 \h </w:instrText>
            </w:r>
            <w:r w:rsidR="007B1020">
              <w:rPr>
                <w:noProof/>
                <w:webHidden/>
              </w:rPr>
            </w:r>
            <w:r w:rsidR="007B1020">
              <w:rPr>
                <w:noProof/>
                <w:webHidden/>
              </w:rPr>
              <w:fldChar w:fldCharType="separate"/>
            </w:r>
            <w:r w:rsidR="007B1020">
              <w:rPr>
                <w:noProof/>
                <w:webHidden/>
              </w:rPr>
              <w:t>14</w:t>
            </w:r>
            <w:r w:rsidR="007B1020">
              <w:rPr>
                <w:noProof/>
                <w:webHidden/>
              </w:rPr>
              <w:fldChar w:fldCharType="end"/>
            </w:r>
          </w:hyperlink>
        </w:p>
        <w:p w14:paraId="1E637E84" w14:textId="79E8863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5" w:history="1">
            <w:r w:rsidR="007B1020" w:rsidRPr="00607F6E">
              <w:rPr>
                <w:rStyle w:val="a6"/>
                <w:noProof/>
                <w:lang w:val="en" w:eastAsia="zh-CN"/>
              </w:rPr>
              <w:t xml:space="preserve">2.3.2 </w:t>
            </w:r>
            <w:r w:rsidR="007B1020" w:rsidRPr="00607F6E">
              <w:rPr>
                <w:rStyle w:val="a6"/>
                <w:noProof/>
                <w:lang w:val="en" w:eastAsia="zh-CN"/>
              </w:rPr>
              <w:t>研究假设</w:t>
            </w:r>
            <w:r w:rsidR="007B1020">
              <w:rPr>
                <w:noProof/>
                <w:webHidden/>
              </w:rPr>
              <w:tab/>
            </w:r>
            <w:r w:rsidR="007B1020">
              <w:rPr>
                <w:noProof/>
                <w:webHidden/>
              </w:rPr>
              <w:fldChar w:fldCharType="begin"/>
            </w:r>
            <w:r w:rsidR="007B1020">
              <w:rPr>
                <w:noProof/>
                <w:webHidden/>
              </w:rPr>
              <w:instrText xml:space="preserve"> PAGEREF _Toc162021905 \h </w:instrText>
            </w:r>
            <w:r w:rsidR="007B1020">
              <w:rPr>
                <w:noProof/>
                <w:webHidden/>
              </w:rPr>
            </w:r>
            <w:r w:rsidR="007B1020">
              <w:rPr>
                <w:noProof/>
                <w:webHidden/>
              </w:rPr>
              <w:fldChar w:fldCharType="separate"/>
            </w:r>
            <w:r w:rsidR="007B1020">
              <w:rPr>
                <w:noProof/>
                <w:webHidden/>
              </w:rPr>
              <w:t>15</w:t>
            </w:r>
            <w:r w:rsidR="007B1020">
              <w:rPr>
                <w:noProof/>
                <w:webHidden/>
              </w:rPr>
              <w:fldChar w:fldCharType="end"/>
            </w:r>
          </w:hyperlink>
        </w:p>
        <w:p w14:paraId="69F9464C" w14:textId="56DA6C2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6" w:history="1">
            <w:r w:rsidR="007B1020" w:rsidRPr="00607F6E">
              <w:rPr>
                <w:rStyle w:val="a6"/>
                <w:noProof/>
                <w:lang w:val="en" w:eastAsia="zh-CN"/>
              </w:rPr>
              <w:t xml:space="preserve">2.3.3 </w:t>
            </w:r>
            <w:r w:rsidR="007B1020" w:rsidRPr="00607F6E">
              <w:rPr>
                <w:rStyle w:val="a6"/>
                <w:noProof/>
                <w:lang w:val="en" w:eastAsia="zh-CN"/>
              </w:rPr>
              <w:t>总体研究设计</w:t>
            </w:r>
            <w:r w:rsidR="007B1020">
              <w:rPr>
                <w:noProof/>
                <w:webHidden/>
              </w:rPr>
              <w:tab/>
            </w:r>
            <w:r w:rsidR="007B1020">
              <w:rPr>
                <w:noProof/>
                <w:webHidden/>
              </w:rPr>
              <w:fldChar w:fldCharType="begin"/>
            </w:r>
            <w:r w:rsidR="007B1020">
              <w:rPr>
                <w:noProof/>
                <w:webHidden/>
              </w:rPr>
              <w:instrText xml:space="preserve"> PAGEREF _Toc162021906 \h </w:instrText>
            </w:r>
            <w:r w:rsidR="007B1020">
              <w:rPr>
                <w:noProof/>
                <w:webHidden/>
              </w:rPr>
            </w:r>
            <w:r w:rsidR="007B1020">
              <w:rPr>
                <w:noProof/>
                <w:webHidden/>
              </w:rPr>
              <w:fldChar w:fldCharType="separate"/>
            </w:r>
            <w:r w:rsidR="007B1020">
              <w:rPr>
                <w:noProof/>
                <w:webHidden/>
              </w:rPr>
              <w:t>17</w:t>
            </w:r>
            <w:r w:rsidR="007B1020">
              <w:rPr>
                <w:noProof/>
                <w:webHidden/>
              </w:rPr>
              <w:fldChar w:fldCharType="end"/>
            </w:r>
          </w:hyperlink>
        </w:p>
        <w:p w14:paraId="1B0AC23B" w14:textId="555282C9"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7" w:history="1">
            <w:r w:rsidR="007B1020" w:rsidRPr="00607F6E">
              <w:rPr>
                <w:rStyle w:val="a6"/>
                <w:noProof/>
              </w:rPr>
              <w:t xml:space="preserve">2.3.4 </w:t>
            </w:r>
            <w:r w:rsidR="007B1020" w:rsidRPr="00607F6E">
              <w:rPr>
                <w:rStyle w:val="a6"/>
                <w:noProof/>
              </w:rPr>
              <w:t>技术路线</w:t>
            </w:r>
            <w:r w:rsidR="007B1020">
              <w:rPr>
                <w:noProof/>
                <w:webHidden/>
              </w:rPr>
              <w:tab/>
            </w:r>
            <w:r w:rsidR="007B1020">
              <w:rPr>
                <w:noProof/>
                <w:webHidden/>
              </w:rPr>
              <w:fldChar w:fldCharType="begin"/>
            </w:r>
            <w:r w:rsidR="007B1020">
              <w:rPr>
                <w:noProof/>
                <w:webHidden/>
              </w:rPr>
              <w:instrText xml:space="preserve"> PAGEREF _Toc162021907 \h </w:instrText>
            </w:r>
            <w:r w:rsidR="007B1020">
              <w:rPr>
                <w:noProof/>
                <w:webHidden/>
              </w:rPr>
            </w:r>
            <w:r w:rsidR="007B1020">
              <w:rPr>
                <w:noProof/>
                <w:webHidden/>
              </w:rPr>
              <w:fldChar w:fldCharType="separate"/>
            </w:r>
            <w:r w:rsidR="007B1020">
              <w:rPr>
                <w:noProof/>
                <w:webHidden/>
              </w:rPr>
              <w:t>19</w:t>
            </w:r>
            <w:r w:rsidR="007B1020">
              <w:rPr>
                <w:noProof/>
                <w:webHidden/>
              </w:rPr>
              <w:fldChar w:fldCharType="end"/>
            </w:r>
          </w:hyperlink>
        </w:p>
        <w:p w14:paraId="06CA0523" w14:textId="65582098"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08" w:history="1">
            <w:r w:rsidR="007B1020" w:rsidRPr="00607F6E">
              <w:rPr>
                <w:rStyle w:val="a6"/>
                <w:noProof/>
                <w:lang w:eastAsia="zh-CN"/>
              </w:rPr>
              <w:t>第三章</w:t>
            </w:r>
            <w:r w:rsidR="007B1020" w:rsidRPr="00607F6E">
              <w:rPr>
                <w:rStyle w:val="a6"/>
                <w:noProof/>
                <w:lang w:eastAsia="zh-CN"/>
              </w:rPr>
              <w:t xml:space="preserve"> </w:t>
            </w:r>
            <w:r w:rsidR="007B1020" w:rsidRPr="00607F6E">
              <w:rPr>
                <w:rStyle w:val="a6"/>
                <w:noProof/>
                <w:lang w:eastAsia="zh-CN"/>
              </w:rPr>
              <w:t>研究一：问卷的修订及信效度检验</w:t>
            </w:r>
            <w:r w:rsidR="007B1020">
              <w:rPr>
                <w:noProof/>
                <w:webHidden/>
              </w:rPr>
              <w:tab/>
            </w:r>
            <w:r w:rsidR="007B1020">
              <w:rPr>
                <w:noProof/>
                <w:webHidden/>
              </w:rPr>
              <w:fldChar w:fldCharType="begin"/>
            </w:r>
            <w:r w:rsidR="007B1020">
              <w:rPr>
                <w:noProof/>
                <w:webHidden/>
              </w:rPr>
              <w:instrText xml:space="preserve"> PAGEREF _Toc162021908 \h </w:instrText>
            </w:r>
            <w:r w:rsidR="007B1020">
              <w:rPr>
                <w:noProof/>
                <w:webHidden/>
              </w:rPr>
            </w:r>
            <w:r w:rsidR="007B1020">
              <w:rPr>
                <w:noProof/>
                <w:webHidden/>
              </w:rPr>
              <w:fldChar w:fldCharType="separate"/>
            </w:r>
            <w:r w:rsidR="007B1020">
              <w:rPr>
                <w:noProof/>
                <w:webHidden/>
              </w:rPr>
              <w:t>21</w:t>
            </w:r>
            <w:r w:rsidR="007B1020">
              <w:rPr>
                <w:noProof/>
                <w:webHidden/>
              </w:rPr>
              <w:fldChar w:fldCharType="end"/>
            </w:r>
          </w:hyperlink>
        </w:p>
        <w:p w14:paraId="0F33CFEF" w14:textId="24A5B48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9" w:history="1">
            <w:r w:rsidR="007B1020" w:rsidRPr="00607F6E">
              <w:rPr>
                <w:rStyle w:val="a6"/>
                <w:noProof/>
                <w:lang w:eastAsia="zh-CN"/>
              </w:rPr>
              <w:t xml:space="preserve">3.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09 \h </w:instrText>
            </w:r>
            <w:r w:rsidR="007B1020">
              <w:rPr>
                <w:noProof/>
                <w:webHidden/>
              </w:rPr>
            </w:r>
            <w:r w:rsidR="007B1020">
              <w:rPr>
                <w:noProof/>
                <w:webHidden/>
              </w:rPr>
              <w:fldChar w:fldCharType="separate"/>
            </w:r>
            <w:r w:rsidR="007B1020">
              <w:rPr>
                <w:noProof/>
                <w:webHidden/>
              </w:rPr>
              <w:t>21</w:t>
            </w:r>
            <w:r w:rsidR="007B1020">
              <w:rPr>
                <w:noProof/>
                <w:webHidden/>
              </w:rPr>
              <w:fldChar w:fldCharType="end"/>
            </w:r>
          </w:hyperlink>
        </w:p>
        <w:p w14:paraId="51BCAA7D" w14:textId="66447BFF"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0" w:history="1">
            <w:r w:rsidR="007B1020" w:rsidRPr="00607F6E">
              <w:rPr>
                <w:rStyle w:val="a6"/>
                <w:noProof/>
                <w:lang w:eastAsia="zh-CN"/>
              </w:rPr>
              <w:t xml:space="preserve">3.2 </w:t>
            </w:r>
            <w:r w:rsidR="007B1020" w:rsidRPr="00607F6E">
              <w:rPr>
                <w:rStyle w:val="a6"/>
                <w:noProof/>
                <w:lang w:eastAsia="zh-CN"/>
              </w:rPr>
              <w:t>研究方法</w:t>
            </w:r>
            <w:r w:rsidR="007B1020">
              <w:rPr>
                <w:noProof/>
                <w:webHidden/>
              </w:rPr>
              <w:tab/>
            </w:r>
            <w:r w:rsidR="007B1020">
              <w:rPr>
                <w:noProof/>
                <w:webHidden/>
              </w:rPr>
              <w:fldChar w:fldCharType="begin"/>
            </w:r>
            <w:r w:rsidR="007B1020">
              <w:rPr>
                <w:noProof/>
                <w:webHidden/>
              </w:rPr>
              <w:instrText xml:space="preserve"> PAGEREF _Toc162021910 \h </w:instrText>
            </w:r>
            <w:r w:rsidR="007B1020">
              <w:rPr>
                <w:noProof/>
                <w:webHidden/>
              </w:rPr>
            </w:r>
            <w:r w:rsidR="007B1020">
              <w:rPr>
                <w:noProof/>
                <w:webHidden/>
              </w:rPr>
              <w:fldChar w:fldCharType="separate"/>
            </w:r>
            <w:r w:rsidR="007B1020">
              <w:rPr>
                <w:noProof/>
                <w:webHidden/>
              </w:rPr>
              <w:t>21</w:t>
            </w:r>
            <w:r w:rsidR="007B1020">
              <w:rPr>
                <w:noProof/>
                <w:webHidden/>
              </w:rPr>
              <w:fldChar w:fldCharType="end"/>
            </w:r>
          </w:hyperlink>
        </w:p>
        <w:p w14:paraId="4DE54CC2" w14:textId="325F4AA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1" w:history="1">
            <w:r w:rsidR="007B1020" w:rsidRPr="00607F6E">
              <w:rPr>
                <w:rStyle w:val="a6"/>
                <w:noProof/>
                <w:lang w:eastAsia="zh-CN"/>
              </w:rPr>
              <w:t xml:space="preserve">3.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11 \h </w:instrText>
            </w:r>
            <w:r w:rsidR="007B1020">
              <w:rPr>
                <w:noProof/>
                <w:webHidden/>
              </w:rPr>
            </w:r>
            <w:r w:rsidR="007B1020">
              <w:rPr>
                <w:noProof/>
                <w:webHidden/>
              </w:rPr>
              <w:fldChar w:fldCharType="separate"/>
            </w:r>
            <w:r w:rsidR="007B1020">
              <w:rPr>
                <w:noProof/>
                <w:webHidden/>
              </w:rPr>
              <w:t>21</w:t>
            </w:r>
            <w:r w:rsidR="007B1020">
              <w:rPr>
                <w:noProof/>
                <w:webHidden/>
              </w:rPr>
              <w:fldChar w:fldCharType="end"/>
            </w:r>
          </w:hyperlink>
        </w:p>
        <w:p w14:paraId="70BE9606" w14:textId="3CBBD26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2" w:history="1">
            <w:r w:rsidR="007B1020" w:rsidRPr="00607F6E">
              <w:rPr>
                <w:rStyle w:val="a6"/>
                <w:noProof/>
                <w:lang w:eastAsia="zh-CN"/>
              </w:rPr>
              <w:t xml:space="preserve">3.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12 \h </w:instrText>
            </w:r>
            <w:r w:rsidR="007B1020">
              <w:rPr>
                <w:noProof/>
                <w:webHidden/>
              </w:rPr>
            </w:r>
            <w:r w:rsidR="007B1020">
              <w:rPr>
                <w:noProof/>
                <w:webHidden/>
              </w:rPr>
              <w:fldChar w:fldCharType="separate"/>
            </w:r>
            <w:r w:rsidR="007B1020">
              <w:rPr>
                <w:noProof/>
                <w:webHidden/>
              </w:rPr>
              <w:t>21</w:t>
            </w:r>
            <w:r w:rsidR="007B1020">
              <w:rPr>
                <w:noProof/>
                <w:webHidden/>
              </w:rPr>
              <w:fldChar w:fldCharType="end"/>
            </w:r>
          </w:hyperlink>
        </w:p>
        <w:p w14:paraId="5A8E656E" w14:textId="2224618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3" w:history="1">
            <w:r w:rsidR="007B1020" w:rsidRPr="00607F6E">
              <w:rPr>
                <w:rStyle w:val="a6"/>
                <w:noProof/>
                <w:lang w:eastAsia="zh-CN"/>
              </w:rPr>
              <w:t xml:space="preserve">3.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13 \h </w:instrText>
            </w:r>
            <w:r w:rsidR="007B1020">
              <w:rPr>
                <w:noProof/>
                <w:webHidden/>
              </w:rPr>
            </w:r>
            <w:r w:rsidR="007B1020">
              <w:rPr>
                <w:noProof/>
                <w:webHidden/>
              </w:rPr>
              <w:fldChar w:fldCharType="separate"/>
            </w:r>
            <w:r w:rsidR="007B1020">
              <w:rPr>
                <w:noProof/>
                <w:webHidden/>
              </w:rPr>
              <w:t>22</w:t>
            </w:r>
            <w:r w:rsidR="007B1020">
              <w:rPr>
                <w:noProof/>
                <w:webHidden/>
              </w:rPr>
              <w:fldChar w:fldCharType="end"/>
            </w:r>
          </w:hyperlink>
        </w:p>
        <w:p w14:paraId="23D6138A" w14:textId="27A3D7C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4" w:history="1">
            <w:r w:rsidR="007B1020" w:rsidRPr="00607F6E">
              <w:rPr>
                <w:rStyle w:val="a6"/>
                <w:noProof/>
              </w:rPr>
              <w:t>3.</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14 \h </w:instrText>
            </w:r>
            <w:r w:rsidR="007B1020">
              <w:rPr>
                <w:noProof/>
                <w:webHidden/>
              </w:rPr>
            </w:r>
            <w:r w:rsidR="007B1020">
              <w:rPr>
                <w:noProof/>
                <w:webHidden/>
              </w:rPr>
              <w:fldChar w:fldCharType="separate"/>
            </w:r>
            <w:r w:rsidR="007B1020">
              <w:rPr>
                <w:noProof/>
                <w:webHidden/>
              </w:rPr>
              <w:t>23</w:t>
            </w:r>
            <w:r w:rsidR="007B1020">
              <w:rPr>
                <w:noProof/>
                <w:webHidden/>
              </w:rPr>
              <w:fldChar w:fldCharType="end"/>
            </w:r>
          </w:hyperlink>
        </w:p>
        <w:p w14:paraId="66B86228" w14:textId="24A81C0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5" w:history="1">
            <w:r w:rsidR="007B1020" w:rsidRPr="00607F6E">
              <w:rPr>
                <w:rStyle w:val="a6"/>
                <w:noProof/>
                <w:lang w:eastAsia="zh-CN"/>
              </w:rPr>
              <w:t xml:space="preserve">3.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15 \h </w:instrText>
            </w:r>
            <w:r w:rsidR="007B1020">
              <w:rPr>
                <w:noProof/>
                <w:webHidden/>
              </w:rPr>
            </w:r>
            <w:r w:rsidR="007B1020">
              <w:rPr>
                <w:noProof/>
                <w:webHidden/>
              </w:rPr>
              <w:fldChar w:fldCharType="separate"/>
            </w:r>
            <w:r w:rsidR="007B1020">
              <w:rPr>
                <w:noProof/>
                <w:webHidden/>
              </w:rPr>
              <w:t>23</w:t>
            </w:r>
            <w:r w:rsidR="007B1020">
              <w:rPr>
                <w:noProof/>
                <w:webHidden/>
              </w:rPr>
              <w:fldChar w:fldCharType="end"/>
            </w:r>
          </w:hyperlink>
        </w:p>
        <w:p w14:paraId="4A9A8E3E" w14:textId="749E5999"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6" w:history="1">
            <w:r w:rsidR="007B1020" w:rsidRPr="00607F6E">
              <w:rPr>
                <w:rStyle w:val="a6"/>
                <w:noProof/>
                <w:lang w:eastAsia="zh-CN"/>
              </w:rPr>
              <w:t xml:space="preserve">3.3.1 </w:t>
            </w:r>
            <w:r w:rsidR="007B1020" w:rsidRPr="00607F6E">
              <w:rPr>
                <w:rStyle w:val="a6"/>
                <w:noProof/>
                <w:lang w:eastAsia="zh-CN"/>
              </w:rPr>
              <w:t>问卷信效度（初测）</w:t>
            </w:r>
            <w:r w:rsidR="007B1020">
              <w:rPr>
                <w:noProof/>
                <w:webHidden/>
              </w:rPr>
              <w:tab/>
            </w:r>
            <w:r w:rsidR="007B1020">
              <w:rPr>
                <w:noProof/>
                <w:webHidden/>
              </w:rPr>
              <w:fldChar w:fldCharType="begin"/>
            </w:r>
            <w:r w:rsidR="007B1020">
              <w:rPr>
                <w:noProof/>
                <w:webHidden/>
              </w:rPr>
              <w:instrText xml:space="preserve"> PAGEREF _Toc162021916 \h </w:instrText>
            </w:r>
            <w:r w:rsidR="007B1020">
              <w:rPr>
                <w:noProof/>
                <w:webHidden/>
              </w:rPr>
            </w:r>
            <w:r w:rsidR="007B1020">
              <w:rPr>
                <w:noProof/>
                <w:webHidden/>
              </w:rPr>
              <w:fldChar w:fldCharType="separate"/>
            </w:r>
            <w:r w:rsidR="007B1020">
              <w:rPr>
                <w:noProof/>
                <w:webHidden/>
              </w:rPr>
              <w:t>23</w:t>
            </w:r>
            <w:r w:rsidR="007B1020">
              <w:rPr>
                <w:noProof/>
                <w:webHidden/>
              </w:rPr>
              <w:fldChar w:fldCharType="end"/>
            </w:r>
          </w:hyperlink>
        </w:p>
        <w:p w14:paraId="264FC814" w14:textId="1C0B97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7" w:history="1">
            <w:r w:rsidR="007B1020" w:rsidRPr="00607F6E">
              <w:rPr>
                <w:rStyle w:val="a6"/>
                <w:noProof/>
                <w:lang w:eastAsia="zh-CN"/>
              </w:rPr>
              <w:t xml:space="preserve">3.3.2 </w:t>
            </w:r>
            <w:r w:rsidR="007B1020" w:rsidRPr="00607F6E">
              <w:rPr>
                <w:rStyle w:val="a6"/>
                <w:noProof/>
                <w:lang w:eastAsia="zh-CN"/>
              </w:rPr>
              <w:t>问卷信效度（复测）</w:t>
            </w:r>
            <w:r w:rsidR="007B1020">
              <w:rPr>
                <w:noProof/>
                <w:webHidden/>
              </w:rPr>
              <w:tab/>
            </w:r>
            <w:r w:rsidR="007B1020">
              <w:rPr>
                <w:noProof/>
                <w:webHidden/>
              </w:rPr>
              <w:fldChar w:fldCharType="begin"/>
            </w:r>
            <w:r w:rsidR="007B1020">
              <w:rPr>
                <w:noProof/>
                <w:webHidden/>
              </w:rPr>
              <w:instrText xml:space="preserve"> PAGEREF _Toc162021917 \h </w:instrText>
            </w:r>
            <w:r w:rsidR="007B1020">
              <w:rPr>
                <w:noProof/>
                <w:webHidden/>
              </w:rPr>
            </w:r>
            <w:r w:rsidR="007B1020">
              <w:rPr>
                <w:noProof/>
                <w:webHidden/>
              </w:rPr>
              <w:fldChar w:fldCharType="separate"/>
            </w:r>
            <w:r w:rsidR="007B1020">
              <w:rPr>
                <w:noProof/>
                <w:webHidden/>
              </w:rPr>
              <w:t>27</w:t>
            </w:r>
            <w:r w:rsidR="007B1020">
              <w:rPr>
                <w:noProof/>
                <w:webHidden/>
              </w:rPr>
              <w:fldChar w:fldCharType="end"/>
            </w:r>
          </w:hyperlink>
        </w:p>
        <w:p w14:paraId="5DBB5BCA" w14:textId="2022A99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8" w:history="1">
            <w:r w:rsidR="007B1020" w:rsidRPr="00607F6E">
              <w:rPr>
                <w:rStyle w:val="a6"/>
                <w:noProof/>
              </w:rPr>
              <w:t>3.</w:t>
            </w:r>
            <w:r w:rsidR="007B1020" w:rsidRPr="00607F6E">
              <w:rPr>
                <w:rStyle w:val="a6"/>
                <w:noProof/>
                <w:lang w:eastAsia="zh-CN"/>
              </w:rPr>
              <w:t>4</w:t>
            </w:r>
            <w:r w:rsidR="007B1020" w:rsidRPr="00607F6E">
              <w:rPr>
                <w:rStyle w:val="a6"/>
                <w:noProof/>
              </w:rPr>
              <w:t xml:space="preserve"> </w:t>
            </w:r>
            <w:r w:rsidR="007B1020" w:rsidRPr="00607F6E">
              <w:rPr>
                <w:rStyle w:val="a6"/>
                <w:noProof/>
              </w:rPr>
              <w:t>讨论</w:t>
            </w:r>
            <w:r w:rsidR="007B1020">
              <w:rPr>
                <w:noProof/>
                <w:webHidden/>
              </w:rPr>
              <w:tab/>
            </w:r>
            <w:r w:rsidR="007B1020">
              <w:rPr>
                <w:noProof/>
                <w:webHidden/>
              </w:rPr>
              <w:fldChar w:fldCharType="begin"/>
            </w:r>
            <w:r w:rsidR="007B1020">
              <w:rPr>
                <w:noProof/>
                <w:webHidden/>
              </w:rPr>
              <w:instrText xml:space="preserve"> PAGEREF _Toc162021918 \h </w:instrText>
            </w:r>
            <w:r w:rsidR="007B1020">
              <w:rPr>
                <w:noProof/>
                <w:webHidden/>
              </w:rPr>
            </w:r>
            <w:r w:rsidR="007B1020">
              <w:rPr>
                <w:noProof/>
                <w:webHidden/>
              </w:rPr>
              <w:fldChar w:fldCharType="separate"/>
            </w:r>
            <w:r w:rsidR="007B1020">
              <w:rPr>
                <w:noProof/>
                <w:webHidden/>
              </w:rPr>
              <w:t>29</w:t>
            </w:r>
            <w:r w:rsidR="007B1020">
              <w:rPr>
                <w:noProof/>
                <w:webHidden/>
              </w:rPr>
              <w:fldChar w:fldCharType="end"/>
            </w:r>
          </w:hyperlink>
        </w:p>
        <w:p w14:paraId="77BD3AE2" w14:textId="450C42FF"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19" w:history="1">
            <w:r w:rsidR="007B1020" w:rsidRPr="00607F6E">
              <w:rPr>
                <w:rStyle w:val="a6"/>
                <w:noProof/>
                <w:lang w:eastAsia="zh-CN"/>
              </w:rPr>
              <w:t>第四章</w:t>
            </w:r>
            <w:r w:rsidR="007B1020" w:rsidRPr="00607F6E">
              <w:rPr>
                <w:rStyle w:val="a6"/>
                <w:noProof/>
                <w:lang w:eastAsia="zh-CN"/>
              </w:rPr>
              <w:t xml:space="preserve"> </w:t>
            </w:r>
            <w:r w:rsidR="007B1020" w:rsidRPr="00607F6E">
              <w:rPr>
                <w:rStyle w:val="a6"/>
                <w:noProof/>
                <w:lang w:eastAsia="zh-CN"/>
              </w:rPr>
              <w:t>研究二：社会比较倾向与生活满意度的元分析</w:t>
            </w:r>
            <w:r w:rsidR="007B1020">
              <w:rPr>
                <w:noProof/>
                <w:webHidden/>
              </w:rPr>
              <w:tab/>
            </w:r>
            <w:r w:rsidR="007B1020">
              <w:rPr>
                <w:noProof/>
                <w:webHidden/>
              </w:rPr>
              <w:fldChar w:fldCharType="begin"/>
            </w:r>
            <w:r w:rsidR="007B1020">
              <w:rPr>
                <w:noProof/>
                <w:webHidden/>
              </w:rPr>
              <w:instrText xml:space="preserve"> PAGEREF _Toc162021919 \h </w:instrText>
            </w:r>
            <w:r w:rsidR="007B1020">
              <w:rPr>
                <w:noProof/>
                <w:webHidden/>
              </w:rPr>
            </w:r>
            <w:r w:rsidR="007B1020">
              <w:rPr>
                <w:noProof/>
                <w:webHidden/>
              </w:rPr>
              <w:fldChar w:fldCharType="separate"/>
            </w:r>
            <w:r w:rsidR="007B1020">
              <w:rPr>
                <w:noProof/>
                <w:webHidden/>
              </w:rPr>
              <w:t>30</w:t>
            </w:r>
            <w:r w:rsidR="007B1020">
              <w:rPr>
                <w:noProof/>
                <w:webHidden/>
              </w:rPr>
              <w:fldChar w:fldCharType="end"/>
            </w:r>
          </w:hyperlink>
        </w:p>
        <w:p w14:paraId="3188DC86" w14:textId="253AA20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0" w:history="1">
            <w:r w:rsidR="007B1020" w:rsidRPr="00607F6E">
              <w:rPr>
                <w:rStyle w:val="a6"/>
                <w:noProof/>
                <w:lang w:eastAsia="zh-CN"/>
              </w:rPr>
              <w:t xml:space="preserve">4.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20 \h </w:instrText>
            </w:r>
            <w:r w:rsidR="007B1020">
              <w:rPr>
                <w:noProof/>
                <w:webHidden/>
              </w:rPr>
            </w:r>
            <w:r w:rsidR="007B1020">
              <w:rPr>
                <w:noProof/>
                <w:webHidden/>
              </w:rPr>
              <w:fldChar w:fldCharType="separate"/>
            </w:r>
            <w:r w:rsidR="007B1020">
              <w:rPr>
                <w:noProof/>
                <w:webHidden/>
              </w:rPr>
              <w:t>30</w:t>
            </w:r>
            <w:r w:rsidR="007B1020">
              <w:rPr>
                <w:noProof/>
                <w:webHidden/>
              </w:rPr>
              <w:fldChar w:fldCharType="end"/>
            </w:r>
          </w:hyperlink>
        </w:p>
        <w:p w14:paraId="6A80D439" w14:textId="6636F9F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1" w:history="1">
            <w:r w:rsidR="007B1020" w:rsidRPr="00607F6E">
              <w:rPr>
                <w:rStyle w:val="a6"/>
                <w:noProof/>
                <w:lang w:eastAsia="zh-CN"/>
              </w:rPr>
              <w:t xml:space="preserve">4.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21 \h </w:instrText>
            </w:r>
            <w:r w:rsidR="007B1020">
              <w:rPr>
                <w:noProof/>
                <w:webHidden/>
              </w:rPr>
            </w:r>
            <w:r w:rsidR="007B1020">
              <w:rPr>
                <w:noProof/>
                <w:webHidden/>
              </w:rPr>
              <w:fldChar w:fldCharType="separate"/>
            </w:r>
            <w:r w:rsidR="007B1020">
              <w:rPr>
                <w:noProof/>
                <w:webHidden/>
              </w:rPr>
              <w:t>30</w:t>
            </w:r>
            <w:r w:rsidR="007B1020">
              <w:rPr>
                <w:noProof/>
                <w:webHidden/>
              </w:rPr>
              <w:fldChar w:fldCharType="end"/>
            </w:r>
          </w:hyperlink>
        </w:p>
        <w:p w14:paraId="6B5A7CD9" w14:textId="6E0CA53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2" w:history="1">
            <w:r w:rsidR="007B1020" w:rsidRPr="00607F6E">
              <w:rPr>
                <w:rStyle w:val="a6"/>
                <w:noProof/>
                <w:lang w:eastAsia="zh-CN"/>
              </w:rPr>
              <w:t xml:space="preserve">4.2.1 </w:t>
            </w:r>
            <w:r w:rsidR="007B1020" w:rsidRPr="00607F6E">
              <w:rPr>
                <w:rStyle w:val="a6"/>
                <w:noProof/>
                <w:lang w:eastAsia="zh-CN"/>
              </w:rPr>
              <w:t>文献搜索</w:t>
            </w:r>
            <w:r w:rsidR="007B1020">
              <w:rPr>
                <w:noProof/>
                <w:webHidden/>
              </w:rPr>
              <w:tab/>
            </w:r>
            <w:r w:rsidR="007B1020">
              <w:rPr>
                <w:noProof/>
                <w:webHidden/>
              </w:rPr>
              <w:fldChar w:fldCharType="begin"/>
            </w:r>
            <w:r w:rsidR="007B1020">
              <w:rPr>
                <w:noProof/>
                <w:webHidden/>
              </w:rPr>
              <w:instrText xml:space="preserve"> PAGEREF _Toc162021922 \h </w:instrText>
            </w:r>
            <w:r w:rsidR="007B1020">
              <w:rPr>
                <w:noProof/>
                <w:webHidden/>
              </w:rPr>
            </w:r>
            <w:r w:rsidR="007B1020">
              <w:rPr>
                <w:noProof/>
                <w:webHidden/>
              </w:rPr>
              <w:fldChar w:fldCharType="separate"/>
            </w:r>
            <w:r w:rsidR="007B1020">
              <w:rPr>
                <w:noProof/>
                <w:webHidden/>
              </w:rPr>
              <w:t>30</w:t>
            </w:r>
            <w:r w:rsidR="007B1020">
              <w:rPr>
                <w:noProof/>
                <w:webHidden/>
              </w:rPr>
              <w:fldChar w:fldCharType="end"/>
            </w:r>
          </w:hyperlink>
        </w:p>
        <w:p w14:paraId="0974917D" w14:textId="1A44DFD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3" w:history="1">
            <w:r w:rsidR="007B1020" w:rsidRPr="00607F6E">
              <w:rPr>
                <w:rStyle w:val="a6"/>
                <w:noProof/>
                <w:lang w:eastAsia="zh-CN"/>
              </w:rPr>
              <w:t xml:space="preserve">4.2.1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23 \h </w:instrText>
            </w:r>
            <w:r w:rsidR="007B1020">
              <w:rPr>
                <w:noProof/>
                <w:webHidden/>
              </w:rPr>
            </w:r>
            <w:r w:rsidR="007B1020">
              <w:rPr>
                <w:noProof/>
                <w:webHidden/>
              </w:rPr>
              <w:fldChar w:fldCharType="separate"/>
            </w:r>
            <w:r w:rsidR="007B1020">
              <w:rPr>
                <w:noProof/>
                <w:webHidden/>
              </w:rPr>
              <w:t>31</w:t>
            </w:r>
            <w:r w:rsidR="007B1020">
              <w:rPr>
                <w:noProof/>
                <w:webHidden/>
              </w:rPr>
              <w:fldChar w:fldCharType="end"/>
            </w:r>
          </w:hyperlink>
        </w:p>
        <w:p w14:paraId="57FE173D" w14:textId="3D7A5FB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4" w:history="1">
            <w:r w:rsidR="007B1020" w:rsidRPr="00607F6E">
              <w:rPr>
                <w:rStyle w:val="a6"/>
                <w:noProof/>
                <w:lang w:eastAsia="zh-CN"/>
              </w:rPr>
              <w:t xml:space="preserve">4.2.2 </w:t>
            </w:r>
            <w:r w:rsidR="007B1020" w:rsidRPr="00607F6E">
              <w:rPr>
                <w:rStyle w:val="a6"/>
                <w:noProof/>
                <w:lang w:eastAsia="zh-CN"/>
              </w:rPr>
              <w:t>数据分析</w:t>
            </w:r>
            <w:r w:rsidR="007B1020">
              <w:rPr>
                <w:noProof/>
                <w:webHidden/>
              </w:rPr>
              <w:tab/>
            </w:r>
            <w:r w:rsidR="007B1020">
              <w:rPr>
                <w:noProof/>
                <w:webHidden/>
              </w:rPr>
              <w:fldChar w:fldCharType="begin"/>
            </w:r>
            <w:r w:rsidR="007B1020">
              <w:rPr>
                <w:noProof/>
                <w:webHidden/>
              </w:rPr>
              <w:instrText xml:space="preserve"> PAGEREF _Toc162021924 \h </w:instrText>
            </w:r>
            <w:r w:rsidR="007B1020">
              <w:rPr>
                <w:noProof/>
                <w:webHidden/>
              </w:rPr>
            </w:r>
            <w:r w:rsidR="007B1020">
              <w:rPr>
                <w:noProof/>
                <w:webHidden/>
              </w:rPr>
              <w:fldChar w:fldCharType="separate"/>
            </w:r>
            <w:r w:rsidR="007B1020">
              <w:rPr>
                <w:noProof/>
                <w:webHidden/>
              </w:rPr>
              <w:t>31</w:t>
            </w:r>
            <w:r w:rsidR="007B1020">
              <w:rPr>
                <w:noProof/>
                <w:webHidden/>
              </w:rPr>
              <w:fldChar w:fldCharType="end"/>
            </w:r>
          </w:hyperlink>
        </w:p>
        <w:p w14:paraId="49CE6D28" w14:textId="6FC81586"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5" w:history="1">
            <w:r w:rsidR="007B1020" w:rsidRPr="00607F6E">
              <w:rPr>
                <w:rStyle w:val="a6"/>
                <w:noProof/>
                <w:lang w:eastAsia="zh-CN"/>
              </w:rPr>
              <w:t xml:space="preserve">4.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25 \h </w:instrText>
            </w:r>
            <w:r w:rsidR="007B1020">
              <w:rPr>
                <w:noProof/>
                <w:webHidden/>
              </w:rPr>
            </w:r>
            <w:r w:rsidR="007B1020">
              <w:rPr>
                <w:noProof/>
                <w:webHidden/>
              </w:rPr>
              <w:fldChar w:fldCharType="separate"/>
            </w:r>
            <w:r w:rsidR="007B1020">
              <w:rPr>
                <w:noProof/>
                <w:webHidden/>
              </w:rPr>
              <w:t>32</w:t>
            </w:r>
            <w:r w:rsidR="007B1020">
              <w:rPr>
                <w:noProof/>
                <w:webHidden/>
              </w:rPr>
              <w:fldChar w:fldCharType="end"/>
            </w:r>
          </w:hyperlink>
        </w:p>
        <w:p w14:paraId="0F3E63E3" w14:textId="23CB1C4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6" w:history="1">
            <w:r w:rsidR="007B1020" w:rsidRPr="00607F6E">
              <w:rPr>
                <w:rStyle w:val="a6"/>
                <w:noProof/>
                <w:lang w:eastAsia="zh-CN"/>
              </w:rPr>
              <w:t xml:space="preserve">4.3.1 </w:t>
            </w:r>
            <w:r w:rsidR="007B1020" w:rsidRPr="00607F6E">
              <w:rPr>
                <w:rStyle w:val="a6"/>
                <w:noProof/>
                <w:lang w:eastAsia="zh-CN"/>
              </w:rPr>
              <w:t>总体效应</w:t>
            </w:r>
            <w:r w:rsidR="007B1020">
              <w:rPr>
                <w:noProof/>
                <w:webHidden/>
              </w:rPr>
              <w:tab/>
            </w:r>
            <w:r w:rsidR="007B1020">
              <w:rPr>
                <w:noProof/>
                <w:webHidden/>
              </w:rPr>
              <w:fldChar w:fldCharType="begin"/>
            </w:r>
            <w:r w:rsidR="007B1020">
              <w:rPr>
                <w:noProof/>
                <w:webHidden/>
              </w:rPr>
              <w:instrText xml:space="preserve"> PAGEREF _Toc162021926 \h </w:instrText>
            </w:r>
            <w:r w:rsidR="007B1020">
              <w:rPr>
                <w:noProof/>
                <w:webHidden/>
              </w:rPr>
            </w:r>
            <w:r w:rsidR="007B1020">
              <w:rPr>
                <w:noProof/>
                <w:webHidden/>
              </w:rPr>
              <w:fldChar w:fldCharType="separate"/>
            </w:r>
            <w:r w:rsidR="007B1020">
              <w:rPr>
                <w:noProof/>
                <w:webHidden/>
              </w:rPr>
              <w:t>32</w:t>
            </w:r>
            <w:r w:rsidR="007B1020">
              <w:rPr>
                <w:noProof/>
                <w:webHidden/>
              </w:rPr>
              <w:fldChar w:fldCharType="end"/>
            </w:r>
          </w:hyperlink>
        </w:p>
        <w:p w14:paraId="678AB276" w14:textId="597F699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7" w:history="1">
            <w:r w:rsidR="007B1020" w:rsidRPr="00607F6E">
              <w:rPr>
                <w:rStyle w:val="a6"/>
                <w:noProof/>
                <w:lang w:eastAsia="zh-CN"/>
              </w:rPr>
              <w:t xml:space="preserve">4.3.2 </w:t>
            </w:r>
            <w:r w:rsidR="007B1020" w:rsidRPr="00607F6E">
              <w:rPr>
                <w:rStyle w:val="a6"/>
                <w:noProof/>
                <w:lang w:eastAsia="zh-CN"/>
              </w:rPr>
              <w:t>敏感度分析</w:t>
            </w:r>
            <w:r w:rsidR="007B1020">
              <w:rPr>
                <w:noProof/>
                <w:webHidden/>
              </w:rPr>
              <w:tab/>
            </w:r>
            <w:r w:rsidR="007B1020">
              <w:rPr>
                <w:noProof/>
                <w:webHidden/>
              </w:rPr>
              <w:fldChar w:fldCharType="begin"/>
            </w:r>
            <w:r w:rsidR="007B1020">
              <w:rPr>
                <w:noProof/>
                <w:webHidden/>
              </w:rPr>
              <w:instrText xml:space="preserve"> PAGEREF _Toc162021927 \h </w:instrText>
            </w:r>
            <w:r w:rsidR="007B1020">
              <w:rPr>
                <w:noProof/>
                <w:webHidden/>
              </w:rPr>
            </w:r>
            <w:r w:rsidR="007B1020">
              <w:rPr>
                <w:noProof/>
                <w:webHidden/>
              </w:rPr>
              <w:fldChar w:fldCharType="separate"/>
            </w:r>
            <w:r w:rsidR="007B1020">
              <w:rPr>
                <w:noProof/>
                <w:webHidden/>
              </w:rPr>
              <w:t>32</w:t>
            </w:r>
            <w:r w:rsidR="007B1020">
              <w:rPr>
                <w:noProof/>
                <w:webHidden/>
              </w:rPr>
              <w:fldChar w:fldCharType="end"/>
            </w:r>
          </w:hyperlink>
        </w:p>
        <w:p w14:paraId="4EED3F25" w14:textId="1414D32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8" w:history="1">
            <w:r w:rsidR="007B1020" w:rsidRPr="00607F6E">
              <w:rPr>
                <w:rStyle w:val="a6"/>
                <w:noProof/>
                <w:lang w:eastAsia="zh-CN"/>
              </w:rPr>
              <w:t xml:space="preserve">4.3.3 </w:t>
            </w:r>
            <w:r w:rsidR="007B1020" w:rsidRPr="00607F6E">
              <w:rPr>
                <w:rStyle w:val="a6"/>
                <w:noProof/>
                <w:lang w:eastAsia="zh-CN"/>
              </w:rPr>
              <w:t>发表偏倚</w:t>
            </w:r>
            <w:r w:rsidR="007B1020">
              <w:rPr>
                <w:noProof/>
                <w:webHidden/>
              </w:rPr>
              <w:tab/>
            </w:r>
            <w:r w:rsidR="007B1020">
              <w:rPr>
                <w:noProof/>
                <w:webHidden/>
              </w:rPr>
              <w:fldChar w:fldCharType="begin"/>
            </w:r>
            <w:r w:rsidR="007B1020">
              <w:rPr>
                <w:noProof/>
                <w:webHidden/>
              </w:rPr>
              <w:instrText xml:space="preserve"> PAGEREF _Toc162021928 \h </w:instrText>
            </w:r>
            <w:r w:rsidR="007B1020">
              <w:rPr>
                <w:noProof/>
                <w:webHidden/>
              </w:rPr>
            </w:r>
            <w:r w:rsidR="007B1020">
              <w:rPr>
                <w:noProof/>
                <w:webHidden/>
              </w:rPr>
              <w:fldChar w:fldCharType="separate"/>
            </w:r>
            <w:r w:rsidR="007B1020">
              <w:rPr>
                <w:noProof/>
                <w:webHidden/>
              </w:rPr>
              <w:t>33</w:t>
            </w:r>
            <w:r w:rsidR="007B1020">
              <w:rPr>
                <w:noProof/>
                <w:webHidden/>
              </w:rPr>
              <w:fldChar w:fldCharType="end"/>
            </w:r>
          </w:hyperlink>
        </w:p>
        <w:p w14:paraId="7E9C45F4" w14:textId="5CCE44B6"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9" w:history="1">
            <w:r w:rsidR="007B1020" w:rsidRPr="00607F6E">
              <w:rPr>
                <w:rStyle w:val="a6"/>
                <w:noProof/>
                <w:lang w:eastAsia="zh-CN"/>
              </w:rPr>
              <w:t xml:space="preserve">4.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29 \h </w:instrText>
            </w:r>
            <w:r w:rsidR="007B1020">
              <w:rPr>
                <w:noProof/>
                <w:webHidden/>
              </w:rPr>
            </w:r>
            <w:r w:rsidR="007B1020">
              <w:rPr>
                <w:noProof/>
                <w:webHidden/>
              </w:rPr>
              <w:fldChar w:fldCharType="separate"/>
            </w:r>
            <w:r w:rsidR="007B1020">
              <w:rPr>
                <w:noProof/>
                <w:webHidden/>
              </w:rPr>
              <w:t>35</w:t>
            </w:r>
            <w:r w:rsidR="007B1020">
              <w:rPr>
                <w:noProof/>
                <w:webHidden/>
              </w:rPr>
              <w:fldChar w:fldCharType="end"/>
            </w:r>
          </w:hyperlink>
        </w:p>
        <w:p w14:paraId="4C34A7D6" w14:textId="7D80537B"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30" w:history="1">
            <w:r w:rsidR="007B1020" w:rsidRPr="00607F6E">
              <w:rPr>
                <w:rStyle w:val="a6"/>
                <w:noProof/>
                <w:lang w:eastAsia="zh-CN"/>
              </w:rPr>
              <w:t>第五章</w:t>
            </w:r>
            <w:r w:rsidR="007B1020" w:rsidRPr="00607F6E">
              <w:rPr>
                <w:rStyle w:val="a6"/>
                <w:noProof/>
                <w:lang w:eastAsia="zh-CN"/>
              </w:rPr>
              <w:t xml:space="preserve"> </w:t>
            </w:r>
            <w:r w:rsidR="007B1020" w:rsidRPr="00607F6E">
              <w:rPr>
                <w:rStyle w:val="a6"/>
                <w:noProof/>
                <w:lang w:eastAsia="zh-CN"/>
              </w:rPr>
              <w:t>研究三：社会比较与生活满意度的并列中介模型</w:t>
            </w:r>
            <w:r w:rsidR="007B1020">
              <w:rPr>
                <w:noProof/>
                <w:webHidden/>
              </w:rPr>
              <w:tab/>
            </w:r>
            <w:r w:rsidR="007B1020">
              <w:rPr>
                <w:noProof/>
                <w:webHidden/>
              </w:rPr>
              <w:fldChar w:fldCharType="begin"/>
            </w:r>
            <w:r w:rsidR="007B1020">
              <w:rPr>
                <w:noProof/>
                <w:webHidden/>
              </w:rPr>
              <w:instrText xml:space="preserve"> PAGEREF _Toc162021930 \h </w:instrText>
            </w:r>
            <w:r w:rsidR="007B1020">
              <w:rPr>
                <w:noProof/>
                <w:webHidden/>
              </w:rPr>
            </w:r>
            <w:r w:rsidR="007B1020">
              <w:rPr>
                <w:noProof/>
                <w:webHidden/>
              </w:rPr>
              <w:fldChar w:fldCharType="separate"/>
            </w:r>
            <w:r w:rsidR="007B1020">
              <w:rPr>
                <w:noProof/>
                <w:webHidden/>
              </w:rPr>
              <w:t>37</w:t>
            </w:r>
            <w:r w:rsidR="007B1020">
              <w:rPr>
                <w:noProof/>
                <w:webHidden/>
              </w:rPr>
              <w:fldChar w:fldCharType="end"/>
            </w:r>
          </w:hyperlink>
        </w:p>
        <w:p w14:paraId="1B17A2DF" w14:textId="4B2B90C0"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1" w:history="1">
            <w:r w:rsidR="007B1020" w:rsidRPr="00607F6E">
              <w:rPr>
                <w:rStyle w:val="a6"/>
                <w:noProof/>
                <w:lang w:eastAsia="zh-CN"/>
              </w:rPr>
              <w:t xml:space="preserve">5.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31 \h </w:instrText>
            </w:r>
            <w:r w:rsidR="007B1020">
              <w:rPr>
                <w:noProof/>
                <w:webHidden/>
              </w:rPr>
            </w:r>
            <w:r w:rsidR="007B1020">
              <w:rPr>
                <w:noProof/>
                <w:webHidden/>
              </w:rPr>
              <w:fldChar w:fldCharType="separate"/>
            </w:r>
            <w:r w:rsidR="007B1020">
              <w:rPr>
                <w:noProof/>
                <w:webHidden/>
              </w:rPr>
              <w:t>37</w:t>
            </w:r>
            <w:r w:rsidR="007B1020">
              <w:rPr>
                <w:noProof/>
                <w:webHidden/>
              </w:rPr>
              <w:fldChar w:fldCharType="end"/>
            </w:r>
          </w:hyperlink>
        </w:p>
        <w:p w14:paraId="74D00E97" w14:textId="2949F496"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2" w:history="1">
            <w:r w:rsidR="007B1020" w:rsidRPr="00607F6E">
              <w:rPr>
                <w:rStyle w:val="a6"/>
                <w:noProof/>
                <w:lang w:eastAsia="zh-CN"/>
              </w:rPr>
              <w:t xml:space="preserve">5.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32 \h </w:instrText>
            </w:r>
            <w:r w:rsidR="007B1020">
              <w:rPr>
                <w:noProof/>
                <w:webHidden/>
              </w:rPr>
            </w:r>
            <w:r w:rsidR="007B1020">
              <w:rPr>
                <w:noProof/>
                <w:webHidden/>
              </w:rPr>
              <w:fldChar w:fldCharType="separate"/>
            </w:r>
            <w:r w:rsidR="007B1020">
              <w:rPr>
                <w:noProof/>
                <w:webHidden/>
              </w:rPr>
              <w:t>37</w:t>
            </w:r>
            <w:r w:rsidR="007B1020">
              <w:rPr>
                <w:noProof/>
                <w:webHidden/>
              </w:rPr>
              <w:fldChar w:fldCharType="end"/>
            </w:r>
          </w:hyperlink>
        </w:p>
        <w:p w14:paraId="6CCC9EEE" w14:textId="173BFF5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3" w:history="1">
            <w:r w:rsidR="007B1020" w:rsidRPr="00607F6E">
              <w:rPr>
                <w:rStyle w:val="a6"/>
                <w:noProof/>
                <w:lang w:eastAsia="zh-CN"/>
              </w:rPr>
              <w:t xml:space="preserve">5.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33 \h </w:instrText>
            </w:r>
            <w:r w:rsidR="007B1020">
              <w:rPr>
                <w:noProof/>
                <w:webHidden/>
              </w:rPr>
            </w:r>
            <w:r w:rsidR="007B1020">
              <w:rPr>
                <w:noProof/>
                <w:webHidden/>
              </w:rPr>
              <w:fldChar w:fldCharType="separate"/>
            </w:r>
            <w:r w:rsidR="007B1020">
              <w:rPr>
                <w:noProof/>
                <w:webHidden/>
              </w:rPr>
              <w:t>37</w:t>
            </w:r>
            <w:r w:rsidR="007B1020">
              <w:rPr>
                <w:noProof/>
                <w:webHidden/>
              </w:rPr>
              <w:fldChar w:fldCharType="end"/>
            </w:r>
          </w:hyperlink>
        </w:p>
        <w:p w14:paraId="00F9F5D8" w14:textId="73204B2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4" w:history="1">
            <w:r w:rsidR="007B1020" w:rsidRPr="00607F6E">
              <w:rPr>
                <w:rStyle w:val="a6"/>
                <w:noProof/>
                <w:lang w:eastAsia="zh-CN"/>
              </w:rPr>
              <w:t xml:space="preserve">5.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34 \h </w:instrText>
            </w:r>
            <w:r w:rsidR="007B1020">
              <w:rPr>
                <w:noProof/>
                <w:webHidden/>
              </w:rPr>
            </w:r>
            <w:r w:rsidR="007B1020">
              <w:rPr>
                <w:noProof/>
                <w:webHidden/>
              </w:rPr>
              <w:fldChar w:fldCharType="separate"/>
            </w:r>
            <w:r w:rsidR="007B1020">
              <w:rPr>
                <w:noProof/>
                <w:webHidden/>
              </w:rPr>
              <w:t>37</w:t>
            </w:r>
            <w:r w:rsidR="007B1020">
              <w:rPr>
                <w:noProof/>
                <w:webHidden/>
              </w:rPr>
              <w:fldChar w:fldCharType="end"/>
            </w:r>
          </w:hyperlink>
        </w:p>
        <w:p w14:paraId="105909CE" w14:textId="700CB2F5"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5" w:history="1">
            <w:r w:rsidR="007B1020" w:rsidRPr="00607F6E">
              <w:rPr>
                <w:rStyle w:val="a6"/>
                <w:noProof/>
                <w:lang w:eastAsia="zh-CN"/>
              </w:rPr>
              <w:t xml:space="preserve">5.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35 \h </w:instrText>
            </w:r>
            <w:r w:rsidR="007B1020">
              <w:rPr>
                <w:noProof/>
                <w:webHidden/>
              </w:rPr>
            </w:r>
            <w:r w:rsidR="007B1020">
              <w:rPr>
                <w:noProof/>
                <w:webHidden/>
              </w:rPr>
              <w:fldChar w:fldCharType="separate"/>
            </w:r>
            <w:r w:rsidR="007B1020">
              <w:rPr>
                <w:noProof/>
                <w:webHidden/>
              </w:rPr>
              <w:t>37</w:t>
            </w:r>
            <w:r w:rsidR="007B1020">
              <w:rPr>
                <w:noProof/>
                <w:webHidden/>
              </w:rPr>
              <w:fldChar w:fldCharType="end"/>
            </w:r>
          </w:hyperlink>
        </w:p>
        <w:p w14:paraId="42D9EF5D" w14:textId="2448BFCB"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6" w:history="1">
            <w:r w:rsidR="007B1020" w:rsidRPr="00607F6E">
              <w:rPr>
                <w:rStyle w:val="a6"/>
                <w:noProof/>
                <w:lang w:eastAsia="zh-CN"/>
              </w:rPr>
              <w:t>5</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36 \h </w:instrText>
            </w:r>
            <w:r w:rsidR="007B1020">
              <w:rPr>
                <w:noProof/>
                <w:webHidden/>
              </w:rPr>
            </w:r>
            <w:r w:rsidR="007B1020">
              <w:rPr>
                <w:noProof/>
                <w:webHidden/>
              </w:rPr>
              <w:fldChar w:fldCharType="separate"/>
            </w:r>
            <w:r w:rsidR="007B1020">
              <w:rPr>
                <w:noProof/>
                <w:webHidden/>
              </w:rPr>
              <w:t>38</w:t>
            </w:r>
            <w:r w:rsidR="007B1020">
              <w:rPr>
                <w:noProof/>
                <w:webHidden/>
              </w:rPr>
              <w:fldChar w:fldCharType="end"/>
            </w:r>
          </w:hyperlink>
        </w:p>
        <w:p w14:paraId="3DC0ABB9" w14:textId="0F47F0CE"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7" w:history="1">
            <w:r w:rsidR="007B1020" w:rsidRPr="00607F6E">
              <w:rPr>
                <w:rStyle w:val="a6"/>
                <w:noProof/>
                <w:lang w:eastAsia="zh-CN"/>
              </w:rPr>
              <w:t xml:space="preserve">5.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37 \h </w:instrText>
            </w:r>
            <w:r w:rsidR="007B1020">
              <w:rPr>
                <w:noProof/>
                <w:webHidden/>
              </w:rPr>
            </w:r>
            <w:r w:rsidR="007B1020">
              <w:rPr>
                <w:noProof/>
                <w:webHidden/>
              </w:rPr>
              <w:fldChar w:fldCharType="separate"/>
            </w:r>
            <w:r w:rsidR="007B1020">
              <w:rPr>
                <w:noProof/>
                <w:webHidden/>
              </w:rPr>
              <w:t>39</w:t>
            </w:r>
            <w:r w:rsidR="007B1020">
              <w:rPr>
                <w:noProof/>
                <w:webHidden/>
              </w:rPr>
              <w:fldChar w:fldCharType="end"/>
            </w:r>
          </w:hyperlink>
        </w:p>
        <w:p w14:paraId="2388ADC7" w14:textId="4F96416D"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8" w:history="1">
            <w:r w:rsidR="007B1020" w:rsidRPr="00607F6E">
              <w:rPr>
                <w:rStyle w:val="a6"/>
                <w:noProof/>
                <w:lang w:eastAsia="zh-CN"/>
              </w:rPr>
              <w:t xml:space="preserve">5.3.1 </w:t>
            </w:r>
            <w:r w:rsidR="007B1020" w:rsidRPr="00607F6E">
              <w:rPr>
                <w:rStyle w:val="a6"/>
                <w:noProof/>
                <w:lang w:eastAsia="zh-CN"/>
              </w:rPr>
              <w:t>操作检查</w:t>
            </w:r>
            <w:r w:rsidR="007B1020">
              <w:rPr>
                <w:noProof/>
                <w:webHidden/>
              </w:rPr>
              <w:tab/>
            </w:r>
            <w:r w:rsidR="007B1020">
              <w:rPr>
                <w:noProof/>
                <w:webHidden/>
              </w:rPr>
              <w:fldChar w:fldCharType="begin"/>
            </w:r>
            <w:r w:rsidR="007B1020">
              <w:rPr>
                <w:noProof/>
                <w:webHidden/>
              </w:rPr>
              <w:instrText xml:space="preserve"> PAGEREF _Toc162021938 \h </w:instrText>
            </w:r>
            <w:r w:rsidR="007B1020">
              <w:rPr>
                <w:noProof/>
                <w:webHidden/>
              </w:rPr>
            </w:r>
            <w:r w:rsidR="007B1020">
              <w:rPr>
                <w:noProof/>
                <w:webHidden/>
              </w:rPr>
              <w:fldChar w:fldCharType="separate"/>
            </w:r>
            <w:r w:rsidR="007B1020">
              <w:rPr>
                <w:noProof/>
                <w:webHidden/>
              </w:rPr>
              <w:t>39</w:t>
            </w:r>
            <w:r w:rsidR="007B1020">
              <w:rPr>
                <w:noProof/>
                <w:webHidden/>
              </w:rPr>
              <w:fldChar w:fldCharType="end"/>
            </w:r>
          </w:hyperlink>
        </w:p>
        <w:p w14:paraId="4D7F6F67" w14:textId="22413E7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9" w:history="1">
            <w:r w:rsidR="007B1020" w:rsidRPr="00607F6E">
              <w:rPr>
                <w:rStyle w:val="a6"/>
                <w:noProof/>
                <w:lang w:eastAsia="zh-CN"/>
              </w:rPr>
              <w:t xml:space="preserve">5.3.2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39 \h </w:instrText>
            </w:r>
            <w:r w:rsidR="007B1020">
              <w:rPr>
                <w:noProof/>
                <w:webHidden/>
              </w:rPr>
            </w:r>
            <w:r w:rsidR="007B1020">
              <w:rPr>
                <w:noProof/>
                <w:webHidden/>
              </w:rPr>
              <w:fldChar w:fldCharType="separate"/>
            </w:r>
            <w:r w:rsidR="007B1020">
              <w:rPr>
                <w:noProof/>
                <w:webHidden/>
              </w:rPr>
              <w:t>39</w:t>
            </w:r>
            <w:r w:rsidR="007B1020">
              <w:rPr>
                <w:noProof/>
                <w:webHidden/>
              </w:rPr>
              <w:fldChar w:fldCharType="end"/>
            </w:r>
          </w:hyperlink>
        </w:p>
        <w:p w14:paraId="2CE1A088" w14:textId="36EF60F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0" w:history="1">
            <w:r w:rsidR="007B1020" w:rsidRPr="00607F6E">
              <w:rPr>
                <w:rStyle w:val="a6"/>
                <w:noProof/>
                <w:lang w:eastAsia="zh-CN"/>
              </w:rPr>
              <w:t xml:space="preserve">5.3.3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40 \h </w:instrText>
            </w:r>
            <w:r w:rsidR="007B1020">
              <w:rPr>
                <w:noProof/>
                <w:webHidden/>
              </w:rPr>
            </w:r>
            <w:r w:rsidR="007B1020">
              <w:rPr>
                <w:noProof/>
                <w:webHidden/>
              </w:rPr>
              <w:fldChar w:fldCharType="separate"/>
            </w:r>
            <w:r w:rsidR="007B1020">
              <w:rPr>
                <w:noProof/>
                <w:webHidden/>
              </w:rPr>
              <w:t>40</w:t>
            </w:r>
            <w:r w:rsidR="007B1020">
              <w:rPr>
                <w:noProof/>
                <w:webHidden/>
              </w:rPr>
              <w:fldChar w:fldCharType="end"/>
            </w:r>
          </w:hyperlink>
        </w:p>
        <w:p w14:paraId="66D83A46" w14:textId="4448A4E6"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1" w:history="1">
            <w:r w:rsidR="007B1020" w:rsidRPr="00607F6E">
              <w:rPr>
                <w:rStyle w:val="a6"/>
                <w:noProof/>
                <w:lang w:eastAsia="zh-CN"/>
              </w:rPr>
              <w:t xml:space="preserve">5.3.4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41 \h </w:instrText>
            </w:r>
            <w:r w:rsidR="007B1020">
              <w:rPr>
                <w:noProof/>
                <w:webHidden/>
              </w:rPr>
            </w:r>
            <w:r w:rsidR="007B1020">
              <w:rPr>
                <w:noProof/>
                <w:webHidden/>
              </w:rPr>
              <w:fldChar w:fldCharType="separate"/>
            </w:r>
            <w:r w:rsidR="007B1020">
              <w:rPr>
                <w:noProof/>
                <w:webHidden/>
              </w:rPr>
              <w:t>40</w:t>
            </w:r>
            <w:r w:rsidR="007B1020">
              <w:rPr>
                <w:noProof/>
                <w:webHidden/>
              </w:rPr>
              <w:fldChar w:fldCharType="end"/>
            </w:r>
          </w:hyperlink>
        </w:p>
        <w:p w14:paraId="10408A77" w14:textId="164376BC"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2" w:history="1">
            <w:r w:rsidR="007B1020" w:rsidRPr="00607F6E">
              <w:rPr>
                <w:rStyle w:val="a6"/>
                <w:noProof/>
                <w:lang w:eastAsia="zh-CN"/>
              </w:rPr>
              <w:t xml:space="preserve">5.3.5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42 \h </w:instrText>
            </w:r>
            <w:r w:rsidR="007B1020">
              <w:rPr>
                <w:noProof/>
                <w:webHidden/>
              </w:rPr>
            </w:r>
            <w:r w:rsidR="007B1020">
              <w:rPr>
                <w:noProof/>
                <w:webHidden/>
              </w:rPr>
              <w:fldChar w:fldCharType="separate"/>
            </w:r>
            <w:r w:rsidR="007B1020">
              <w:rPr>
                <w:noProof/>
                <w:webHidden/>
              </w:rPr>
              <w:t>41</w:t>
            </w:r>
            <w:r w:rsidR="007B1020">
              <w:rPr>
                <w:noProof/>
                <w:webHidden/>
              </w:rPr>
              <w:fldChar w:fldCharType="end"/>
            </w:r>
          </w:hyperlink>
        </w:p>
        <w:p w14:paraId="170CB473" w14:textId="78D55D18"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3" w:history="1">
            <w:r w:rsidR="007B1020" w:rsidRPr="00607F6E">
              <w:rPr>
                <w:rStyle w:val="a6"/>
                <w:noProof/>
                <w:lang w:eastAsia="zh-CN"/>
              </w:rPr>
              <w:t xml:space="preserve">5.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43 \h </w:instrText>
            </w:r>
            <w:r w:rsidR="007B1020">
              <w:rPr>
                <w:noProof/>
                <w:webHidden/>
              </w:rPr>
            </w:r>
            <w:r w:rsidR="007B1020">
              <w:rPr>
                <w:noProof/>
                <w:webHidden/>
              </w:rPr>
              <w:fldChar w:fldCharType="separate"/>
            </w:r>
            <w:r w:rsidR="007B1020">
              <w:rPr>
                <w:noProof/>
                <w:webHidden/>
              </w:rPr>
              <w:t>42</w:t>
            </w:r>
            <w:r w:rsidR="007B1020">
              <w:rPr>
                <w:noProof/>
                <w:webHidden/>
              </w:rPr>
              <w:fldChar w:fldCharType="end"/>
            </w:r>
          </w:hyperlink>
        </w:p>
        <w:p w14:paraId="5D73629D" w14:textId="1B395ED3"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44" w:history="1">
            <w:r w:rsidR="007B1020" w:rsidRPr="00607F6E">
              <w:rPr>
                <w:rStyle w:val="a6"/>
                <w:noProof/>
                <w:lang w:eastAsia="zh-CN"/>
              </w:rPr>
              <w:t>第六章</w:t>
            </w:r>
            <w:r w:rsidR="007B1020" w:rsidRPr="00607F6E">
              <w:rPr>
                <w:rStyle w:val="a6"/>
                <w:noProof/>
                <w:lang w:eastAsia="zh-CN"/>
              </w:rPr>
              <w:t xml:space="preserve"> </w:t>
            </w:r>
            <w:r w:rsidR="007B1020" w:rsidRPr="00607F6E">
              <w:rPr>
                <w:rStyle w:val="a6"/>
                <w:noProof/>
                <w:lang w:eastAsia="zh-CN"/>
              </w:rPr>
              <w:t>研究四：社会比较倾向的调节效应</w:t>
            </w:r>
            <w:r w:rsidR="007B1020">
              <w:rPr>
                <w:noProof/>
                <w:webHidden/>
              </w:rPr>
              <w:tab/>
            </w:r>
            <w:r w:rsidR="007B1020">
              <w:rPr>
                <w:noProof/>
                <w:webHidden/>
              </w:rPr>
              <w:fldChar w:fldCharType="begin"/>
            </w:r>
            <w:r w:rsidR="007B1020">
              <w:rPr>
                <w:noProof/>
                <w:webHidden/>
              </w:rPr>
              <w:instrText xml:space="preserve"> PAGEREF _Toc162021944 \h </w:instrText>
            </w:r>
            <w:r w:rsidR="007B1020">
              <w:rPr>
                <w:noProof/>
                <w:webHidden/>
              </w:rPr>
            </w:r>
            <w:r w:rsidR="007B1020">
              <w:rPr>
                <w:noProof/>
                <w:webHidden/>
              </w:rPr>
              <w:fldChar w:fldCharType="separate"/>
            </w:r>
            <w:r w:rsidR="007B1020">
              <w:rPr>
                <w:noProof/>
                <w:webHidden/>
              </w:rPr>
              <w:t>44</w:t>
            </w:r>
            <w:r w:rsidR="007B1020">
              <w:rPr>
                <w:noProof/>
                <w:webHidden/>
              </w:rPr>
              <w:fldChar w:fldCharType="end"/>
            </w:r>
          </w:hyperlink>
        </w:p>
        <w:p w14:paraId="2E9AFBC6" w14:textId="094249AD"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5" w:history="1">
            <w:r w:rsidR="007B1020" w:rsidRPr="00607F6E">
              <w:rPr>
                <w:rStyle w:val="a6"/>
                <w:noProof/>
                <w:lang w:eastAsia="zh-CN"/>
              </w:rPr>
              <w:t xml:space="preserve">6.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45 \h </w:instrText>
            </w:r>
            <w:r w:rsidR="007B1020">
              <w:rPr>
                <w:noProof/>
                <w:webHidden/>
              </w:rPr>
            </w:r>
            <w:r w:rsidR="007B1020">
              <w:rPr>
                <w:noProof/>
                <w:webHidden/>
              </w:rPr>
              <w:fldChar w:fldCharType="separate"/>
            </w:r>
            <w:r w:rsidR="007B1020">
              <w:rPr>
                <w:noProof/>
                <w:webHidden/>
              </w:rPr>
              <w:t>44</w:t>
            </w:r>
            <w:r w:rsidR="007B1020">
              <w:rPr>
                <w:noProof/>
                <w:webHidden/>
              </w:rPr>
              <w:fldChar w:fldCharType="end"/>
            </w:r>
          </w:hyperlink>
        </w:p>
        <w:p w14:paraId="0AB9B380" w14:textId="5B2EEEC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6" w:history="1">
            <w:r w:rsidR="007B1020" w:rsidRPr="00607F6E">
              <w:rPr>
                <w:rStyle w:val="a6"/>
                <w:noProof/>
                <w:lang w:eastAsia="zh-CN"/>
              </w:rPr>
              <w:t xml:space="preserve">6.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46 \h </w:instrText>
            </w:r>
            <w:r w:rsidR="007B1020">
              <w:rPr>
                <w:noProof/>
                <w:webHidden/>
              </w:rPr>
            </w:r>
            <w:r w:rsidR="007B1020">
              <w:rPr>
                <w:noProof/>
                <w:webHidden/>
              </w:rPr>
              <w:fldChar w:fldCharType="separate"/>
            </w:r>
            <w:r w:rsidR="007B1020">
              <w:rPr>
                <w:noProof/>
                <w:webHidden/>
              </w:rPr>
              <w:t>44</w:t>
            </w:r>
            <w:r w:rsidR="007B1020">
              <w:rPr>
                <w:noProof/>
                <w:webHidden/>
              </w:rPr>
              <w:fldChar w:fldCharType="end"/>
            </w:r>
          </w:hyperlink>
        </w:p>
        <w:p w14:paraId="1127DD71" w14:textId="5F5C7660"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7" w:history="1">
            <w:r w:rsidR="007B1020" w:rsidRPr="00607F6E">
              <w:rPr>
                <w:rStyle w:val="a6"/>
                <w:noProof/>
                <w:lang w:eastAsia="zh-CN"/>
              </w:rPr>
              <w:t xml:space="preserve">6.2.1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47 \h </w:instrText>
            </w:r>
            <w:r w:rsidR="007B1020">
              <w:rPr>
                <w:noProof/>
                <w:webHidden/>
              </w:rPr>
            </w:r>
            <w:r w:rsidR="007B1020">
              <w:rPr>
                <w:noProof/>
                <w:webHidden/>
              </w:rPr>
              <w:fldChar w:fldCharType="separate"/>
            </w:r>
            <w:r w:rsidR="007B1020">
              <w:rPr>
                <w:noProof/>
                <w:webHidden/>
              </w:rPr>
              <w:t>44</w:t>
            </w:r>
            <w:r w:rsidR="007B1020">
              <w:rPr>
                <w:noProof/>
                <w:webHidden/>
              </w:rPr>
              <w:fldChar w:fldCharType="end"/>
            </w:r>
          </w:hyperlink>
        </w:p>
        <w:p w14:paraId="4166E469" w14:textId="660A420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8" w:history="1">
            <w:r w:rsidR="007B1020" w:rsidRPr="00607F6E">
              <w:rPr>
                <w:rStyle w:val="a6"/>
                <w:noProof/>
                <w:lang w:eastAsia="zh-CN"/>
              </w:rPr>
              <w:t xml:space="preserve">6.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48 \h </w:instrText>
            </w:r>
            <w:r w:rsidR="007B1020">
              <w:rPr>
                <w:noProof/>
                <w:webHidden/>
              </w:rPr>
            </w:r>
            <w:r w:rsidR="007B1020">
              <w:rPr>
                <w:noProof/>
                <w:webHidden/>
              </w:rPr>
              <w:fldChar w:fldCharType="separate"/>
            </w:r>
            <w:r w:rsidR="007B1020">
              <w:rPr>
                <w:noProof/>
                <w:webHidden/>
              </w:rPr>
              <w:t>44</w:t>
            </w:r>
            <w:r w:rsidR="007B1020">
              <w:rPr>
                <w:noProof/>
                <w:webHidden/>
              </w:rPr>
              <w:fldChar w:fldCharType="end"/>
            </w:r>
          </w:hyperlink>
        </w:p>
        <w:p w14:paraId="23555801" w14:textId="7E6F192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9" w:history="1">
            <w:r w:rsidR="007B1020" w:rsidRPr="00607F6E">
              <w:rPr>
                <w:rStyle w:val="a6"/>
                <w:noProof/>
                <w:lang w:eastAsia="zh-CN"/>
              </w:rPr>
              <w:t xml:space="preserve">6.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49 \h </w:instrText>
            </w:r>
            <w:r w:rsidR="007B1020">
              <w:rPr>
                <w:noProof/>
                <w:webHidden/>
              </w:rPr>
            </w:r>
            <w:r w:rsidR="007B1020">
              <w:rPr>
                <w:noProof/>
                <w:webHidden/>
              </w:rPr>
              <w:fldChar w:fldCharType="separate"/>
            </w:r>
            <w:r w:rsidR="007B1020">
              <w:rPr>
                <w:noProof/>
                <w:webHidden/>
              </w:rPr>
              <w:t>44</w:t>
            </w:r>
            <w:r w:rsidR="007B1020">
              <w:rPr>
                <w:noProof/>
                <w:webHidden/>
              </w:rPr>
              <w:fldChar w:fldCharType="end"/>
            </w:r>
          </w:hyperlink>
        </w:p>
        <w:p w14:paraId="1C1DD942" w14:textId="261AB559"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0" w:history="1">
            <w:r w:rsidR="007B1020" w:rsidRPr="00607F6E">
              <w:rPr>
                <w:rStyle w:val="a6"/>
                <w:noProof/>
                <w:lang w:eastAsia="zh-CN"/>
              </w:rPr>
              <w:t>6</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50 \h </w:instrText>
            </w:r>
            <w:r w:rsidR="007B1020">
              <w:rPr>
                <w:noProof/>
                <w:webHidden/>
              </w:rPr>
            </w:r>
            <w:r w:rsidR="007B1020">
              <w:rPr>
                <w:noProof/>
                <w:webHidden/>
              </w:rPr>
              <w:fldChar w:fldCharType="separate"/>
            </w:r>
            <w:r w:rsidR="007B1020">
              <w:rPr>
                <w:noProof/>
                <w:webHidden/>
              </w:rPr>
              <w:t>45</w:t>
            </w:r>
            <w:r w:rsidR="007B1020">
              <w:rPr>
                <w:noProof/>
                <w:webHidden/>
              </w:rPr>
              <w:fldChar w:fldCharType="end"/>
            </w:r>
          </w:hyperlink>
        </w:p>
        <w:p w14:paraId="402489F9" w14:textId="7735075A"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1" w:history="1">
            <w:r w:rsidR="007B1020" w:rsidRPr="00607F6E">
              <w:rPr>
                <w:rStyle w:val="a6"/>
                <w:noProof/>
                <w:lang w:eastAsia="zh-CN"/>
              </w:rPr>
              <w:t xml:space="preserve">6.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51 \h </w:instrText>
            </w:r>
            <w:r w:rsidR="007B1020">
              <w:rPr>
                <w:noProof/>
                <w:webHidden/>
              </w:rPr>
            </w:r>
            <w:r w:rsidR="007B1020">
              <w:rPr>
                <w:noProof/>
                <w:webHidden/>
              </w:rPr>
              <w:fldChar w:fldCharType="separate"/>
            </w:r>
            <w:r w:rsidR="007B1020">
              <w:rPr>
                <w:noProof/>
                <w:webHidden/>
              </w:rPr>
              <w:t>46</w:t>
            </w:r>
            <w:r w:rsidR="007B1020">
              <w:rPr>
                <w:noProof/>
                <w:webHidden/>
              </w:rPr>
              <w:fldChar w:fldCharType="end"/>
            </w:r>
          </w:hyperlink>
        </w:p>
        <w:p w14:paraId="54CDFCDB" w14:textId="4A11C04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2" w:history="1">
            <w:r w:rsidR="007B1020" w:rsidRPr="00607F6E">
              <w:rPr>
                <w:rStyle w:val="a6"/>
                <w:noProof/>
                <w:lang w:eastAsia="zh-CN"/>
              </w:rPr>
              <w:t xml:space="preserve">6.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52 \h </w:instrText>
            </w:r>
            <w:r w:rsidR="007B1020">
              <w:rPr>
                <w:noProof/>
                <w:webHidden/>
              </w:rPr>
            </w:r>
            <w:r w:rsidR="007B1020">
              <w:rPr>
                <w:noProof/>
                <w:webHidden/>
              </w:rPr>
              <w:fldChar w:fldCharType="separate"/>
            </w:r>
            <w:r w:rsidR="007B1020">
              <w:rPr>
                <w:noProof/>
                <w:webHidden/>
              </w:rPr>
              <w:t>46</w:t>
            </w:r>
            <w:r w:rsidR="007B1020">
              <w:rPr>
                <w:noProof/>
                <w:webHidden/>
              </w:rPr>
              <w:fldChar w:fldCharType="end"/>
            </w:r>
          </w:hyperlink>
        </w:p>
        <w:p w14:paraId="7D6A50DF" w14:textId="182FEAF7"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3" w:history="1">
            <w:r w:rsidR="007B1020" w:rsidRPr="00607F6E">
              <w:rPr>
                <w:rStyle w:val="a6"/>
                <w:noProof/>
                <w:lang w:eastAsia="zh-CN"/>
              </w:rPr>
              <w:t xml:space="preserve">6.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53 \h </w:instrText>
            </w:r>
            <w:r w:rsidR="007B1020">
              <w:rPr>
                <w:noProof/>
                <w:webHidden/>
              </w:rPr>
            </w:r>
            <w:r w:rsidR="007B1020">
              <w:rPr>
                <w:noProof/>
                <w:webHidden/>
              </w:rPr>
              <w:fldChar w:fldCharType="separate"/>
            </w:r>
            <w:r w:rsidR="007B1020">
              <w:rPr>
                <w:noProof/>
                <w:webHidden/>
              </w:rPr>
              <w:t>47</w:t>
            </w:r>
            <w:r w:rsidR="007B1020">
              <w:rPr>
                <w:noProof/>
                <w:webHidden/>
              </w:rPr>
              <w:fldChar w:fldCharType="end"/>
            </w:r>
          </w:hyperlink>
        </w:p>
        <w:p w14:paraId="72AD69C1" w14:textId="0A0F7B4E"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4" w:history="1">
            <w:r w:rsidR="007B1020" w:rsidRPr="00607F6E">
              <w:rPr>
                <w:rStyle w:val="a6"/>
                <w:noProof/>
                <w:lang w:eastAsia="zh-CN"/>
              </w:rPr>
              <w:t xml:space="preserve">6.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54 \h </w:instrText>
            </w:r>
            <w:r w:rsidR="007B1020">
              <w:rPr>
                <w:noProof/>
                <w:webHidden/>
              </w:rPr>
            </w:r>
            <w:r w:rsidR="007B1020">
              <w:rPr>
                <w:noProof/>
                <w:webHidden/>
              </w:rPr>
              <w:fldChar w:fldCharType="separate"/>
            </w:r>
            <w:r w:rsidR="007B1020">
              <w:rPr>
                <w:noProof/>
                <w:webHidden/>
              </w:rPr>
              <w:t>48</w:t>
            </w:r>
            <w:r w:rsidR="007B1020">
              <w:rPr>
                <w:noProof/>
                <w:webHidden/>
              </w:rPr>
              <w:fldChar w:fldCharType="end"/>
            </w:r>
          </w:hyperlink>
        </w:p>
        <w:p w14:paraId="01BEFCF0" w14:textId="029FDC64"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5" w:history="1">
            <w:r w:rsidR="007B1020" w:rsidRPr="00607F6E">
              <w:rPr>
                <w:rStyle w:val="a6"/>
                <w:noProof/>
                <w:lang w:eastAsia="zh-CN"/>
              </w:rPr>
              <w:t xml:space="preserve">6.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55 \h </w:instrText>
            </w:r>
            <w:r w:rsidR="007B1020">
              <w:rPr>
                <w:noProof/>
                <w:webHidden/>
              </w:rPr>
            </w:r>
            <w:r w:rsidR="007B1020">
              <w:rPr>
                <w:noProof/>
                <w:webHidden/>
              </w:rPr>
              <w:fldChar w:fldCharType="separate"/>
            </w:r>
            <w:r w:rsidR="007B1020">
              <w:rPr>
                <w:noProof/>
                <w:webHidden/>
              </w:rPr>
              <w:t>50</w:t>
            </w:r>
            <w:r w:rsidR="007B1020">
              <w:rPr>
                <w:noProof/>
                <w:webHidden/>
              </w:rPr>
              <w:fldChar w:fldCharType="end"/>
            </w:r>
          </w:hyperlink>
        </w:p>
        <w:p w14:paraId="16FA455A" w14:textId="441A9C96"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6" w:history="1">
            <w:r w:rsidR="007B1020" w:rsidRPr="00607F6E">
              <w:rPr>
                <w:rStyle w:val="a6"/>
                <w:noProof/>
                <w:lang w:eastAsia="zh-CN"/>
              </w:rPr>
              <w:t xml:space="preserve">6.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56 \h </w:instrText>
            </w:r>
            <w:r w:rsidR="007B1020">
              <w:rPr>
                <w:noProof/>
                <w:webHidden/>
              </w:rPr>
            </w:r>
            <w:r w:rsidR="007B1020">
              <w:rPr>
                <w:noProof/>
                <w:webHidden/>
              </w:rPr>
              <w:fldChar w:fldCharType="separate"/>
            </w:r>
            <w:r w:rsidR="007B1020">
              <w:rPr>
                <w:noProof/>
                <w:webHidden/>
              </w:rPr>
              <w:t>54</w:t>
            </w:r>
            <w:r w:rsidR="007B1020">
              <w:rPr>
                <w:noProof/>
                <w:webHidden/>
              </w:rPr>
              <w:fldChar w:fldCharType="end"/>
            </w:r>
          </w:hyperlink>
        </w:p>
        <w:p w14:paraId="1A435016" w14:textId="64CCF4A6"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57" w:history="1">
            <w:r w:rsidR="007B1020" w:rsidRPr="00607F6E">
              <w:rPr>
                <w:rStyle w:val="a6"/>
                <w:noProof/>
                <w:lang w:eastAsia="zh-CN"/>
              </w:rPr>
              <w:t>第七章</w:t>
            </w:r>
            <w:r w:rsidR="007B1020" w:rsidRPr="00607F6E">
              <w:rPr>
                <w:rStyle w:val="a6"/>
                <w:noProof/>
                <w:lang w:eastAsia="zh-CN"/>
              </w:rPr>
              <w:t xml:space="preserve"> </w:t>
            </w:r>
            <w:r w:rsidR="007B1020" w:rsidRPr="00607F6E">
              <w:rPr>
                <w:rStyle w:val="a6"/>
                <w:noProof/>
                <w:lang w:eastAsia="zh-CN"/>
              </w:rPr>
              <w:t>研究五：社会比较策略的引入</w:t>
            </w:r>
            <w:r w:rsidR="007B1020">
              <w:rPr>
                <w:noProof/>
                <w:webHidden/>
              </w:rPr>
              <w:tab/>
            </w:r>
            <w:r w:rsidR="007B1020">
              <w:rPr>
                <w:noProof/>
                <w:webHidden/>
              </w:rPr>
              <w:fldChar w:fldCharType="begin"/>
            </w:r>
            <w:r w:rsidR="007B1020">
              <w:rPr>
                <w:noProof/>
                <w:webHidden/>
              </w:rPr>
              <w:instrText xml:space="preserve"> PAGEREF _Toc162021957 \h </w:instrText>
            </w:r>
            <w:r w:rsidR="007B1020">
              <w:rPr>
                <w:noProof/>
                <w:webHidden/>
              </w:rPr>
            </w:r>
            <w:r w:rsidR="007B1020">
              <w:rPr>
                <w:noProof/>
                <w:webHidden/>
              </w:rPr>
              <w:fldChar w:fldCharType="separate"/>
            </w:r>
            <w:r w:rsidR="007B1020">
              <w:rPr>
                <w:noProof/>
                <w:webHidden/>
              </w:rPr>
              <w:t>56</w:t>
            </w:r>
            <w:r w:rsidR="007B1020">
              <w:rPr>
                <w:noProof/>
                <w:webHidden/>
              </w:rPr>
              <w:fldChar w:fldCharType="end"/>
            </w:r>
          </w:hyperlink>
        </w:p>
        <w:p w14:paraId="236423ED" w14:textId="7170D80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8" w:history="1">
            <w:r w:rsidR="007B1020" w:rsidRPr="00607F6E">
              <w:rPr>
                <w:rStyle w:val="a6"/>
                <w:noProof/>
                <w:lang w:eastAsia="zh-CN"/>
              </w:rPr>
              <w:t xml:space="preserve">7.1 </w:t>
            </w:r>
            <w:r w:rsidR="007B1020" w:rsidRPr="00607F6E">
              <w:rPr>
                <w:rStyle w:val="a6"/>
                <w:noProof/>
                <w:lang w:eastAsia="zh-CN"/>
              </w:rPr>
              <w:t>研究目的</w:t>
            </w:r>
            <w:r w:rsidR="007B1020">
              <w:rPr>
                <w:noProof/>
                <w:webHidden/>
              </w:rPr>
              <w:tab/>
            </w:r>
            <w:r w:rsidR="007B1020">
              <w:rPr>
                <w:noProof/>
                <w:webHidden/>
              </w:rPr>
              <w:fldChar w:fldCharType="begin"/>
            </w:r>
            <w:r w:rsidR="007B1020">
              <w:rPr>
                <w:noProof/>
                <w:webHidden/>
              </w:rPr>
              <w:instrText xml:space="preserve"> PAGEREF _Toc162021958 \h </w:instrText>
            </w:r>
            <w:r w:rsidR="007B1020">
              <w:rPr>
                <w:noProof/>
                <w:webHidden/>
              </w:rPr>
            </w:r>
            <w:r w:rsidR="007B1020">
              <w:rPr>
                <w:noProof/>
                <w:webHidden/>
              </w:rPr>
              <w:fldChar w:fldCharType="separate"/>
            </w:r>
            <w:r w:rsidR="007B1020">
              <w:rPr>
                <w:noProof/>
                <w:webHidden/>
              </w:rPr>
              <w:t>56</w:t>
            </w:r>
            <w:r w:rsidR="007B1020">
              <w:rPr>
                <w:noProof/>
                <w:webHidden/>
              </w:rPr>
              <w:fldChar w:fldCharType="end"/>
            </w:r>
          </w:hyperlink>
        </w:p>
        <w:p w14:paraId="53C2FCF5" w14:textId="1193A03D"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9" w:history="1">
            <w:r w:rsidR="007B1020" w:rsidRPr="00607F6E">
              <w:rPr>
                <w:rStyle w:val="a6"/>
                <w:noProof/>
                <w:lang w:eastAsia="zh-CN"/>
              </w:rPr>
              <w:t xml:space="preserve">7.2 </w:t>
            </w:r>
            <w:r w:rsidR="007B1020" w:rsidRPr="00607F6E">
              <w:rPr>
                <w:rStyle w:val="a6"/>
                <w:noProof/>
                <w:lang w:eastAsia="zh-CN"/>
              </w:rPr>
              <w:t>方法</w:t>
            </w:r>
            <w:r w:rsidR="007B1020">
              <w:rPr>
                <w:noProof/>
                <w:webHidden/>
              </w:rPr>
              <w:tab/>
            </w:r>
            <w:r w:rsidR="007B1020">
              <w:rPr>
                <w:noProof/>
                <w:webHidden/>
              </w:rPr>
              <w:fldChar w:fldCharType="begin"/>
            </w:r>
            <w:r w:rsidR="007B1020">
              <w:rPr>
                <w:noProof/>
                <w:webHidden/>
              </w:rPr>
              <w:instrText xml:space="preserve"> PAGEREF _Toc162021959 \h </w:instrText>
            </w:r>
            <w:r w:rsidR="007B1020">
              <w:rPr>
                <w:noProof/>
                <w:webHidden/>
              </w:rPr>
            </w:r>
            <w:r w:rsidR="007B1020">
              <w:rPr>
                <w:noProof/>
                <w:webHidden/>
              </w:rPr>
              <w:fldChar w:fldCharType="separate"/>
            </w:r>
            <w:r w:rsidR="007B1020">
              <w:rPr>
                <w:noProof/>
                <w:webHidden/>
              </w:rPr>
              <w:t>56</w:t>
            </w:r>
            <w:r w:rsidR="007B1020">
              <w:rPr>
                <w:noProof/>
                <w:webHidden/>
              </w:rPr>
              <w:fldChar w:fldCharType="end"/>
            </w:r>
          </w:hyperlink>
        </w:p>
        <w:p w14:paraId="7A6F363E" w14:textId="7221965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0" w:history="1">
            <w:r w:rsidR="007B1020" w:rsidRPr="00607F6E">
              <w:rPr>
                <w:rStyle w:val="a6"/>
                <w:noProof/>
                <w:lang w:eastAsia="zh-CN"/>
              </w:rPr>
              <w:t xml:space="preserve">7.2.2 </w:t>
            </w:r>
            <w:r w:rsidR="007B1020" w:rsidRPr="00607F6E">
              <w:rPr>
                <w:rStyle w:val="a6"/>
                <w:noProof/>
                <w:lang w:eastAsia="zh-CN"/>
              </w:rPr>
              <w:t>被试</w:t>
            </w:r>
            <w:r w:rsidR="007B1020">
              <w:rPr>
                <w:noProof/>
                <w:webHidden/>
              </w:rPr>
              <w:tab/>
            </w:r>
            <w:r w:rsidR="007B1020">
              <w:rPr>
                <w:noProof/>
                <w:webHidden/>
              </w:rPr>
              <w:fldChar w:fldCharType="begin"/>
            </w:r>
            <w:r w:rsidR="007B1020">
              <w:rPr>
                <w:noProof/>
                <w:webHidden/>
              </w:rPr>
              <w:instrText xml:space="preserve"> PAGEREF _Toc162021960 \h </w:instrText>
            </w:r>
            <w:r w:rsidR="007B1020">
              <w:rPr>
                <w:noProof/>
                <w:webHidden/>
              </w:rPr>
            </w:r>
            <w:r w:rsidR="007B1020">
              <w:rPr>
                <w:noProof/>
                <w:webHidden/>
              </w:rPr>
              <w:fldChar w:fldCharType="separate"/>
            </w:r>
            <w:r w:rsidR="007B1020">
              <w:rPr>
                <w:noProof/>
                <w:webHidden/>
              </w:rPr>
              <w:t>56</w:t>
            </w:r>
            <w:r w:rsidR="007B1020">
              <w:rPr>
                <w:noProof/>
                <w:webHidden/>
              </w:rPr>
              <w:fldChar w:fldCharType="end"/>
            </w:r>
          </w:hyperlink>
        </w:p>
        <w:p w14:paraId="1780D04D" w14:textId="47530D5A"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1" w:history="1">
            <w:r w:rsidR="007B1020" w:rsidRPr="00607F6E">
              <w:rPr>
                <w:rStyle w:val="a6"/>
                <w:noProof/>
                <w:lang w:eastAsia="zh-CN"/>
              </w:rPr>
              <w:t xml:space="preserve">7.2.2 </w:t>
            </w:r>
            <w:r w:rsidR="007B1020" w:rsidRPr="00607F6E">
              <w:rPr>
                <w:rStyle w:val="a6"/>
                <w:noProof/>
                <w:lang w:eastAsia="zh-CN"/>
              </w:rPr>
              <w:t>研究设计</w:t>
            </w:r>
            <w:r w:rsidR="007B1020">
              <w:rPr>
                <w:noProof/>
                <w:webHidden/>
              </w:rPr>
              <w:tab/>
            </w:r>
            <w:r w:rsidR="007B1020">
              <w:rPr>
                <w:noProof/>
                <w:webHidden/>
              </w:rPr>
              <w:fldChar w:fldCharType="begin"/>
            </w:r>
            <w:r w:rsidR="007B1020">
              <w:rPr>
                <w:noProof/>
                <w:webHidden/>
              </w:rPr>
              <w:instrText xml:space="preserve"> PAGEREF _Toc162021961 \h </w:instrText>
            </w:r>
            <w:r w:rsidR="007B1020">
              <w:rPr>
                <w:noProof/>
                <w:webHidden/>
              </w:rPr>
            </w:r>
            <w:r w:rsidR="007B1020">
              <w:rPr>
                <w:noProof/>
                <w:webHidden/>
              </w:rPr>
              <w:fldChar w:fldCharType="separate"/>
            </w:r>
            <w:r w:rsidR="007B1020">
              <w:rPr>
                <w:noProof/>
                <w:webHidden/>
              </w:rPr>
              <w:t>56</w:t>
            </w:r>
            <w:r w:rsidR="007B1020">
              <w:rPr>
                <w:noProof/>
                <w:webHidden/>
              </w:rPr>
              <w:fldChar w:fldCharType="end"/>
            </w:r>
          </w:hyperlink>
        </w:p>
        <w:p w14:paraId="43C3E37A" w14:textId="2F08BCE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2" w:history="1">
            <w:r w:rsidR="007B1020" w:rsidRPr="00607F6E">
              <w:rPr>
                <w:rStyle w:val="a6"/>
                <w:noProof/>
                <w:lang w:eastAsia="zh-CN"/>
              </w:rPr>
              <w:t xml:space="preserve">7.2.3 </w:t>
            </w:r>
            <w:r w:rsidR="007B1020" w:rsidRPr="00607F6E">
              <w:rPr>
                <w:rStyle w:val="a6"/>
                <w:noProof/>
                <w:lang w:eastAsia="zh-CN"/>
              </w:rPr>
              <w:t>研究工具</w:t>
            </w:r>
            <w:r w:rsidR="007B1020">
              <w:rPr>
                <w:noProof/>
                <w:webHidden/>
              </w:rPr>
              <w:tab/>
            </w:r>
            <w:r w:rsidR="007B1020">
              <w:rPr>
                <w:noProof/>
                <w:webHidden/>
              </w:rPr>
              <w:fldChar w:fldCharType="begin"/>
            </w:r>
            <w:r w:rsidR="007B1020">
              <w:rPr>
                <w:noProof/>
                <w:webHidden/>
              </w:rPr>
              <w:instrText xml:space="preserve"> PAGEREF _Toc162021962 \h </w:instrText>
            </w:r>
            <w:r w:rsidR="007B1020">
              <w:rPr>
                <w:noProof/>
                <w:webHidden/>
              </w:rPr>
            </w:r>
            <w:r w:rsidR="007B1020">
              <w:rPr>
                <w:noProof/>
                <w:webHidden/>
              </w:rPr>
              <w:fldChar w:fldCharType="separate"/>
            </w:r>
            <w:r w:rsidR="007B1020">
              <w:rPr>
                <w:noProof/>
                <w:webHidden/>
              </w:rPr>
              <w:t>57</w:t>
            </w:r>
            <w:r w:rsidR="007B1020">
              <w:rPr>
                <w:noProof/>
                <w:webHidden/>
              </w:rPr>
              <w:fldChar w:fldCharType="end"/>
            </w:r>
          </w:hyperlink>
        </w:p>
        <w:p w14:paraId="4CFAA06D" w14:textId="5B8B279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3" w:history="1">
            <w:r w:rsidR="007B1020" w:rsidRPr="00607F6E">
              <w:rPr>
                <w:rStyle w:val="a6"/>
                <w:noProof/>
                <w:lang w:eastAsia="zh-CN"/>
              </w:rPr>
              <w:t>7</w:t>
            </w:r>
            <w:r w:rsidR="007B1020" w:rsidRPr="00607F6E">
              <w:rPr>
                <w:rStyle w:val="a6"/>
                <w:noProof/>
              </w:rPr>
              <w:t>.</w:t>
            </w:r>
            <w:r w:rsidR="007B1020" w:rsidRPr="00607F6E">
              <w:rPr>
                <w:rStyle w:val="a6"/>
                <w:noProof/>
                <w:lang w:eastAsia="zh-CN"/>
              </w:rPr>
              <w:t>2</w:t>
            </w:r>
            <w:r w:rsidR="007B1020" w:rsidRPr="00607F6E">
              <w:rPr>
                <w:rStyle w:val="a6"/>
                <w:noProof/>
              </w:rPr>
              <w:t xml:space="preserve">.4 </w:t>
            </w:r>
            <w:r w:rsidR="007B1020" w:rsidRPr="00607F6E">
              <w:rPr>
                <w:rStyle w:val="a6"/>
                <w:noProof/>
              </w:rPr>
              <w:t>数据分析</w:t>
            </w:r>
            <w:r w:rsidR="007B1020">
              <w:rPr>
                <w:noProof/>
                <w:webHidden/>
              </w:rPr>
              <w:tab/>
            </w:r>
            <w:r w:rsidR="007B1020">
              <w:rPr>
                <w:noProof/>
                <w:webHidden/>
              </w:rPr>
              <w:fldChar w:fldCharType="begin"/>
            </w:r>
            <w:r w:rsidR="007B1020">
              <w:rPr>
                <w:noProof/>
                <w:webHidden/>
              </w:rPr>
              <w:instrText xml:space="preserve"> PAGEREF _Toc162021963 \h </w:instrText>
            </w:r>
            <w:r w:rsidR="007B1020">
              <w:rPr>
                <w:noProof/>
                <w:webHidden/>
              </w:rPr>
            </w:r>
            <w:r w:rsidR="007B1020">
              <w:rPr>
                <w:noProof/>
                <w:webHidden/>
              </w:rPr>
              <w:fldChar w:fldCharType="separate"/>
            </w:r>
            <w:r w:rsidR="007B1020">
              <w:rPr>
                <w:noProof/>
                <w:webHidden/>
              </w:rPr>
              <w:t>58</w:t>
            </w:r>
            <w:r w:rsidR="007B1020">
              <w:rPr>
                <w:noProof/>
                <w:webHidden/>
              </w:rPr>
              <w:fldChar w:fldCharType="end"/>
            </w:r>
          </w:hyperlink>
        </w:p>
        <w:p w14:paraId="45E95F06" w14:textId="7B731CD5"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4" w:history="1">
            <w:r w:rsidR="007B1020" w:rsidRPr="00607F6E">
              <w:rPr>
                <w:rStyle w:val="a6"/>
                <w:noProof/>
                <w:lang w:eastAsia="zh-CN"/>
              </w:rPr>
              <w:t xml:space="preserve">7.3 </w:t>
            </w:r>
            <w:r w:rsidR="007B1020" w:rsidRPr="00607F6E">
              <w:rPr>
                <w:rStyle w:val="a6"/>
                <w:noProof/>
                <w:lang w:eastAsia="zh-CN"/>
              </w:rPr>
              <w:t>结果</w:t>
            </w:r>
            <w:r w:rsidR="007B1020">
              <w:rPr>
                <w:noProof/>
                <w:webHidden/>
              </w:rPr>
              <w:tab/>
            </w:r>
            <w:r w:rsidR="007B1020">
              <w:rPr>
                <w:noProof/>
                <w:webHidden/>
              </w:rPr>
              <w:fldChar w:fldCharType="begin"/>
            </w:r>
            <w:r w:rsidR="007B1020">
              <w:rPr>
                <w:noProof/>
                <w:webHidden/>
              </w:rPr>
              <w:instrText xml:space="preserve"> PAGEREF _Toc162021964 \h </w:instrText>
            </w:r>
            <w:r w:rsidR="007B1020">
              <w:rPr>
                <w:noProof/>
                <w:webHidden/>
              </w:rPr>
            </w:r>
            <w:r w:rsidR="007B1020">
              <w:rPr>
                <w:noProof/>
                <w:webHidden/>
              </w:rPr>
              <w:fldChar w:fldCharType="separate"/>
            </w:r>
            <w:r w:rsidR="007B1020">
              <w:rPr>
                <w:noProof/>
                <w:webHidden/>
              </w:rPr>
              <w:t>59</w:t>
            </w:r>
            <w:r w:rsidR="007B1020">
              <w:rPr>
                <w:noProof/>
                <w:webHidden/>
              </w:rPr>
              <w:fldChar w:fldCharType="end"/>
            </w:r>
          </w:hyperlink>
        </w:p>
        <w:p w14:paraId="24EF3276" w14:textId="5EDE9702"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5" w:history="1">
            <w:r w:rsidR="007B1020" w:rsidRPr="00607F6E">
              <w:rPr>
                <w:rStyle w:val="a6"/>
                <w:noProof/>
                <w:lang w:eastAsia="zh-CN"/>
              </w:rPr>
              <w:t xml:space="preserve">7.3.1 </w:t>
            </w:r>
            <w:r w:rsidR="007B1020" w:rsidRPr="00607F6E">
              <w:rPr>
                <w:rStyle w:val="a6"/>
                <w:noProof/>
                <w:lang w:eastAsia="zh-CN"/>
              </w:rPr>
              <w:t>描述统计</w:t>
            </w:r>
            <w:r w:rsidR="007B1020">
              <w:rPr>
                <w:noProof/>
                <w:webHidden/>
              </w:rPr>
              <w:tab/>
            </w:r>
            <w:r w:rsidR="007B1020">
              <w:rPr>
                <w:noProof/>
                <w:webHidden/>
              </w:rPr>
              <w:fldChar w:fldCharType="begin"/>
            </w:r>
            <w:r w:rsidR="007B1020">
              <w:rPr>
                <w:noProof/>
                <w:webHidden/>
              </w:rPr>
              <w:instrText xml:space="preserve"> PAGEREF _Toc162021965 \h </w:instrText>
            </w:r>
            <w:r w:rsidR="007B1020">
              <w:rPr>
                <w:noProof/>
                <w:webHidden/>
              </w:rPr>
            </w:r>
            <w:r w:rsidR="007B1020">
              <w:rPr>
                <w:noProof/>
                <w:webHidden/>
              </w:rPr>
              <w:fldChar w:fldCharType="separate"/>
            </w:r>
            <w:r w:rsidR="007B1020">
              <w:rPr>
                <w:noProof/>
                <w:webHidden/>
              </w:rPr>
              <w:t>59</w:t>
            </w:r>
            <w:r w:rsidR="007B1020">
              <w:rPr>
                <w:noProof/>
                <w:webHidden/>
              </w:rPr>
              <w:fldChar w:fldCharType="end"/>
            </w:r>
          </w:hyperlink>
        </w:p>
        <w:p w14:paraId="076FA513" w14:textId="6FBAC218"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6" w:history="1">
            <w:r w:rsidR="007B1020" w:rsidRPr="00607F6E">
              <w:rPr>
                <w:rStyle w:val="a6"/>
                <w:noProof/>
                <w:lang w:eastAsia="zh-CN"/>
              </w:rPr>
              <w:t xml:space="preserve">7.3.2 </w:t>
            </w:r>
            <w:r w:rsidR="007B1020" w:rsidRPr="00607F6E">
              <w:rPr>
                <w:rStyle w:val="a6"/>
                <w:noProof/>
                <w:lang w:eastAsia="zh-CN"/>
              </w:rPr>
              <w:t>相关分析</w:t>
            </w:r>
            <w:r w:rsidR="007B1020">
              <w:rPr>
                <w:noProof/>
                <w:webHidden/>
              </w:rPr>
              <w:tab/>
            </w:r>
            <w:r w:rsidR="007B1020">
              <w:rPr>
                <w:noProof/>
                <w:webHidden/>
              </w:rPr>
              <w:fldChar w:fldCharType="begin"/>
            </w:r>
            <w:r w:rsidR="007B1020">
              <w:rPr>
                <w:noProof/>
                <w:webHidden/>
              </w:rPr>
              <w:instrText xml:space="preserve"> PAGEREF _Toc162021966 \h </w:instrText>
            </w:r>
            <w:r w:rsidR="007B1020">
              <w:rPr>
                <w:noProof/>
                <w:webHidden/>
              </w:rPr>
            </w:r>
            <w:r w:rsidR="007B1020">
              <w:rPr>
                <w:noProof/>
                <w:webHidden/>
              </w:rPr>
              <w:fldChar w:fldCharType="separate"/>
            </w:r>
            <w:r w:rsidR="007B1020">
              <w:rPr>
                <w:noProof/>
                <w:webHidden/>
              </w:rPr>
              <w:t>60</w:t>
            </w:r>
            <w:r w:rsidR="007B1020">
              <w:rPr>
                <w:noProof/>
                <w:webHidden/>
              </w:rPr>
              <w:fldChar w:fldCharType="end"/>
            </w:r>
          </w:hyperlink>
        </w:p>
        <w:p w14:paraId="611C72F6" w14:textId="736C29FF"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7" w:history="1">
            <w:r w:rsidR="007B1020" w:rsidRPr="00607F6E">
              <w:rPr>
                <w:rStyle w:val="a6"/>
                <w:noProof/>
                <w:lang w:eastAsia="zh-CN"/>
              </w:rPr>
              <w:t xml:space="preserve">7.3.3 </w:t>
            </w:r>
            <w:r w:rsidR="007B1020" w:rsidRPr="00607F6E">
              <w:rPr>
                <w:rStyle w:val="a6"/>
                <w:noProof/>
                <w:lang w:eastAsia="zh-CN"/>
              </w:rPr>
              <w:t>共同方法偏差</w:t>
            </w:r>
            <w:r w:rsidR="007B1020">
              <w:rPr>
                <w:noProof/>
                <w:webHidden/>
              </w:rPr>
              <w:tab/>
            </w:r>
            <w:r w:rsidR="007B1020">
              <w:rPr>
                <w:noProof/>
                <w:webHidden/>
              </w:rPr>
              <w:fldChar w:fldCharType="begin"/>
            </w:r>
            <w:r w:rsidR="007B1020">
              <w:rPr>
                <w:noProof/>
                <w:webHidden/>
              </w:rPr>
              <w:instrText xml:space="preserve"> PAGEREF _Toc162021967 \h </w:instrText>
            </w:r>
            <w:r w:rsidR="007B1020">
              <w:rPr>
                <w:noProof/>
                <w:webHidden/>
              </w:rPr>
            </w:r>
            <w:r w:rsidR="007B1020">
              <w:rPr>
                <w:noProof/>
                <w:webHidden/>
              </w:rPr>
              <w:fldChar w:fldCharType="separate"/>
            </w:r>
            <w:r w:rsidR="007B1020">
              <w:rPr>
                <w:noProof/>
                <w:webHidden/>
              </w:rPr>
              <w:t>61</w:t>
            </w:r>
            <w:r w:rsidR="007B1020">
              <w:rPr>
                <w:noProof/>
                <w:webHidden/>
              </w:rPr>
              <w:fldChar w:fldCharType="end"/>
            </w:r>
          </w:hyperlink>
        </w:p>
        <w:p w14:paraId="1B7335E4" w14:textId="035383A3" w:rsidR="007B1020" w:rsidRDefault="0000000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8" w:history="1">
            <w:r w:rsidR="007B1020" w:rsidRPr="00607F6E">
              <w:rPr>
                <w:rStyle w:val="a6"/>
                <w:noProof/>
                <w:lang w:eastAsia="zh-CN"/>
              </w:rPr>
              <w:t xml:space="preserve">7.3.4 </w:t>
            </w:r>
            <w:r w:rsidR="007B1020" w:rsidRPr="00607F6E">
              <w:rPr>
                <w:rStyle w:val="a6"/>
                <w:noProof/>
                <w:lang w:eastAsia="zh-CN"/>
              </w:rPr>
              <w:t>结构方程模型</w:t>
            </w:r>
            <w:r w:rsidR="007B1020">
              <w:rPr>
                <w:noProof/>
                <w:webHidden/>
              </w:rPr>
              <w:tab/>
            </w:r>
            <w:r w:rsidR="007B1020">
              <w:rPr>
                <w:noProof/>
                <w:webHidden/>
              </w:rPr>
              <w:fldChar w:fldCharType="begin"/>
            </w:r>
            <w:r w:rsidR="007B1020">
              <w:rPr>
                <w:noProof/>
                <w:webHidden/>
              </w:rPr>
              <w:instrText xml:space="preserve"> PAGEREF _Toc162021968 \h </w:instrText>
            </w:r>
            <w:r w:rsidR="007B1020">
              <w:rPr>
                <w:noProof/>
                <w:webHidden/>
              </w:rPr>
            </w:r>
            <w:r w:rsidR="007B1020">
              <w:rPr>
                <w:noProof/>
                <w:webHidden/>
              </w:rPr>
              <w:fldChar w:fldCharType="separate"/>
            </w:r>
            <w:r w:rsidR="007B1020">
              <w:rPr>
                <w:noProof/>
                <w:webHidden/>
              </w:rPr>
              <w:t>63</w:t>
            </w:r>
            <w:r w:rsidR="007B1020">
              <w:rPr>
                <w:noProof/>
                <w:webHidden/>
              </w:rPr>
              <w:fldChar w:fldCharType="end"/>
            </w:r>
          </w:hyperlink>
        </w:p>
        <w:p w14:paraId="2DE71C3C" w14:textId="2BDC4E4C"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9" w:history="1">
            <w:r w:rsidR="007B1020" w:rsidRPr="00607F6E">
              <w:rPr>
                <w:rStyle w:val="a6"/>
                <w:noProof/>
                <w:lang w:eastAsia="zh-CN"/>
              </w:rPr>
              <w:t xml:space="preserve">7.4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69 \h </w:instrText>
            </w:r>
            <w:r w:rsidR="007B1020">
              <w:rPr>
                <w:noProof/>
                <w:webHidden/>
              </w:rPr>
            </w:r>
            <w:r w:rsidR="007B1020">
              <w:rPr>
                <w:noProof/>
                <w:webHidden/>
              </w:rPr>
              <w:fldChar w:fldCharType="separate"/>
            </w:r>
            <w:r w:rsidR="007B1020">
              <w:rPr>
                <w:noProof/>
                <w:webHidden/>
              </w:rPr>
              <w:t>70</w:t>
            </w:r>
            <w:r w:rsidR="007B1020">
              <w:rPr>
                <w:noProof/>
                <w:webHidden/>
              </w:rPr>
              <w:fldChar w:fldCharType="end"/>
            </w:r>
          </w:hyperlink>
        </w:p>
        <w:p w14:paraId="1632EA50" w14:textId="48405087"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0" w:history="1">
            <w:r w:rsidR="007B1020" w:rsidRPr="00607F6E">
              <w:rPr>
                <w:rStyle w:val="a6"/>
                <w:noProof/>
                <w:lang w:eastAsia="zh-CN"/>
              </w:rPr>
              <w:t>第八章</w:t>
            </w:r>
            <w:r w:rsidR="007B1020" w:rsidRPr="00607F6E">
              <w:rPr>
                <w:rStyle w:val="a6"/>
                <w:noProof/>
                <w:lang w:eastAsia="zh-CN"/>
              </w:rPr>
              <w:t xml:space="preserve"> </w:t>
            </w:r>
            <w:r w:rsidR="007B1020" w:rsidRPr="00607F6E">
              <w:rPr>
                <w:rStyle w:val="a6"/>
                <w:noProof/>
                <w:lang w:eastAsia="zh-CN"/>
              </w:rPr>
              <w:t>讨论</w:t>
            </w:r>
            <w:r w:rsidR="007B1020">
              <w:rPr>
                <w:noProof/>
                <w:webHidden/>
              </w:rPr>
              <w:tab/>
            </w:r>
            <w:r w:rsidR="007B1020">
              <w:rPr>
                <w:noProof/>
                <w:webHidden/>
              </w:rPr>
              <w:fldChar w:fldCharType="begin"/>
            </w:r>
            <w:r w:rsidR="007B1020">
              <w:rPr>
                <w:noProof/>
                <w:webHidden/>
              </w:rPr>
              <w:instrText xml:space="preserve"> PAGEREF _Toc162021970 \h </w:instrText>
            </w:r>
            <w:r w:rsidR="007B1020">
              <w:rPr>
                <w:noProof/>
                <w:webHidden/>
              </w:rPr>
            </w:r>
            <w:r w:rsidR="007B1020">
              <w:rPr>
                <w:noProof/>
                <w:webHidden/>
              </w:rPr>
              <w:fldChar w:fldCharType="separate"/>
            </w:r>
            <w:r w:rsidR="007B1020">
              <w:rPr>
                <w:noProof/>
                <w:webHidden/>
              </w:rPr>
              <w:t>71</w:t>
            </w:r>
            <w:r w:rsidR="007B1020">
              <w:rPr>
                <w:noProof/>
                <w:webHidden/>
              </w:rPr>
              <w:fldChar w:fldCharType="end"/>
            </w:r>
          </w:hyperlink>
        </w:p>
        <w:p w14:paraId="3A53C199" w14:textId="352CD427"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1" w:history="1">
            <w:r w:rsidR="007B1020" w:rsidRPr="00607F6E">
              <w:rPr>
                <w:rStyle w:val="a6"/>
                <w:noProof/>
                <w:lang w:eastAsia="zh-CN"/>
              </w:rPr>
              <w:t xml:space="preserve">8.1 </w:t>
            </w:r>
            <w:r w:rsidR="007B1020" w:rsidRPr="00607F6E">
              <w:rPr>
                <w:rStyle w:val="a6"/>
                <w:noProof/>
                <w:lang w:eastAsia="zh-CN"/>
              </w:rPr>
              <w:t>理论贡献</w:t>
            </w:r>
            <w:r w:rsidR="007B1020">
              <w:rPr>
                <w:noProof/>
                <w:webHidden/>
              </w:rPr>
              <w:tab/>
            </w:r>
            <w:r w:rsidR="007B1020">
              <w:rPr>
                <w:noProof/>
                <w:webHidden/>
              </w:rPr>
              <w:fldChar w:fldCharType="begin"/>
            </w:r>
            <w:r w:rsidR="007B1020">
              <w:rPr>
                <w:noProof/>
                <w:webHidden/>
              </w:rPr>
              <w:instrText xml:space="preserve"> PAGEREF _Toc162021971 \h </w:instrText>
            </w:r>
            <w:r w:rsidR="007B1020">
              <w:rPr>
                <w:noProof/>
                <w:webHidden/>
              </w:rPr>
            </w:r>
            <w:r w:rsidR="007B1020">
              <w:rPr>
                <w:noProof/>
                <w:webHidden/>
              </w:rPr>
              <w:fldChar w:fldCharType="separate"/>
            </w:r>
            <w:r w:rsidR="007B1020">
              <w:rPr>
                <w:noProof/>
                <w:webHidden/>
              </w:rPr>
              <w:t>71</w:t>
            </w:r>
            <w:r w:rsidR="007B1020">
              <w:rPr>
                <w:noProof/>
                <w:webHidden/>
              </w:rPr>
              <w:fldChar w:fldCharType="end"/>
            </w:r>
          </w:hyperlink>
        </w:p>
        <w:p w14:paraId="3A36EFD0" w14:textId="065C6089"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2" w:history="1">
            <w:r w:rsidR="007B1020" w:rsidRPr="00607F6E">
              <w:rPr>
                <w:rStyle w:val="a6"/>
                <w:noProof/>
                <w:lang w:eastAsia="zh-CN"/>
              </w:rPr>
              <w:t xml:space="preserve">8.2 </w:t>
            </w:r>
            <w:r w:rsidR="007B1020" w:rsidRPr="00607F6E">
              <w:rPr>
                <w:rStyle w:val="a6"/>
                <w:noProof/>
                <w:lang w:eastAsia="zh-CN"/>
              </w:rPr>
              <w:t>局限与未来研究方向</w:t>
            </w:r>
            <w:r w:rsidR="007B1020">
              <w:rPr>
                <w:noProof/>
                <w:webHidden/>
              </w:rPr>
              <w:tab/>
            </w:r>
            <w:r w:rsidR="007B1020">
              <w:rPr>
                <w:noProof/>
                <w:webHidden/>
              </w:rPr>
              <w:fldChar w:fldCharType="begin"/>
            </w:r>
            <w:r w:rsidR="007B1020">
              <w:rPr>
                <w:noProof/>
                <w:webHidden/>
              </w:rPr>
              <w:instrText xml:space="preserve"> PAGEREF _Toc162021972 \h </w:instrText>
            </w:r>
            <w:r w:rsidR="007B1020">
              <w:rPr>
                <w:noProof/>
                <w:webHidden/>
              </w:rPr>
            </w:r>
            <w:r w:rsidR="007B1020">
              <w:rPr>
                <w:noProof/>
                <w:webHidden/>
              </w:rPr>
              <w:fldChar w:fldCharType="separate"/>
            </w:r>
            <w:r w:rsidR="007B1020">
              <w:rPr>
                <w:noProof/>
                <w:webHidden/>
              </w:rPr>
              <w:t>72</w:t>
            </w:r>
            <w:r w:rsidR="007B1020">
              <w:rPr>
                <w:noProof/>
                <w:webHidden/>
              </w:rPr>
              <w:fldChar w:fldCharType="end"/>
            </w:r>
          </w:hyperlink>
        </w:p>
        <w:p w14:paraId="689AC13F" w14:textId="48B021C1" w:rsidR="007B1020" w:rsidRDefault="0000000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3" w:history="1">
            <w:r w:rsidR="007B1020" w:rsidRPr="00607F6E">
              <w:rPr>
                <w:rStyle w:val="a6"/>
                <w:noProof/>
                <w:lang w:eastAsia="zh-CN"/>
              </w:rPr>
              <w:t xml:space="preserve">8.3 </w:t>
            </w:r>
            <w:r w:rsidR="007B1020" w:rsidRPr="00607F6E">
              <w:rPr>
                <w:rStyle w:val="a6"/>
                <w:noProof/>
                <w:lang w:eastAsia="zh-CN"/>
              </w:rPr>
              <w:t>实践意义</w:t>
            </w:r>
            <w:r w:rsidR="007B1020">
              <w:rPr>
                <w:noProof/>
                <w:webHidden/>
              </w:rPr>
              <w:tab/>
            </w:r>
            <w:r w:rsidR="007B1020">
              <w:rPr>
                <w:noProof/>
                <w:webHidden/>
              </w:rPr>
              <w:fldChar w:fldCharType="begin"/>
            </w:r>
            <w:r w:rsidR="007B1020">
              <w:rPr>
                <w:noProof/>
                <w:webHidden/>
              </w:rPr>
              <w:instrText xml:space="preserve"> PAGEREF _Toc162021973 \h </w:instrText>
            </w:r>
            <w:r w:rsidR="007B1020">
              <w:rPr>
                <w:noProof/>
                <w:webHidden/>
              </w:rPr>
            </w:r>
            <w:r w:rsidR="007B1020">
              <w:rPr>
                <w:noProof/>
                <w:webHidden/>
              </w:rPr>
              <w:fldChar w:fldCharType="separate"/>
            </w:r>
            <w:r w:rsidR="007B1020">
              <w:rPr>
                <w:noProof/>
                <w:webHidden/>
              </w:rPr>
              <w:t>73</w:t>
            </w:r>
            <w:r w:rsidR="007B1020">
              <w:rPr>
                <w:noProof/>
                <w:webHidden/>
              </w:rPr>
              <w:fldChar w:fldCharType="end"/>
            </w:r>
          </w:hyperlink>
        </w:p>
        <w:p w14:paraId="13F4810E" w14:textId="53269885"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4" w:history="1">
            <w:r w:rsidR="007B1020" w:rsidRPr="00607F6E">
              <w:rPr>
                <w:rStyle w:val="a6"/>
                <w:noProof/>
                <w:lang w:eastAsia="zh-CN"/>
              </w:rPr>
              <w:t>附录</w:t>
            </w:r>
            <w:r w:rsidR="007B1020">
              <w:rPr>
                <w:noProof/>
                <w:webHidden/>
              </w:rPr>
              <w:tab/>
            </w:r>
            <w:r w:rsidR="007B1020">
              <w:rPr>
                <w:noProof/>
                <w:webHidden/>
              </w:rPr>
              <w:fldChar w:fldCharType="begin"/>
            </w:r>
            <w:r w:rsidR="007B1020">
              <w:rPr>
                <w:noProof/>
                <w:webHidden/>
              </w:rPr>
              <w:instrText xml:space="preserve"> PAGEREF _Toc162021974 \h </w:instrText>
            </w:r>
            <w:r w:rsidR="007B1020">
              <w:rPr>
                <w:noProof/>
                <w:webHidden/>
              </w:rPr>
            </w:r>
            <w:r w:rsidR="007B1020">
              <w:rPr>
                <w:noProof/>
                <w:webHidden/>
              </w:rPr>
              <w:fldChar w:fldCharType="separate"/>
            </w:r>
            <w:r w:rsidR="007B1020">
              <w:rPr>
                <w:noProof/>
                <w:webHidden/>
              </w:rPr>
              <w:t>75</w:t>
            </w:r>
            <w:r w:rsidR="007B1020">
              <w:rPr>
                <w:noProof/>
                <w:webHidden/>
              </w:rPr>
              <w:fldChar w:fldCharType="end"/>
            </w:r>
          </w:hyperlink>
        </w:p>
        <w:p w14:paraId="2607B088" w14:textId="6AC57D8D" w:rsidR="007B1020" w:rsidRDefault="0000000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5" w:history="1">
            <w:r w:rsidR="007B1020" w:rsidRPr="00607F6E">
              <w:rPr>
                <w:rStyle w:val="a6"/>
                <w:noProof/>
                <w:lang w:eastAsia="zh-CN"/>
              </w:rPr>
              <w:t>参考文献</w:t>
            </w:r>
            <w:r w:rsidR="007B1020">
              <w:rPr>
                <w:noProof/>
                <w:webHidden/>
              </w:rPr>
              <w:tab/>
            </w:r>
            <w:r w:rsidR="007B1020">
              <w:rPr>
                <w:noProof/>
                <w:webHidden/>
              </w:rPr>
              <w:fldChar w:fldCharType="begin"/>
            </w:r>
            <w:r w:rsidR="007B1020">
              <w:rPr>
                <w:noProof/>
                <w:webHidden/>
              </w:rPr>
              <w:instrText xml:space="preserve"> PAGEREF _Toc162021975 \h </w:instrText>
            </w:r>
            <w:r w:rsidR="007B1020">
              <w:rPr>
                <w:noProof/>
                <w:webHidden/>
              </w:rPr>
            </w:r>
            <w:r w:rsidR="007B1020">
              <w:rPr>
                <w:noProof/>
                <w:webHidden/>
              </w:rPr>
              <w:fldChar w:fldCharType="separate"/>
            </w:r>
            <w:r w:rsidR="007B1020">
              <w:rPr>
                <w:noProof/>
                <w:webHidden/>
              </w:rPr>
              <w:t>78</w:t>
            </w:r>
            <w:r w:rsidR="007B1020">
              <w:rPr>
                <w:noProof/>
                <w:webHidden/>
              </w:rPr>
              <w:fldChar w:fldCharType="end"/>
            </w:r>
          </w:hyperlink>
        </w:p>
        <w:p w14:paraId="4A77E18F" w14:textId="100C1EF6" w:rsidR="00D367AD" w:rsidRPr="00D367AD" w:rsidRDefault="00A3755D" w:rsidP="00D367AD">
          <w:pPr>
            <w:sectPr w:rsidR="00D367AD" w:rsidRPr="00D367AD" w:rsidSect="004C21E6">
              <w:headerReference w:type="default" r:id="rId18"/>
              <w:footerReference w:type="default" r:id="rId19"/>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3" w:name="_Toc162021883"/>
      <w:r>
        <w:rPr>
          <w:rFonts w:hint="eastAsia"/>
          <w:lang w:eastAsia="zh-CN"/>
        </w:rPr>
        <w:t xml:space="preserve">第一章 </w:t>
      </w:r>
      <w:r w:rsidR="0016091D">
        <w:rPr>
          <w:rFonts w:hint="eastAsia"/>
          <w:lang w:eastAsia="zh-CN"/>
        </w:rPr>
        <w:t>引言</w:t>
      </w:r>
      <w:bookmarkEnd w:id="3"/>
    </w:p>
    <w:p w14:paraId="42EE1A9B" w14:textId="750250C8" w:rsidR="0016091D" w:rsidRDefault="0016091D" w:rsidP="0016091D">
      <w:pPr>
        <w:pStyle w:val="2"/>
        <w:spacing w:before="180" w:after="180"/>
        <w:rPr>
          <w:lang w:val="en" w:eastAsia="zh-CN"/>
        </w:rPr>
      </w:pPr>
      <w:bookmarkStart w:id="4" w:name="_Toc162021884"/>
      <w:r>
        <w:rPr>
          <w:rFonts w:hint="eastAsia"/>
          <w:lang w:val="en" w:eastAsia="zh-CN"/>
        </w:rPr>
        <w:t>1</w:t>
      </w:r>
      <w:r>
        <w:rPr>
          <w:lang w:val="en" w:eastAsia="zh-CN"/>
        </w:rPr>
        <w:t xml:space="preserve">.1 </w:t>
      </w:r>
      <w:r w:rsidR="00620CA2">
        <w:rPr>
          <w:rFonts w:hint="eastAsia"/>
          <w:lang w:val="en" w:eastAsia="zh-CN"/>
        </w:rPr>
        <w:t>研究背景</w:t>
      </w:r>
      <w:bookmarkEnd w:id="4"/>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47D6B93D"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7E1CC901"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Pr="004E614C">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DF631A">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sidR="00DF631A">
        <w:rPr>
          <w:lang w:eastAsia="zh-CN"/>
        </w:rPr>
        <w:fldChar w:fldCharType="separate"/>
      </w:r>
      <w:r w:rsidR="00DF631A">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6E2D1B">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sidR="006E2D1B">
        <w:rPr>
          <w:lang w:eastAsia="zh-CN"/>
        </w:rPr>
        <w:fldChar w:fldCharType="separate"/>
      </w:r>
      <w:r w:rsidR="006E2D1B">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5" w:name="_Toc162021885"/>
      <w:r>
        <w:rPr>
          <w:lang w:val="en" w:eastAsia="zh-CN"/>
        </w:rPr>
        <w:t xml:space="preserve">1.2 </w:t>
      </w:r>
      <w:r>
        <w:rPr>
          <w:rFonts w:hint="eastAsia"/>
          <w:lang w:val="en" w:eastAsia="zh-CN"/>
        </w:rPr>
        <w:t>研究目的</w:t>
      </w:r>
      <w:bookmarkEnd w:id="5"/>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4C21E6">
          <w:headerReference w:type="default" r:id="rId20"/>
          <w:pgSz w:w="11906" w:h="16838"/>
          <w:pgMar w:top="1440" w:right="1800" w:bottom="1440" w:left="1800" w:header="851" w:footer="992" w:gutter="0"/>
          <w:cols w:space="425"/>
          <w:docGrid w:type="lines" w:linePitch="360"/>
        </w:sectPr>
      </w:pPr>
    </w:p>
    <w:p w14:paraId="0272FBA6" w14:textId="6545A559" w:rsidR="0016091D" w:rsidRPr="004E614C" w:rsidRDefault="0016091D" w:rsidP="0016091D">
      <w:pPr>
        <w:pStyle w:val="1"/>
        <w:spacing w:before="360" w:after="360"/>
        <w:rPr>
          <w:lang w:eastAsia="zh-CN"/>
        </w:rPr>
      </w:pPr>
      <w:bookmarkStart w:id="6" w:name="_Toc162021886"/>
      <w:r>
        <w:rPr>
          <w:rFonts w:hint="eastAsia"/>
          <w:lang w:eastAsia="zh-CN"/>
        </w:rPr>
        <w:t xml:space="preserve">第二章 </w:t>
      </w:r>
      <w:commentRangeStart w:id="7"/>
      <w:r>
        <w:rPr>
          <w:rFonts w:hint="eastAsia"/>
          <w:lang w:eastAsia="zh-CN"/>
        </w:rPr>
        <w:t>文献综述</w:t>
      </w:r>
      <w:r w:rsidR="00B60429">
        <w:rPr>
          <w:rFonts w:hint="eastAsia"/>
          <w:lang w:eastAsia="zh-CN"/>
        </w:rPr>
        <w:t>与问题提出</w:t>
      </w:r>
      <w:bookmarkEnd w:id="6"/>
      <w:commentRangeEnd w:id="7"/>
      <w:r w:rsidR="005F2050">
        <w:rPr>
          <w:rStyle w:val="af9"/>
          <w:rFonts w:ascii="Times New Roman" w:eastAsia="宋体" w:hAnsi="Times New Roman" w:cstheme="minorBidi"/>
          <w:b w:val="0"/>
          <w:bCs w:val="0"/>
          <w:kern w:val="2"/>
        </w:rPr>
        <w:commentReference w:id="7"/>
      </w:r>
    </w:p>
    <w:p w14:paraId="002B60E5" w14:textId="79B29628" w:rsidR="00B60429" w:rsidRDefault="00B12990" w:rsidP="00B33092">
      <w:pPr>
        <w:pStyle w:val="2"/>
        <w:spacing w:before="180" w:after="180"/>
        <w:rPr>
          <w:lang w:eastAsia="zh-CN"/>
        </w:rPr>
      </w:pPr>
      <w:bookmarkStart w:id="8" w:name="_Toc162021887"/>
      <w:commentRangeStart w:id="9"/>
      <w:r>
        <w:rPr>
          <w:rFonts w:hint="eastAsia"/>
          <w:lang w:eastAsia="zh-CN"/>
        </w:rPr>
        <w:t xml:space="preserve">2.1 </w:t>
      </w:r>
      <w:r w:rsidR="00B60429">
        <w:rPr>
          <w:rFonts w:hint="eastAsia"/>
          <w:lang w:eastAsia="zh-CN"/>
        </w:rPr>
        <w:t>文献综述</w:t>
      </w:r>
      <w:bookmarkEnd w:id="8"/>
      <w:commentRangeEnd w:id="9"/>
      <w:r w:rsidR="00080B03">
        <w:rPr>
          <w:rStyle w:val="af9"/>
          <w:rFonts w:ascii="Times New Roman" w:eastAsia="宋体" w:hAnsi="Times New Roman" w:cstheme="minorBidi"/>
          <w:b w:val="0"/>
          <w:bCs w:val="0"/>
        </w:rPr>
        <w:commentReference w:id="9"/>
      </w:r>
    </w:p>
    <w:p w14:paraId="02BBECD0" w14:textId="768B5731" w:rsidR="007C3DE2" w:rsidRDefault="00B12990" w:rsidP="007C3DE2">
      <w:pPr>
        <w:pStyle w:val="3"/>
        <w:spacing w:before="180" w:after="180"/>
        <w:rPr>
          <w:lang w:eastAsia="zh-CN"/>
        </w:rPr>
      </w:pPr>
      <w:bookmarkStart w:id="10" w:name="_Toc162021888"/>
      <w:r>
        <w:rPr>
          <w:rFonts w:hint="eastAsia"/>
          <w:lang w:eastAsia="zh-CN"/>
        </w:rPr>
        <w:t xml:space="preserve">2.1.1 </w:t>
      </w:r>
      <w:r w:rsidR="007C3DE2">
        <w:rPr>
          <w:rFonts w:hint="eastAsia"/>
          <w:lang w:eastAsia="zh-CN"/>
        </w:rPr>
        <w:t>社交网络上的社会比较</w:t>
      </w:r>
      <w:bookmarkEnd w:id="10"/>
    </w:p>
    <w:p w14:paraId="2036D1A8" w14:textId="1DA6F877"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7C3DE2">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7C3DE2">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7C3DE2" w:rsidRPr="004E614C">
        <w:rPr>
          <w:lang w:eastAsia="zh-CN"/>
        </w:rPr>
        <w:fldChar w:fldCharType="separate"/>
      </w:r>
      <w:r w:rsidR="007C3DE2" w:rsidRPr="004E614C">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7C3DE2" w:rsidRPr="004E614C">
        <w:rPr>
          <w:lang w:eastAsia="zh-CN"/>
        </w:rPr>
        <w:fldChar w:fldCharType="separate"/>
      </w:r>
      <w:r w:rsidR="007C3DE2" w:rsidRPr="004E614C">
        <w:rPr>
          <w:noProof/>
          <w:lang w:eastAsia="zh-CN"/>
        </w:rPr>
        <w:t>(Manago et al., 2008)</w:t>
      </w:r>
      <w:r w:rsidR="007C3DE2" w:rsidRPr="004E614C">
        <w:rPr>
          <w:lang w:eastAsia="zh-CN"/>
        </w:rPr>
        <w:fldChar w:fldCharType="end"/>
      </w:r>
      <w:r w:rsidR="007C3DE2">
        <w:rPr>
          <w:rFonts w:hint="eastAsia"/>
          <w:lang w:eastAsia="zh-CN"/>
        </w:rPr>
        <w:t>。</w:t>
      </w:r>
    </w:p>
    <w:p w14:paraId="2802F8F9" w14:textId="28BB24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Pr>
          <w:rFonts w:hint="eastAsia"/>
          <w:lang w:eastAsia="zh-CN"/>
        </w:rPr>
        <w:instrText xml:space="preserve"> ADDIN EN.CITE &lt;EndNote&gt;&lt;Cite AuthorYear="1"&gt;&lt;Author&gt;Chou&lt;/Author&gt;&lt;Year&gt;2012&lt;/Year&gt;&lt;RecNum&gt;23&lt;/RecNum&gt;&lt;DisplayText&gt;Chou </w:instrText>
      </w:r>
      <w:r>
        <w:rPr>
          <w:rFonts w:hint="eastAsia"/>
          <w:lang w:eastAsia="zh-CN"/>
        </w:rPr>
        <w:instrText>和</w:instrText>
      </w:r>
      <w:r>
        <w:rPr>
          <w:rFonts w:hint="eastAsia"/>
          <w:lang w:eastAsia="zh-CN"/>
        </w:rPr>
        <w:instrText xml:space="preserve"> Edge (2012)&lt;/DisplayText&gt;&lt;record&gt;&lt;rec-number&gt;23&lt;/rec-number&gt;&lt;foreign-keys&gt;&lt;key app="EN" db-id="25zwtzd2ipsxxpedr5u5fe2as9wdf5twxw0s" </w:instrText>
      </w:r>
      <w:r>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Pr="004E614C">
        <w:rPr>
          <w:lang w:eastAsia="zh-CN"/>
        </w:rPr>
        <w:fldChar w:fldCharType="separate"/>
      </w:r>
      <w:r w:rsidRPr="004E614C">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sidRPr="004E614C">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Pr="004E614C">
        <w:rPr>
          <w:rFonts w:hint="eastAsia"/>
          <w:lang w:eastAsia="zh-CN"/>
        </w:rPr>
        <w:instrText>无处不在的比较</w:instrText>
      </w:r>
      <w:r w:rsidRPr="004E614C">
        <w:rPr>
          <w:rFonts w:hint="eastAsia"/>
          <w:lang w:eastAsia="zh-CN"/>
        </w:rPr>
        <w:instrText>&lt;/style&gt;&lt;style face="normal" font="default" size="100%"&gt;:&lt;/style&gt;&lt;style face="normal" font="default" charset="134" size="100%"&gt;</w:instrText>
      </w:r>
      <w:r w:rsidRPr="004E614C">
        <w:rPr>
          <w:rFonts w:hint="eastAsia"/>
          <w:lang w:eastAsia="zh-CN"/>
        </w:rPr>
        <w:instrText>微信朋友圈中自我呈现与同辈压力分析</w:instrText>
      </w:r>
      <w:r w:rsidRPr="004E614C">
        <w:rPr>
          <w:rFonts w:hint="eastAsia"/>
          <w:lang w:eastAsia="zh-CN"/>
        </w:rPr>
        <w:instrText>&lt;/style&gt;&lt;/title&gt;&lt;secondary-title&gt;&lt;style face="normal" font="default" charset="134" size="100%"&gt;</w:instrText>
      </w:r>
      <w:r w:rsidRPr="004E614C">
        <w:rPr>
          <w:rFonts w:hint="eastAsia"/>
          <w:lang w:eastAsia="zh-CN"/>
        </w:rPr>
        <w:instrText>科技传播</w:instrText>
      </w:r>
      <w:r w:rsidRPr="004E614C">
        <w:rPr>
          <w:rFonts w:hint="eastAsia"/>
          <w:lang w:eastAsia="zh-CN"/>
        </w:rPr>
        <w:instrText>&lt;/style&gt;&lt;/secondary-title&gt;&lt;/titles&gt;&lt;periodical&gt;&lt;full-title&gt;</w:instrText>
      </w:r>
      <w:r w:rsidRPr="004E614C">
        <w:rPr>
          <w:rFonts w:hint="eastAsia"/>
          <w:lang w:eastAsia="zh-CN"/>
        </w:rPr>
        <w:instrText>科技传播</w:instrText>
      </w:r>
      <w:r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Pr="004E614C">
        <w:rPr>
          <w:noProof/>
          <w:lang w:eastAsia="zh-CN"/>
        </w:rPr>
        <w:t>(Luo, 2023)</w:t>
      </w:r>
      <w:r w:rsidRPr="004E614C">
        <w:rPr>
          <w:lang w:eastAsia="zh-CN"/>
        </w:rPr>
        <w:fldChar w:fldCharType="end"/>
      </w:r>
      <w:r w:rsidRPr="004E614C">
        <w:rPr>
          <w:rFonts w:hint="eastAsia"/>
          <w:lang w:eastAsia="zh-CN"/>
        </w:rPr>
        <w:t>。</w:t>
      </w:r>
    </w:p>
    <w:p w14:paraId="3DE15C49" w14:textId="4360186B" w:rsidR="00B60429" w:rsidRDefault="00B12990" w:rsidP="00B60429">
      <w:pPr>
        <w:pStyle w:val="3"/>
        <w:spacing w:before="180" w:after="180"/>
        <w:rPr>
          <w:lang w:eastAsia="zh-CN"/>
        </w:rPr>
      </w:pPr>
      <w:bookmarkStart w:id="11" w:name="_Toc162021889"/>
      <w:r>
        <w:rPr>
          <w:rFonts w:hint="eastAsia"/>
          <w:lang w:eastAsia="zh-CN"/>
        </w:rPr>
        <w:t xml:space="preserve">2.1.2 </w:t>
      </w:r>
      <w:r w:rsidR="00B60429">
        <w:rPr>
          <w:rFonts w:hint="eastAsia"/>
          <w:lang w:eastAsia="zh-CN"/>
        </w:rPr>
        <w:t>社会比较的</w:t>
      </w:r>
      <w:r w:rsidR="00A9518C">
        <w:rPr>
          <w:rFonts w:hint="eastAsia"/>
          <w:lang w:eastAsia="zh-CN"/>
        </w:rPr>
        <w:t>概念</w:t>
      </w:r>
      <w:r w:rsidR="00B60429">
        <w:rPr>
          <w:rFonts w:hint="eastAsia"/>
          <w:lang w:eastAsia="zh-CN"/>
        </w:rPr>
        <w:t>界定</w:t>
      </w:r>
      <w:bookmarkEnd w:id="11"/>
    </w:p>
    <w:p w14:paraId="1044FA09" w14:textId="1A917E14"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7E07E2">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Journal Article"&gt;17&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E56908">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00DF7E00">
        <w:rPr>
          <w:rFonts w:hint="eastAsia"/>
          <w:lang w:eastAsia="zh-CN"/>
        </w:rPr>
        <w:t>。</w:t>
      </w:r>
    </w:p>
    <w:p w14:paraId="44BAA0CC" w14:textId="7DA13BA5" w:rsidR="00DF7E00" w:rsidRDefault="00477DC5" w:rsidP="00DD33C2">
      <w:pPr>
        <w:ind w:firstLine="480"/>
        <w:rPr>
          <w:lang w:eastAsia="zh-CN"/>
        </w:rPr>
      </w:pPr>
      <w:r>
        <w:rPr>
          <w:rFonts w:hint="eastAsia"/>
          <w:lang w:eastAsia="zh-CN"/>
        </w:rPr>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record&gt;&lt;/Cite&gt;&lt;/EndNote&gt;</w:instrText>
      </w:r>
      <w:r>
        <w:rPr>
          <w:lang w:eastAsia="zh-CN"/>
        </w:rPr>
        <w:fldChar w:fldCharType="separate"/>
      </w:r>
      <w:r>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E56908">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5A405952" w14:textId="71686840" w:rsidR="00A9518C" w:rsidRDefault="00B12990" w:rsidP="00A9518C">
      <w:pPr>
        <w:pStyle w:val="3"/>
        <w:spacing w:before="180" w:after="180"/>
        <w:rPr>
          <w:lang w:eastAsia="zh-CN"/>
        </w:rPr>
      </w:pPr>
      <w:bookmarkStart w:id="12" w:name="_Toc162021890"/>
      <w:r>
        <w:rPr>
          <w:rFonts w:hint="eastAsia"/>
          <w:lang w:eastAsia="zh-CN"/>
        </w:rPr>
        <w:t xml:space="preserve">2.1.3 </w:t>
      </w:r>
      <w:r w:rsidR="00A9518C">
        <w:rPr>
          <w:rFonts w:hint="eastAsia"/>
          <w:lang w:eastAsia="zh-CN"/>
        </w:rPr>
        <w:t>社会比较倾向的概念界定</w:t>
      </w:r>
      <w:bookmarkEnd w:id="12"/>
    </w:p>
    <w:p w14:paraId="68EAA12C" w14:textId="1E51CEB0"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Hemphill&lt;/Author&gt;&lt;Year&gt;1991&lt;/Year&gt;&lt;RecNum&gt;188&lt;/RecNum&gt;&lt;DisplayText&gt;(Hemphill &amp;amp; Lehman, 1991)&lt;/DisplayText&gt;&lt;record&gt;&lt;rec-number&gt;188&lt;/rec-number&gt;&lt;foreign-keys&gt;&lt;key app="EN" db-id="25zwtzd2ipsxxpedr5u5fe2as9wdf5twxw0s" timestamp="1711008191"&gt;188&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E56908">
        <w:rPr>
          <w:lang w:eastAsia="zh-CN"/>
        </w:rPr>
        <w:fldChar w:fldCharType="separate"/>
      </w:r>
      <w:r w:rsidR="00E56908">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E56908">
        <w:rPr>
          <w:rFonts w:hint="eastAsia"/>
          <w:lang w:eastAsia="zh-CN"/>
        </w:rPr>
        <w:instrText xml:space="preserve"> ADDIN EN.CITE &lt;EndNote&gt;&lt;Cite AuthorYear="1"&gt;&lt;Author&gt;Gibbons&lt;/Author&gt;&lt;Year&gt;1999&lt;/Year&gt;&lt;RecNum&gt;135&lt;/RecNum&gt;&lt;DisplayText&gt;Gibbons </w:instrText>
      </w:r>
      <w:r w:rsidR="00E56908">
        <w:rPr>
          <w:rFonts w:hint="eastAsia"/>
          <w:lang w:eastAsia="zh-CN"/>
        </w:rPr>
        <w:instrText>和</w:instrText>
      </w:r>
      <w:r w:rsidR="00E56908">
        <w:rPr>
          <w:rFonts w:hint="eastAsia"/>
          <w:lang w:eastAsia="zh-CN"/>
        </w:rPr>
        <w:instrText xml:space="preserve"> Buunk (1999)&lt;/DisplayText&gt;&lt;record&gt;&lt;rec-number&gt;135&lt;/rec-number&gt;&lt;foreign-keys&gt;&lt;key app="EN" db-id="25zwtzd2ipsxxpedr5u5fe2as9wdf</w:instrText>
      </w:r>
      <w:r w:rsidR="00E56908">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E56908">
        <w:rPr>
          <w:rFonts w:hint="eastAsia"/>
          <w:lang w:eastAsia="zh-CN"/>
        </w:rPr>
        <w:instrText xml:space="preserve"> ADDIN EN.CITE &lt;EndNote&gt;&lt;Cite AuthorYear="1"&gt;&lt;Author&gt;Buunk&lt;/Author&gt;&lt;Year&gt;2006&lt;/Year&gt;&lt;RecNum&gt;189&lt;/RecNum&gt;&lt;DisplayText&gt;Buunk </w:instrText>
      </w:r>
      <w:r w:rsidR="00E56908">
        <w:rPr>
          <w:rFonts w:hint="eastAsia"/>
          <w:lang w:eastAsia="zh-CN"/>
        </w:rPr>
        <w:instrText>和</w:instrText>
      </w:r>
      <w:r w:rsidR="00E56908">
        <w:rPr>
          <w:rFonts w:hint="eastAsia"/>
          <w:lang w:eastAsia="zh-CN"/>
        </w:rPr>
        <w:instrText xml:space="preserve"> Gibbons (2006)&lt;/DisplayText&gt;&lt;record&gt;&lt;rec-number&gt;189&lt;/rec-number&gt;&lt;foreign-keys&gt;&lt;key app="EN" db-id="25zwtzd2ipsxxpedr5u5fe2as9wdf5t</w:instrText>
      </w:r>
      <w:r w:rsidR="00E56908">
        <w:rPr>
          <w:lang w:eastAsia="zh-CN"/>
        </w:rPr>
        <w:instrText>wxw0s" timestamp="1711008314"&gt;189&lt;/key&gt;&lt;/foreign-keys&gt;&lt;ref-type name="Journal Article"&gt;17&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0491A0A1"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ED443F">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ED443F">
        <w:rPr>
          <w:lang w:eastAsia="zh-CN"/>
        </w:rPr>
        <w:fldChar w:fldCharType="separate"/>
      </w:r>
      <w:r w:rsidR="00ED443F">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ED443F">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ED443F">
        <w:rPr>
          <w:lang w:eastAsia="zh-CN"/>
        </w:rPr>
        <w:fldChar w:fldCharType="separate"/>
      </w:r>
      <w:r w:rsidR="00ED443F">
        <w:rPr>
          <w:noProof/>
          <w:lang w:eastAsia="zh-CN"/>
        </w:rPr>
        <w:t>(Butzer &amp; Kuiper, 2006)</w:t>
      </w:r>
      <w:r w:rsidR="00ED443F">
        <w:rPr>
          <w:lang w:eastAsia="zh-CN"/>
        </w:rPr>
        <w:fldChar w:fldCharType="end"/>
      </w:r>
      <w:r>
        <w:rPr>
          <w:rFonts w:hint="eastAsia"/>
          <w:lang w:eastAsia="zh-CN"/>
        </w:rPr>
        <w:t>。</w:t>
      </w:r>
    </w:p>
    <w:p w14:paraId="60094BE9" w14:textId="69A5806D" w:rsidR="00762962" w:rsidRDefault="00B12990" w:rsidP="00762962">
      <w:pPr>
        <w:pStyle w:val="3"/>
        <w:spacing w:before="180" w:after="180"/>
        <w:rPr>
          <w:lang w:eastAsia="zh-CN"/>
        </w:rPr>
      </w:pPr>
      <w:bookmarkStart w:id="13" w:name="_Toc162021891"/>
      <w:r>
        <w:rPr>
          <w:rFonts w:hint="eastAsia"/>
          <w:lang w:eastAsia="zh-CN"/>
        </w:rPr>
        <w:t xml:space="preserve">2.1.4 </w:t>
      </w:r>
      <w:r w:rsidR="00762962">
        <w:rPr>
          <w:rFonts w:hint="eastAsia"/>
          <w:lang w:eastAsia="zh-CN"/>
        </w:rPr>
        <w:t>社会比较策略的概念界定</w:t>
      </w:r>
      <w:bookmarkEnd w:id="13"/>
    </w:p>
    <w:p w14:paraId="79199159" w14:textId="11051E44" w:rsidR="00CC3F8B" w:rsidRPr="004E614C"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Pr>
          <w:lang w:eastAsia="zh-CN"/>
        </w:rPr>
        <w:fldChar w:fldCharType="separate"/>
      </w:r>
      <w:r>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CC3F8B">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CC3F8B" w:rsidRPr="004E614C">
        <w:rPr>
          <w:lang w:eastAsia="zh-CN"/>
        </w:rPr>
        <w:fldChar w:fldCharType="separate"/>
      </w:r>
      <w:r w:rsidR="00CC3F8B">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CC3F8B">
        <w:rPr>
          <w:rFonts w:hint="eastAsia"/>
          <w:lang w:eastAsia="zh-CN"/>
        </w:rPr>
        <w:instrText xml:space="preserve"> ADDIN EN.CITE &lt;EndNote&gt;&lt;Cite AuthorYear="1"&gt;&lt;Author&gt;Buunk&lt;/Author&gt;&lt;Year&gt;1997&lt;/Year&gt;&lt;RecNum&gt;15&lt;/RecNum&gt;&lt;DisplayText&gt;Buunk </w:instrText>
      </w:r>
      <w:r w:rsidR="00CC3F8B">
        <w:rPr>
          <w:rFonts w:hint="eastAsia"/>
          <w:lang w:eastAsia="zh-CN"/>
        </w:rPr>
        <w:instrText>和</w:instrText>
      </w:r>
      <w:r w:rsidR="00CC3F8B">
        <w:rPr>
          <w:rFonts w:hint="eastAsia"/>
          <w:lang w:eastAsia="zh-CN"/>
        </w:rPr>
        <w:instrText xml:space="preserve"> Ybema (1997)&lt;/DisplayText&gt;&lt;record&gt;&lt;rec-number&gt;15&lt;/rec-number&gt;&lt;foreign-keys&gt;&lt;key app="EN" db-id="25zwtzd2ipsxxpedr5u5fe2as9wdf5twxw0</w:instrText>
      </w:r>
      <w:r w:rsidR="00CC3F8B">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验。</w:t>
      </w:r>
      <w:r>
        <w:rPr>
          <w:lang w:eastAsia="zh-CN"/>
        </w:rPr>
        <w:fldChar w:fldCharType="begin"/>
      </w:r>
      <w:r>
        <w:rPr>
          <w:rFonts w:hint="eastAsia"/>
          <w:lang w:eastAsia="zh-CN"/>
        </w:rPr>
        <w:instrText xml:space="preserve"> ADDIN EN.CITE &lt;EndNote&gt;&lt;Cite AuthorYear="1"&gt;&lt;Author&gt;Buunk&lt;/Author&gt;&lt;Year&gt;1997&lt;/Year&gt;&lt;RecNum&gt;15&lt;/RecNum&gt;&lt;DisplayText&gt;Buunk </w:instrText>
      </w:r>
      <w:r>
        <w:rPr>
          <w:rFonts w:hint="eastAsia"/>
          <w:lang w:eastAsia="zh-CN"/>
        </w:rPr>
        <w:instrText>和</w:instrText>
      </w:r>
      <w:r>
        <w:rPr>
          <w:rFonts w:hint="eastAsia"/>
          <w:lang w:eastAsia="zh-CN"/>
        </w:rPr>
        <w:instrText xml:space="preserve"> Ybema (1997)&lt;/DisplayText&gt;&lt;record&gt;&lt;rec-number&gt;15&lt;/rec-number&gt;&lt;foreign-keys&gt;&lt;key app="EN" db-id="25zwtzd2ipsxxpedr5u5fe2as9wdf5twxw0</w:instrText>
      </w:r>
      <w:r>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会比较中的对比策略。</w:t>
      </w:r>
      <w:r w:rsidR="00CC3F8B" w:rsidRPr="004E614C">
        <w:rPr>
          <w:lang w:eastAsia="zh-CN"/>
        </w:rPr>
        <w:fldChar w:fldCharType="begin"/>
      </w:r>
      <w:r w:rsidR="00CC3F8B">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CC3F8B" w:rsidRPr="004E614C">
        <w:rPr>
          <w:lang w:eastAsia="zh-CN"/>
        </w:rPr>
        <w:fldChar w:fldCharType="separate"/>
      </w:r>
      <w:r w:rsidR="00CC3F8B">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42D84D69" w14:textId="50099253" w:rsidR="00762962" w:rsidRDefault="00B12990" w:rsidP="00FB64F5">
      <w:pPr>
        <w:pStyle w:val="3"/>
        <w:spacing w:before="180" w:after="180"/>
        <w:rPr>
          <w:lang w:eastAsia="zh-CN"/>
        </w:rPr>
      </w:pPr>
      <w:bookmarkStart w:id="14" w:name="_Toc162021892"/>
      <w:r>
        <w:rPr>
          <w:rFonts w:hint="eastAsia"/>
          <w:lang w:eastAsia="zh-CN"/>
        </w:rPr>
        <w:t xml:space="preserve">2.1.5 </w:t>
      </w:r>
      <w:r w:rsidR="00FB64F5">
        <w:rPr>
          <w:rFonts w:hint="eastAsia"/>
          <w:lang w:eastAsia="zh-CN"/>
        </w:rPr>
        <w:t>相对剥夺感的概念界定</w:t>
      </w:r>
      <w:bookmarkEnd w:id="14"/>
    </w:p>
    <w:p w14:paraId="397AF91D" w14:textId="6E6DAAE6" w:rsidR="00FB64F5" w:rsidRDefault="00FB64F5" w:rsidP="00FB64F5">
      <w:pPr>
        <w:rPr>
          <w:lang w:eastAsia="zh-CN"/>
        </w:rPr>
      </w:pPr>
      <w:r>
        <w:rPr>
          <w:lang w:eastAsia="zh-CN"/>
        </w:rPr>
        <w:tab/>
      </w:r>
      <w:r w:rsidR="00E5661A">
        <w:rPr>
          <w:rFonts w:hint="eastAsia"/>
          <w:lang w:eastAsia="zh-CN"/>
        </w:rPr>
        <w:t>相对剥夺感被定义为当一个人有权利得到某样东西，却得不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 </w:instrTex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DATA </w:instrText>
      </w:r>
      <w:r w:rsidR="00E5661A">
        <w:rPr>
          <w:lang w:eastAsia="zh-CN"/>
        </w:rPr>
      </w:r>
      <w:r w:rsidR="00E5661A">
        <w:rPr>
          <w:lang w:eastAsia="zh-CN"/>
        </w:rPr>
        <w:fldChar w:fldCharType="end"/>
      </w:r>
      <w:r w:rsidR="00E5661A">
        <w:rPr>
          <w:lang w:eastAsia="zh-CN"/>
        </w:rPr>
      </w:r>
      <w:r w:rsidR="00E5661A">
        <w:rPr>
          <w:lang w:eastAsia="zh-CN"/>
        </w:rPr>
        <w:fldChar w:fldCharType="separate"/>
      </w:r>
      <w:r w:rsidR="00E5661A">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ED443F">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ED443F">
        <w:rPr>
          <w:lang w:eastAsia="zh-CN"/>
        </w:rPr>
        <w:fldChar w:fldCharType="separate"/>
      </w:r>
      <w:r w:rsidR="00ED443F">
        <w:rPr>
          <w:noProof/>
          <w:lang w:eastAsia="zh-CN"/>
        </w:rPr>
        <w:t>(Stouffer et al., 1949)</w:t>
      </w:r>
      <w:r w:rsidR="00ED443F">
        <w:rPr>
          <w:lang w:eastAsia="zh-CN"/>
        </w:rPr>
        <w:fldChar w:fldCharType="end"/>
      </w:r>
      <w:r w:rsidR="00D05FC5">
        <w:rPr>
          <w:rFonts w:hint="eastAsia"/>
          <w:lang w:eastAsia="zh-CN"/>
        </w:rPr>
        <w:t>。</w:t>
      </w:r>
      <w:r w:rsidR="0002599F">
        <w:rPr>
          <w:lang w:eastAsia="zh-CN"/>
        </w:rPr>
        <w:fldChar w:fldCharType="begin"/>
      </w:r>
      <w:r w:rsidR="0002599F">
        <w:rPr>
          <w:lang w:eastAsia="zh-CN"/>
        </w:rPr>
        <w:instrText xml:space="preserve"> ADDIN EN.CITE &lt;EndNote&gt;&lt;Cite AuthorYear="1"&gt;&lt;Author&gt;Runciman&lt;/Author&gt;&lt;Year&gt;1966&lt;/Year&gt;&lt;RecNum&gt;191&lt;/RecNum&gt;&lt;DisplayText&gt;Runciman (1966)&lt;/DisplayText&gt;&lt;record&gt;&lt;rec-number&gt;191&lt;/rec-number&gt;&lt;foreign-keys&gt;&lt;key app="EN" db-id="25zwtzd2ipsxxpedr5u5fe2as9wdf5twxw0s" timestamp="1711008510"&gt;191&lt;/key&gt;&lt;/foreign-keys&gt;&lt;ref-type name="Journal Article"&gt;17&lt;/ref-type&gt;&lt;contributors&gt;&lt;authors&gt;&lt;author&gt;Runciman, Walter Garrison&lt;/author&gt;&lt;/authors&gt;&lt;/contributors&gt;&lt;titles&gt;&lt;title&gt;Relative deprivation and social justice: A study of attitudes to social inequality in twentieth-century England&lt;/title&gt;&lt;secondary-title&gt;(No Title)&lt;/secondary-title&gt;&lt;/titles&gt;&lt;periodical&gt;&lt;full-title&gt;(No Title)&lt;/full-title&gt;&lt;/periodical&gt;&lt;dates&gt;&lt;year&gt;1966&lt;/year&gt;&lt;/dates&gt;&lt;urls&gt;&lt;/urls&gt;&lt;/record&gt;&lt;/Cite&gt;&lt;/EndNote&gt;</w:instrText>
      </w:r>
      <w:r w:rsidR="0002599F">
        <w:rPr>
          <w:lang w:eastAsia="zh-CN"/>
        </w:rPr>
        <w:fldChar w:fldCharType="separate"/>
      </w:r>
      <w:r w:rsidR="0002599F">
        <w:rPr>
          <w:noProof/>
          <w:lang w:eastAsia="zh-CN"/>
        </w:rPr>
        <w:t>Runciman (1966)</w:t>
      </w:r>
      <w:r w:rsidR="0002599F">
        <w:rPr>
          <w:lang w:eastAsia="zh-CN"/>
        </w:rPr>
        <w:fldChar w:fldCharType="end"/>
      </w:r>
      <w:r w:rsidR="0002599F">
        <w:rPr>
          <w:rFonts w:hint="eastAsia"/>
          <w:lang w:eastAsia="zh-CN"/>
        </w:rPr>
        <w:t xml:space="preserve"> </w:t>
      </w:r>
      <w:r w:rsidR="00D05FC5">
        <w:rPr>
          <w:rFonts w:hint="eastAsia"/>
          <w:lang w:eastAsia="zh-CN"/>
        </w:rPr>
        <w:t>在此基础上提出了相对剥夺感的概念。</w:t>
      </w:r>
      <w:r w:rsidR="00E5661A">
        <w:rPr>
          <w:lang w:eastAsia="zh-CN"/>
        </w:rPr>
        <w:fldChar w:fldCharType="begin"/>
      </w:r>
      <w:r w:rsidR="008A798F">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E5661A">
        <w:rPr>
          <w:lang w:eastAsia="zh-CN"/>
        </w:rPr>
        <w:fldChar w:fldCharType="separate"/>
      </w:r>
      <w:r w:rsidR="008A798F">
        <w:rPr>
          <w:noProof/>
          <w:lang w:eastAsia="zh-CN"/>
        </w:rPr>
        <w:t>Burns (1966)</w:t>
      </w:r>
      <w:r w:rsidR="00E5661A">
        <w:rPr>
          <w:lang w:eastAsia="zh-CN"/>
        </w:rPr>
        <w:fldChar w:fldCharType="end"/>
      </w:r>
      <w:r w:rsidR="008A798F">
        <w:rPr>
          <w:rFonts w:hint="eastAsia"/>
          <w:lang w:eastAsia="zh-CN"/>
        </w:rPr>
        <w:t xml:space="preserve"> </w:t>
      </w:r>
      <w:r w:rsidR="00E5661A">
        <w:rPr>
          <w:rFonts w:hint="eastAsia"/>
          <w:lang w:eastAsia="zh-CN"/>
        </w:rPr>
        <w:t>则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E5661A"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E5661A" w:rsidRPr="004E614C">
        <w:rPr>
          <w:lang w:eastAsia="zh-CN"/>
        </w:rPr>
        <w:fldChar w:fldCharType="separate"/>
      </w:r>
      <w:r w:rsidR="00E5661A" w:rsidRPr="004E614C">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1F191B">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1F191B">
        <w:rPr>
          <w:noProof/>
          <w:lang w:eastAsia="zh-CN"/>
        </w:rPr>
        <w:t>Smith et al. (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5E0E6B09" w14:textId="4168BCE3" w:rsidR="00FB64F5" w:rsidRDefault="00B12990" w:rsidP="00FB64F5">
      <w:pPr>
        <w:pStyle w:val="3"/>
        <w:spacing w:before="180" w:after="180"/>
        <w:rPr>
          <w:lang w:eastAsia="zh-CN"/>
        </w:rPr>
      </w:pPr>
      <w:bookmarkStart w:id="15" w:name="_Toc162021893"/>
      <w:r>
        <w:rPr>
          <w:rFonts w:hint="eastAsia"/>
          <w:lang w:eastAsia="zh-CN"/>
        </w:rPr>
        <w:t xml:space="preserve">2.1.6 </w:t>
      </w:r>
      <w:r w:rsidR="00FB64F5">
        <w:rPr>
          <w:rFonts w:hint="eastAsia"/>
          <w:lang w:eastAsia="zh-CN"/>
        </w:rPr>
        <w:t>感知到的优越感的概念界定</w:t>
      </w:r>
      <w:bookmarkEnd w:id="15"/>
    </w:p>
    <w:p w14:paraId="66798B13" w14:textId="1010D2D6" w:rsid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494E55">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E02C80">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E02C80">
        <w:rPr>
          <w:lang w:eastAsia="zh-CN"/>
        </w:rPr>
        <w:fldChar w:fldCharType="separate"/>
      </w:r>
      <w:r w:rsidR="00E02C80">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FF7324">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FF7324">
        <w:rPr>
          <w:lang w:eastAsia="zh-CN"/>
        </w:rPr>
        <w:fldChar w:fldCharType="separate"/>
      </w:r>
      <w:r w:rsidR="00FF7324">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到的感觉。正如一项经典研究发现，大多数人认为自己是能力是高于平均值的，这被称之为“优于平均值效应”</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record&gt;&lt;/Cite&gt;&lt;/EndNote&gt;</w:instrText>
      </w:r>
      <w:r>
        <w:rPr>
          <w:lang w:eastAsia="zh-CN"/>
        </w:rPr>
        <w:fldChar w:fldCharType="separate"/>
      </w:r>
      <w:r>
        <w:rPr>
          <w:noProof/>
          <w:lang w:eastAsia="zh-CN"/>
        </w:rPr>
        <w:t>(Buunk &amp; Van Yperen, 1991)</w:t>
      </w:r>
      <w:r>
        <w:rPr>
          <w:lang w:eastAsia="zh-CN"/>
        </w:rPr>
        <w:fldChar w:fldCharType="end"/>
      </w:r>
      <w:r w:rsidR="00FF7324">
        <w:rPr>
          <w:rFonts w:hint="eastAsia"/>
          <w:lang w:eastAsia="zh-CN"/>
        </w:rPr>
        <w:t>。</w:t>
      </w:r>
    </w:p>
    <w:p w14:paraId="600EF9BD" w14:textId="1594F165" w:rsidR="00FB64F5" w:rsidRDefault="00B12990" w:rsidP="00FB64F5">
      <w:pPr>
        <w:pStyle w:val="3"/>
        <w:spacing w:before="180" w:after="180"/>
        <w:rPr>
          <w:lang w:eastAsia="zh-CN"/>
        </w:rPr>
      </w:pPr>
      <w:bookmarkStart w:id="16" w:name="_Toc162021894"/>
      <w:r>
        <w:rPr>
          <w:rFonts w:hint="eastAsia"/>
          <w:lang w:eastAsia="zh-CN"/>
        </w:rPr>
        <w:t xml:space="preserve">2.1.7 </w:t>
      </w:r>
      <w:r w:rsidR="00FB64F5">
        <w:rPr>
          <w:rFonts w:hint="eastAsia"/>
          <w:lang w:eastAsia="zh-CN"/>
        </w:rPr>
        <w:t>生活满意度的概念界定</w:t>
      </w:r>
      <w:bookmarkEnd w:id="16"/>
    </w:p>
    <w:p w14:paraId="261DC06B" w14:textId="71B0CD97"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record&gt;&lt;/Cite&gt;&lt;/EndNote&gt;</w:instrText>
      </w:r>
      <w:r w:rsidR="00667E74">
        <w:rPr>
          <w:lang w:eastAsia="zh-CN"/>
        </w:rPr>
        <w:fldChar w:fldCharType="separate"/>
      </w:r>
      <w:r w:rsidR="00667E74">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667E74">
        <w:rPr>
          <w:rFonts w:hint="eastAsia"/>
          <w:lang w:eastAsia="zh-CN"/>
        </w:rPr>
        <w:instrText xml:space="preserve"> ADDIN EN.CITE &lt;EndNote&gt;&lt;Cite AuthorYear="1"&gt;&lt;Author&gt;Civitci&lt;/Author&gt;&lt;Year&gt;2015&lt;/Year&gt;&lt;RecNum&gt;198&lt;/RecNum&gt;&lt;DisplayText&gt;Civitci </w:instrText>
      </w:r>
      <w:r w:rsidR="00667E74">
        <w:rPr>
          <w:rFonts w:hint="eastAsia"/>
          <w:lang w:eastAsia="zh-CN"/>
        </w:rPr>
        <w:instrText>和</w:instrText>
      </w:r>
      <w:r w:rsidR="00667E74">
        <w:rPr>
          <w:rFonts w:hint="eastAsia"/>
          <w:lang w:eastAsia="zh-CN"/>
        </w:rPr>
        <w:instrText xml:space="preserve"> Civitci (2015)&lt;/DisplayText&gt;&lt;record&gt;&lt;rec-number&gt;198&lt;/rec-number&gt;&lt;foreign-keys&gt;&lt;key app="EN" db-id="25zwtzd2ipsxxpedr5u5fe2as9w</w:instrText>
      </w:r>
      <w:r w:rsidR="00667E74">
        <w:rPr>
          <w:lang w:eastAsia="zh-CN"/>
        </w:rPr>
        <w:instrText>df5twxw0s" timestamp="1711008886"&gt;198&lt;/key&gt;&lt;/foreign-keys&gt;&lt;ref-type name="Journal Article"&gt;17&lt;/ref-type&gt;&lt;contributors&gt;&lt;authors&gt;&lt;author&gt;Civitci, Nazmiye&lt;/author&gt;&lt;author&gt;Civitci, Asım&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Journal Article"&gt;17&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667E74">
        <w:rPr>
          <w:noProof/>
          <w:lang w:eastAsia="zh-CN"/>
        </w:rPr>
        <w:t>(Andrew &amp; Withey, 1976)</w:t>
      </w:r>
      <w:r w:rsidR="00667E74">
        <w:rPr>
          <w:lang w:eastAsia="zh-CN"/>
        </w:rPr>
        <w:fldChar w:fldCharType="end"/>
      </w:r>
      <w:r w:rsidR="00E33045">
        <w:rPr>
          <w:rFonts w:hint="eastAsia"/>
          <w:lang w:eastAsia="zh-CN"/>
        </w:rPr>
        <w:t>。</w:t>
      </w:r>
    </w:p>
    <w:p w14:paraId="3A698516" w14:textId="1B39DFD0" w:rsidR="007C3DE2" w:rsidRDefault="00B12990" w:rsidP="007C3DE2">
      <w:pPr>
        <w:pStyle w:val="3"/>
        <w:spacing w:before="180" w:after="180"/>
        <w:rPr>
          <w:lang w:eastAsia="zh-CN"/>
        </w:rPr>
      </w:pPr>
      <w:bookmarkStart w:id="17" w:name="_Toc162021895"/>
      <w:r>
        <w:rPr>
          <w:rFonts w:hint="eastAsia"/>
          <w:lang w:eastAsia="zh-CN"/>
        </w:rPr>
        <w:t xml:space="preserve">2.1.8 </w:t>
      </w:r>
      <w:r w:rsidR="007C3DE2">
        <w:rPr>
          <w:rFonts w:hint="eastAsia"/>
          <w:lang w:eastAsia="zh-CN"/>
        </w:rPr>
        <w:t>相关研究</w:t>
      </w:r>
      <w:bookmarkEnd w:id="17"/>
    </w:p>
    <w:p w14:paraId="32BCF72C" w14:textId="165A6E5E" w:rsidR="00A455ED" w:rsidRDefault="00A455ED" w:rsidP="00A455ED">
      <w:pPr>
        <w:pStyle w:val="4"/>
        <w:spacing w:before="180" w:after="180"/>
        <w:rPr>
          <w:lang w:eastAsia="zh-CN"/>
        </w:rPr>
      </w:pPr>
      <w:r>
        <w:rPr>
          <w:rFonts w:hint="eastAsia"/>
          <w:lang w:eastAsia="zh-CN"/>
        </w:rPr>
        <w:t>社会比较的消极效果</w:t>
      </w:r>
    </w:p>
    <w:p w14:paraId="094F9936" w14:textId="2452C1C2" w:rsidR="00A455ED" w:rsidRPr="00A455ED" w:rsidRDefault="00A455ED" w:rsidP="00110631">
      <w:pPr>
        <w:ind w:firstLineChars="200" w:firstLine="480"/>
        <w:rPr>
          <w:lang w:eastAsia="zh-CN"/>
        </w:rPr>
      </w:pPr>
      <w:r>
        <w:rPr>
          <w:rFonts w:hint="eastAsia"/>
          <w:lang w:eastAsia="zh-CN"/>
        </w:rPr>
        <w:t>自从社交网络出现之后，已有很多研究讨论了社交网络上社会比较带来的消极效果。</w:t>
      </w:r>
      <w:r w:rsidR="00953173">
        <w:rPr>
          <w:rFonts w:hint="eastAsia"/>
          <w:lang w:eastAsia="zh-CN"/>
        </w:rPr>
        <w:t>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Pr>
          <w:rFonts w:hint="eastAsia"/>
          <w:lang w:eastAsia="zh-CN"/>
        </w:rPr>
        <w:t>。</w:t>
      </w:r>
      <w:r w:rsidR="00110631">
        <w:rPr>
          <w:rFonts w:hint="eastAsia"/>
          <w:lang w:eastAsia="zh-CN"/>
        </w:rPr>
        <w:t>甚至有研究指出</w:t>
      </w:r>
      <w:r w:rsidR="00110631" w:rsidRPr="00BF2FF9">
        <w:rPr>
          <w:rFonts w:hint="eastAsia"/>
          <w:lang w:eastAsia="zh-CN"/>
        </w:rPr>
        <w:t>，社交媒体使用频率与抑郁症相关</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110631" w:rsidRPr="004E614C">
        <w:rPr>
          <w:lang w:eastAsia="zh-CN"/>
        </w:rPr>
        <w:fldChar w:fldCharType="separate"/>
      </w:r>
      <w:r w:rsidR="00110631" w:rsidRPr="004E614C">
        <w:rPr>
          <w:noProof/>
          <w:lang w:eastAsia="zh-CN"/>
        </w:rPr>
        <w:t>(Van den Eijnden et al., 2008)</w:t>
      </w:r>
      <w:r w:rsidR="00110631" w:rsidRPr="004E614C">
        <w:rPr>
          <w:lang w:eastAsia="zh-CN"/>
        </w:rPr>
        <w:fldChar w:fldCharType="end"/>
      </w:r>
      <w:r w:rsidR="00110631">
        <w:rPr>
          <w:rFonts w:hint="eastAsia"/>
          <w:lang w:eastAsia="zh-CN"/>
        </w:rPr>
        <w:t>。</w:t>
      </w:r>
      <w:r>
        <w:rPr>
          <w:rFonts w:hint="eastAsia"/>
          <w:lang w:eastAsia="zh-CN"/>
        </w:rPr>
        <w:t>还有</w:t>
      </w:r>
      <w:r w:rsidR="00E7331C">
        <w:rPr>
          <w:rFonts w:hint="eastAsia"/>
          <w:lang w:eastAsia="zh-CN"/>
        </w:rPr>
        <w:t>一些</w:t>
      </w:r>
      <w:r>
        <w:rPr>
          <w:rFonts w:hint="eastAsia"/>
          <w:lang w:eastAsia="zh-CN"/>
        </w:rPr>
        <w:t>研究发现</w:t>
      </w:r>
      <w:r w:rsidR="00E7331C">
        <w:rPr>
          <w:rFonts w:hint="eastAsia"/>
          <w:lang w:eastAsia="zh-CN"/>
        </w:rPr>
        <w:t>，大学生的社交网络的使用频率越高，其</w:t>
      </w:r>
      <w:r w:rsidRPr="004E614C">
        <w:rPr>
          <w:rFonts w:hint="eastAsia"/>
          <w:lang w:eastAsia="zh-CN"/>
        </w:rPr>
        <w:t>自尊</w:t>
      </w:r>
      <w:r w:rsidR="00E7331C">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00E7331C">
        <w:rPr>
          <w:rFonts w:hint="eastAsia"/>
          <w:lang w:eastAsia="zh-CN"/>
        </w:rPr>
        <w:t>，这一现象被认为与使用社交网络时产生的</w:t>
      </w:r>
      <w:r w:rsidR="00953173">
        <w:rPr>
          <w:rFonts w:hint="eastAsia"/>
          <w:lang w:eastAsia="zh-CN"/>
        </w:rPr>
        <w:t>向上比较</w:t>
      </w:r>
      <w:r w:rsidR="00E7331C">
        <w:rPr>
          <w:rFonts w:hint="eastAsia"/>
          <w:lang w:eastAsia="zh-CN"/>
        </w:rPr>
        <w:t>有关。</w:t>
      </w:r>
      <w:r w:rsidR="00EC588B">
        <w:rPr>
          <w:rFonts w:hint="eastAsia"/>
          <w:lang w:eastAsia="zh-CN"/>
        </w:rPr>
        <w:t>类似的，</w:t>
      </w:r>
      <w:r w:rsidR="00110631" w:rsidRPr="00BF2FF9">
        <w:rPr>
          <w:rFonts w:hint="eastAsia"/>
          <w:lang w:eastAsia="zh-CN"/>
        </w:rPr>
        <w:t>相较于浏览普通网页，女性被试在浏览</w:t>
      </w:r>
      <w:r w:rsidR="00110631" w:rsidRPr="00BF2FF9">
        <w:rPr>
          <w:rFonts w:hint="eastAsia"/>
          <w:lang w:eastAsia="zh-CN"/>
        </w:rPr>
        <w:t>Facebook</w:t>
      </w:r>
      <w:r w:rsidR="00110631" w:rsidRPr="00BF2FF9">
        <w:rPr>
          <w:rFonts w:hint="eastAsia"/>
          <w:lang w:eastAsia="zh-CN"/>
        </w:rPr>
        <w:t>十分钟后，会觉得自己的外貌相较于朋友圈</w:t>
      </w:r>
      <w:r w:rsidR="00110631">
        <w:rPr>
          <w:rFonts w:hint="eastAsia"/>
          <w:lang w:eastAsia="zh-CN"/>
        </w:rPr>
        <w:t>中的其他人</w:t>
      </w:r>
      <w:r w:rsidR="00110631" w:rsidRPr="00BF2FF9">
        <w:rPr>
          <w:rFonts w:hint="eastAsia"/>
          <w:lang w:eastAsia="zh-CN"/>
        </w:rPr>
        <w:t>并不出众</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110631" w:rsidRPr="004E614C">
        <w:rPr>
          <w:lang w:eastAsia="zh-CN"/>
        </w:rPr>
        <w:fldChar w:fldCharType="separate"/>
      </w:r>
      <w:r w:rsidR="00110631" w:rsidRPr="004E614C">
        <w:rPr>
          <w:noProof/>
          <w:lang w:eastAsia="zh-CN"/>
        </w:rPr>
        <w:t>(Fardouly et al., 2015)</w:t>
      </w:r>
      <w:r w:rsidR="00110631" w:rsidRPr="004E614C">
        <w:rPr>
          <w:lang w:eastAsia="zh-CN"/>
        </w:rPr>
        <w:fldChar w:fldCharType="end"/>
      </w:r>
      <w:r w:rsidR="00110631">
        <w:rPr>
          <w:rFonts w:hint="eastAsia"/>
          <w:lang w:eastAsia="zh-CN"/>
        </w:rPr>
        <w:t>。另外</w:t>
      </w:r>
      <w:r w:rsidR="00110631" w:rsidRPr="004E614C">
        <w:rPr>
          <w:rFonts w:hint="eastAsia"/>
          <w:lang w:eastAsia="zh-CN"/>
        </w:rPr>
        <w:t>，</w:t>
      </w:r>
      <w:r w:rsidR="00110631" w:rsidRPr="00BF2FF9">
        <w:rPr>
          <w:rFonts w:hint="eastAsia"/>
          <w:lang w:eastAsia="zh-CN"/>
        </w:rPr>
        <w:t>关于微信朋友圈的研究</w:t>
      </w:r>
      <w:r w:rsidR="00EC588B">
        <w:rPr>
          <w:rFonts w:hint="eastAsia"/>
          <w:lang w:eastAsia="zh-CN"/>
        </w:rPr>
        <w:t>也</w:t>
      </w:r>
      <w:r w:rsidR="00110631" w:rsidRPr="00BF2FF9">
        <w:rPr>
          <w:rFonts w:hint="eastAsia"/>
          <w:lang w:eastAsia="zh-CN"/>
        </w:rPr>
        <w:t>发现，有些人在看到微信朋友圈中的信息后会产生学业压力、社交压力、容貌焦虑等负性认知</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110631"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110631" w:rsidRPr="004E614C">
        <w:rPr>
          <w:rFonts w:hint="eastAsia"/>
          <w:lang w:eastAsia="zh-CN"/>
        </w:rPr>
        <w:instrText>无处不在的比较</w:instrText>
      </w:r>
      <w:r w:rsidR="00110631" w:rsidRPr="004E614C">
        <w:rPr>
          <w:rFonts w:hint="eastAsia"/>
          <w:lang w:eastAsia="zh-CN"/>
        </w:rPr>
        <w:instrText>&lt;/style&gt;&lt;style face="normal" font="default" size="100%"&gt;:&lt;/style&gt;&lt;style face="normal" font="default" charset="134" size="100%"&gt;</w:instrText>
      </w:r>
      <w:r w:rsidR="00110631" w:rsidRPr="004E614C">
        <w:rPr>
          <w:rFonts w:hint="eastAsia"/>
          <w:lang w:eastAsia="zh-CN"/>
        </w:rPr>
        <w:instrText>微信朋友圈中自我呈现与同辈压力分析</w:instrText>
      </w:r>
      <w:r w:rsidR="00110631" w:rsidRPr="004E614C">
        <w:rPr>
          <w:rFonts w:hint="eastAsia"/>
          <w:lang w:eastAsia="zh-CN"/>
        </w:rPr>
        <w:instrText>&lt;/style&gt;&lt;/title&gt;&lt;secondary-title&gt;&lt;style face="normal" font="default" charset="134" size="100%"&gt;</w:instrText>
      </w:r>
      <w:r w:rsidR="00110631" w:rsidRPr="004E614C">
        <w:rPr>
          <w:rFonts w:hint="eastAsia"/>
          <w:lang w:eastAsia="zh-CN"/>
        </w:rPr>
        <w:instrText>科技传播</w:instrText>
      </w:r>
      <w:r w:rsidR="00110631" w:rsidRPr="004E614C">
        <w:rPr>
          <w:rFonts w:hint="eastAsia"/>
          <w:lang w:eastAsia="zh-CN"/>
        </w:rPr>
        <w:instrText>&lt;/style&gt;&lt;/secondary-title&gt;&lt;/titles&gt;&lt;periodical&gt;&lt;full-title&gt;</w:instrText>
      </w:r>
      <w:r w:rsidR="00110631" w:rsidRPr="004E614C">
        <w:rPr>
          <w:rFonts w:hint="eastAsia"/>
          <w:lang w:eastAsia="zh-CN"/>
        </w:rPr>
        <w:instrText>科技传播</w:instrText>
      </w:r>
      <w:r w:rsidR="00110631"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110631" w:rsidRPr="004E614C">
        <w:rPr>
          <w:lang w:eastAsia="zh-CN"/>
        </w:rPr>
        <w:fldChar w:fldCharType="separate"/>
      </w:r>
      <w:r w:rsidR="00110631" w:rsidRPr="004E614C">
        <w:rPr>
          <w:noProof/>
          <w:lang w:eastAsia="zh-CN"/>
        </w:rPr>
        <w:t>(Luo, 2023)</w:t>
      </w:r>
      <w:r w:rsidR="00110631" w:rsidRPr="004E614C">
        <w:rPr>
          <w:lang w:eastAsia="zh-CN"/>
        </w:rPr>
        <w:fldChar w:fldCharType="end"/>
      </w:r>
      <w:r w:rsidR="00110631" w:rsidRPr="004E614C">
        <w:rPr>
          <w:rFonts w:hint="eastAsia"/>
          <w:lang w:eastAsia="zh-CN"/>
        </w:rPr>
        <w:t>。</w:t>
      </w:r>
      <w:r w:rsidR="00E7331C">
        <w:rPr>
          <w:rFonts w:hint="eastAsia"/>
          <w:lang w:eastAsia="zh-CN"/>
        </w:rPr>
        <w:t>除此之外，</w:t>
      </w:r>
      <w:r w:rsidRPr="004E614C">
        <w:rPr>
          <w:rFonts w:hint="eastAsia"/>
          <w:lang w:eastAsia="zh-CN"/>
        </w:rPr>
        <w:t xml:space="preserve"> </w:t>
      </w:r>
      <w:r w:rsidRPr="004E614C">
        <w:rPr>
          <w:lang w:eastAsia="zh-CN"/>
        </w:rPr>
        <w:fldChar w:fldCharType="begin"/>
      </w:r>
      <w:r w:rsidR="00E7331C">
        <w:rPr>
          <w:rFonts w:hint="eastAsia"/>
          <w:lang w:eastAsia="zh-CN"/>
        </w:rPr>
        <w:instrText xml:space="preserve"> ADDIN EN.CITE &lt;EndNote&gt;&lt;Cite AuthorYear="1"&gt;&lt;Author&gt;Haferkamp&lt;/Author&gt;&lt;Year&gt;2011&lt;/Year&gt;&lt;RecNum&gt;49&lt;/RecNum&gt;&lt;DisplayText&gt;Haferkamp </w:instrText>
      </w:r>
      <w:r w:rsidR="00E7331C">
        <w:rPr>
          <w:rFonts w:hint="eastAsia"/>
          <w:lang w:eastAsia="zh-CN"/>
        </w:rPr>
        <w:instrText>和</w:instrText>
      </w:r>
      <w:r w:rsidR="00E7331C">
        <w:rPr>
          <w:rFonts w:hint="eastAsia"/>
          <w:lang w:eastAsia="zh-CN"/>
        </w:rPr>
        <w:instrText xml:space="preserve"> Krämer (2011)&lt;/DisplayText&gt;&lt;record&gt;&lt;rec-number&gt;49&lt;/rec-number&gt;&lt;foreign-keys&gt;&lt;key app="EN" db-id="25zwtzd2ipsxxpedr5u5fe2as9</w:instrText>
      </w:r>
      <w:r w:rsidR="00E7331C">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00E7331C">
        <w:rPr>
          <w:rFonts w:hint="eastAsia"/>
          <w:noProof/>
          <w:lang w:eastAsia="zh-CN"/>
        </w:rPr>
        <w:t xml:space="preserve">Haferkamp </w:t>
      </w:r>
      <w:r w:rsidR="00E7331C">
        <w:rPr>
          <w:rFonts w:hint="eastAsia"/>
          <w:noProof/>
          <w:lang w:eastAsia="zh-CN"/>
        </w:rPr>
        <w:t>和</w:t>
      </w:r>
      <w:r w:rsidR="00E7331C">
        <w:rPr>
          <w:rFonts w:hint="eastAsia"/>
          <w:noProof/>
          <w:lang w:eastAsia="zh-CN"/>
        </w:rPr>
        <w:t xml:space="preserve"> Krämer (2011)</w:t>
      </w:r>
      <w:r w:rsidRPr="004E614C">
        <w:rPr>
          <w:lang w:eastAsia="zh-CN"/>
        </w:rPr>
        <w:fldChar w:fldCharType="end"/>
      </w:r>
      <w:r w:rsidRPr="004E614C">
        <w:rPr>
          <w:lang w:eastAsia="zh-CN"/>
        </w:rPr>
        <w:t xml:space="preserve"> </w:t>
      </w:r>
      <w:r w:rsidR="00E7331C">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4F14987F" w14:textId="5E68B2AD" w:rsidR="00A455ED" w:rsidRDefault="00A455ED" w:rsidP="00A455ED">
      <w:pPr>
        <w:pStyle w:val="4"/>
        <w:spacing w:before="180" w:after="180"/>
        <w:rPr>
          <w:lang w:eastAsia="zh-CN"/>
        </w:rPr>
      </w:pPr>
      <w:r>
        <w:rPr>
          <w:rFonts w:hint="eastAsia"/>
          <w:lang w:eastAsia="zh-CN"/>
        </w:rPr>
        <w:t>社会比较的积极效果</w:t>
      </w:r>
    </w:p>
    <w:p w14:paraId="711D568C" w14:textId="63A84578" w:rsidR="00953173" w:rsidRPr="00953173" w:rsidRDefault="00953173" w:rsidP="00475657">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 </w:instrText>
      </w:r>
      <w:r>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Gibbons, 1986; Gilbert et al.,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Pr="004E614C">
        <w:rPr>
          <w:lang w:eastAsia="zh-CN"/>
        </w:rPr>
        <w:fldChar w:fldCharType="separate"/>
      </w:r>
      <w:r w:rsidRPr="004E614C">
        <w:rPr>
          <w:noProof/>
          <w:lang w:eastAsia="zh-CN"/>
        </w:rPr>
        <w:t>(Buunk &amp; Ybema, 1995)</w:t>
      </w:r>
      <w:r w:rsidRPr="004E614C">
        <w:rPr>
          <w:lang w:eastAsia="zh-CN"/>
        </w:rPr>
        <w:fldChar w:fldCharType="end"/>
      </w:r>
      <w:r>
        <w:rPr>
          <w:rFonts w:hint="eastAsia"/>
          <w:lang w:eastAsia="zh-CN"/>
        </w:rPr>
        <w:t>。</w:t>
      </w:r>
    </w:p>
    <w:p w14:paraId="1B30F441" w14:textId="75B3DAC1" w:rsidR="00B60429" w:rsidRDefault="00B12990" w:rsidP="00B33092">
      <w:pPr>
        <w:pStyle w:val="2"/>
        <w:spacing w:before="180" w:after="180"/>
        <w:rPr>
          <w:lang w:eastAsia="zh-CN"/>
        </w:rPr>
      </w:pPr>
      <w:bookmarkStart w:id="18" w:name="_Toc162021896"/>
      <w:r>
        <w:rPr>
          <w:rFonts w:hint="eastAsia"/>
          <w:lang w:eastAsia="zh-CN"/>
        </w:rPr>
        <w:t>2.2</w:t>
      </w:r>
      <w:r w:rsidR="00B60429">
        <w:rPr>
          <w:rFonts w:hint="eastAsia"/>
          <w:lang w:eastAsia="zh-CN"/>
        </w:rPr>
        <w:t>问题提出</w:t>
      </w:r>
      <w:bookmarkEnd w:id="18"/>
    </w:p>
    <w:p w14:paraId="1337B9F9" w14:textId="59CFE5E7" w:rsidR="00F03309" w:rsidRPr="00B33092" w:rsidRDefault="0016091D" w:rsidP="0016091D">
      <w:pPr>
        <w:pStyle w:val="3"/>
        <w:spacing w:before="180" w:after="180"/>
        <w:rPr>
          <w:lang w:eastAsia="zh-CN"/>
        </w:rPr>
      </w:pPr>
      <w:bookmarkStart w:id="19" w:name="_Toc162021897"/>
      <w:r>
        <w:rPr>
          <w:lang w:eastAsia="zh-CN"/>
        </w:rPr>
        <w:t>2.</w:t>
      </w:r>
      <w:r w:rsidR="00B12990">
        <w:rPr>
          <w:rFonts w:hint="eastAsia"/>
          <w:lang w:eastAsia="zh-CN"/>
        </w:rPr>
        <w:t>2</w:t>
      </w:r>
      <w:r w:rsidRPr="00B33092">
        <w:rPr>
          <w:lang w:eastAsia="zh-CN"/>
        </w:rPr>
        <w:t>.1 向上比较</w:t>
      </w:r>
      <w:r w:rsidR="006D0E0D">
        <w:rPr>
          <w:rFonts w:hint="eastAsia"/>
          <w:lang w:eastAsia="zh-CN"/>
        </w:rPr>
        <w:t>产生</w:t>
      </w:r>
      <w:r w:rsidRPr="00B33092">
        <w:rPr>
          <w:lang w:eastAsia="zh-CN"/>
        </w:rPr>
        <w:t>相对剥夺感</w:t>
      </w:r>
      <w:bookmarkEnd w:id="19"/>
    </w:p>
    <w:p w14:paraId="2B5C4C67" w14:textId="5955EA46"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76D0251B"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 </w:instrText>
      </w:r>
      <w:r w:rsidR="00F41F79">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DATA </w:instrText>
      </w:r>
      <w:r w:rsidR="00F41F79">
        <w:rPr>
          <w:lang w:eastAsia="zh-CN"/>
        </w:rPr>
      </w:r>
      <w:r w:rsidR="00F41F79">
        <w:rPr>
          <w:lang w:eastAsia="zh-CN"/>
        </w:rPr>
        <w:fldChar w:fldCharType="end"/>
      </w:r>
      <w:r w:rsidR="00F41F79" w:rsidRPr="004E614C">
        <w:rPr>
          <w:lang w:eastAsia="zh-CN"/>
        </w:rPr>
      </w:r>
      <w:r w:rsidR="00F41F79" w:rsidRPr="004E614C">
        <w:rPr>
          <w:lang w:eastAsia="zh-CN"/>
        </w:rPr>
        <w:fldChar w:fldCharType="separate"/>
      </w:r>
      <w:r w:rsidR="00F41F79">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e.g., 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20" w:name="_Toc162021898"/>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w:t>
      </w:r>
      <w:r w:rsidR="006D0E0D">
        <w:rPr>
          <w:rFonts w:hint="eastAsia"/>
          <w:lang w:eastAsia="zh-CN"/>
        </w:rPr>
        <w:t>降低对</w:t>
      </w:r>
      <w:r w:rsidR="00A21020" w:rsidRPr="00B33092">
        <w:rPr>
          <w:rFonts w:hint="eastAsia"/>
          <w:lang w:eastAsia="zh-CN"/>
        </w:rPr>
        <w:t>生活满意度</w:t>
      </w:r>
      <w:r w:rsidR="006D0E0D">
        <w:rPr>
          <w:rFonts w:hint="eastAsia"/>
          <w:lang w:eastAsia="zh-CN"/>
        </w:rPr>
        <w:t>的评价</w:t>
      </w:r>
      <w:bookmarkEnd w:id="20"/>
    </w:p>
    <w:p w14:paraId="54F0BA7A" w14:textId="44985402"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29B4EEC"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3A8A504F"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21" w:name="_Toc162021899"/>
      <w:r>
        <w:rPr>
          <w:lang w:eastAsia="zh-CN"/>
        </w:rPr>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21"/>
    </w:p>
    <w:p w14:paraId="4F7877BF" w14:textId="3C661687"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3CE815A8" w14:textId="77777777"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1F62AB30"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B31D97" w:rsidRPr="004E614C">
        <w:rPr>
          <w:lang w:eastAsia="zh-CN"/>
        </w:rPr>
        <w:fldChar w:fldCharType="separate"/>
      </w:r>
      <w:r w:rsidR="00B31D97" w:rsidRPr="004E614C">
        <w:rPr>
          <w:noProof/>
          <w:lang w:eastAsia="zh-CN"/>
        </w:rPr>
        <w:t>(Aronson et al.,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22" w:name="_Toc162021900"/>
      <w:r>
        <w:rPr>
          <w:lang w:eastAsia="zh-CN"/>
        </w:rPr>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22"/>
    </w:p>
    <w:p w14:paraId="6AF13B43" w14:textId="11387505"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750692">
        <w:rPr>
          <w:lang w:eastAsia="zh-CN"/>
        </w:rPr>
        <w:instrText xml:space="preserve"> ADDIN EN.CITE &lt;EndNote&gt;&lt;Cite&gt;&lt;Author&gt;Wolbring&lt;/Author&gt;&lt;Year&gt;2013&lt;/Year&gt;&lt;RecNum&gt;204&lt;/RecNum&gt;&lt;DisplayText&gt;(Wolbring et al.,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record&gt;&lt;/Cite&gt;&lt;/EndNote&gt;</w:instrText>
      </w:r>
      <w:r w:rsidR="00750692">
        <w:rPr>
          <w:lang w:eastAsia="zh-CN"/>
        </w:rPr>
        <w:fldChar w:fldCharType="separate"/>
      </w:r>
      <w:r w:rsidR="00750692">
        <w:rPr>
          <w:noProof/>
          <w:lang w:eastAsia="zh-CN"/>
        </w:rPr>
        <w:t>(Wolbring et al.,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37CB5371" w:rsidR="00826748" w:rsidRPr="00B33092" w:rsidRDefault="0016091D" w:rsidP="007C3DE2">
      <w:pPr>
        <w:pStyle w:val="3"/>
        <w:spacing w:before="180" w:after="180"/>
        <w:rPr>
          <w:lang w:eastAsia="zh-CN"/>
        </w:rPr>
      </w:pPr>
      <w:bookmarkStart w:id="23" w:name="_Toc162021901"/>
      <w:r>
        <w:rPr>
          <w:lang w:eastAsia="zh-CN"/>
        </w:rPr>
        <w:t>2.</w:t>
      </w:r>
      <w:r w:rsidR="00B12990">
        <w:rPr>
          <w:rFonts w:hint="eastAsia"/>
          <w:lang w:eastAsia="zh-CN"/>
        </w:rPr>
        <w:t>2.5</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23"/>
    </w:p>
    <w:p w14:paraId="52A82A76" w14:textId="0A01CE3F"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7E1A7F">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7E1A7F">
        <w:rPr>
          <w:lang w:eastAsia="zh-CN"/>
        </w:rPr>
        <w:fldChar w:fldCharType="separate"/>
      </w:r>
      <w:r w:rsidR="007E1A7F">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7E1A7F"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7E1A7F" w:rsidRPr="004E614C">
        <w:rPr>
          <w:lang w:eastAsia="zh-CN"/>
        </w:rPr>
        <w:fldChar w:fldCharType="separate"/>
      </w:r>
      <w:r w:rsidR="007E1A7F" w:rsidRPr="004E614C">
        <w:rPr>
          <w:noProof/>
          <w:lang w:eastAsia="zh-CN"/>
        </w:rPr>
        <w:t>Callan et al.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倾向越高则意味着生活满意度越高</w:t>
      </w:r>
      <w:r w:rsidR="00F67449">
        <w:rPr>
          <w:rFonts w:hint="eastAsia"/>
          <w:lang w:eastAsia="zh-CN"/>
        </w:rPr>
        <w:t xml:space="preserve"> </w:t>
      </w:r>
      <w:r w:rsidR="00F67449" w:rsidRPr="004E614C">
        <w:rPr>
          <w:lang w:eastAsia="zh-CN"/>
        </w:rPr>
        <w:fldChar w:fldCharType="begin"/>
      </w:r>
      <w:r w:rsidR="00F67449">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F67449" w:rsidRPr="004E614C">
        <w:rPr>
          <w:lang w:eastAsia="zh-CN"/>
        </w:rPr>
        <w:fldChar w:fldCharType="separate"/>
      </w:r>
      <w:r w:rsidR="00F67449">
        <w:rPr>
          <w:noProof/>
          <w:lang w:eastAsia="zh-CN"/>
        </w:rPr>
        <w:t>(Buunk et al.,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13E315DF" w:rsidR="0016091D" w:rsidRPr="00B33092" w:rsidRDefault="0016091D" w:rsidP="007C3DE2">
      <w:pPr>
        <w:pStyle w:val="3"/>
        <w:spacing w:before="180" w:after="180"/>
        <w:rPr>
          <w:lang w:eastAsia="zh-CN"/>
        </w:rPr>
      </w:pPr>
      <w:bookmarkStart w:id="24" w:name="_Toc162021902"/>
      <w:r>
        <w:rPr>
          <w:lang w:eastAsia="zh-CN"/>
        </w:rPr>
        <w:t>2.</w:t>
      </w:r>
      <w:r w:rsidR="00B12990">
        <w:rPr>
          <w:rFonts w:hint="eastAsia"/>
          <w:lang w:eastAsia="zh-CN"/>
        </w:rPr>
        <w:t>2.6</w:t>
      </w:r>
      <w:r w:rsidRPr="00B33092">
        <w:rPr>
          <w:lang w:eastAsia="zh-CN"/>
        </w:rPr>
        <w:t xml:space="preserve"> </w:t>
      </w:r>
      <w:r>
        <w:rPr>
          <w:rFonts w:hint="eastAsia"/>
          <w:lang w:eastAsia="zh-CN"/>
        </w:rPr>
        <w:t>社会比较策略</w:t>
      </w:r>
      <w:r w:rsidR="00AB7A98">
        <w:rPr>
          <w:rFonts w:hint="eastAsia"/>
          <w:lang w:eastAsia="zh-CN"/>
        </w:rPr>
        <w:t>概念的引入</w:t>
      </w:r>
      <w:bookmarkEnd w:id="24"/>
    </w:p>
    <w:p w14:paraId="73AEFF9E" w14:textId="0E27920B"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024058">
        <w:rPr>
          <w:rFonts w:hint="eastAsia"/>
          <w:lang w:eastAsia="zh-CN"/>
        </w:rPr>
        <w:instrText xml:space="preserve"> ADDIN EN.CITE &lt;EndNote&gt;&lt;Cite AuthorYear="1"&gt;&lt;Author&gt;Buunk&lt;/Author&gt;&lt;Year&gt;1997&lt;/Year&gt;&lt;RecNum&gt;15&lt;/RecNum&gt;&lt;DisplayText&gt;Buunk </w:instrText>
      </w:r>
      <w:r w:rsidR="00024058">
        <w:rPr>
          <w:rFonts w:hint="eastAsia"/>
          <w:lang w:eastAsia="zh-CN"/>
        </w:rPr>
        <w:instrText>和</w:instrText>
      </w:r>
      <w:r w:rsidR="00024058">
        <w:rPr>
          <w:rFonts w:hint="eastAsia"/>
          <w:lang w:eastAsia="zh-CN"/>
        </w:rPr>
        <w:instrText xml:space="preserve"> Ybema (1997)&lt;/DisplayText&gt;&lt;record&gt;&lt;rec-number&gt;15&lt;/rec-number&gt;&lt;foreign-keys&gt;&lt;key app="EN" db-id="25zwtzd2ipsxxpedr5u5fe2as9wdf5twxw0</w:instrText>
      </w:r>
      <w:r w:rsidR="00024058">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CF49ED">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024058" w:rsidRPr="004E614C">
        <w:rPr>
          <w:lang w:eastAsia="zh-CN"/>
        </w:rPr>
        <w:fldChar w:fldCharType="separate"/>
      </w:r>
      <w:r w:rsidR="00CF49ED">
        <w:rPr>
          <w:noProof/>
          <w:lang w:eastAsia="zh-CN"/>
        </w:rPr>
        <w:t>(Van der Zee et al., 2000)</w:t>
      </w:r>
      <w:r w:rsidR="00024058" w:rsidRPr="004E614C">
        <w:rPr>
          <w:lang w:eastAsia="zh-CN"/>
        </w:rPr>
        <w:fldChar w:fldCharType="end"/>
      </w:r>
      <w:r w:rsidR="00E769FE">
        <w:rPr>
          <w:rFonts w:hint="eastAsia"/>
          <w:lang w:eastAsia="zh-CN"/>
        </w:rPr>
        <w:t>。</w:t>
      </w:r>
    </w:p>
    <w:p w14:paraId="6FD58DE7" w14:textId="54F36D45"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983A9F5" w:rsidR="007C3DE2" w:rsidRDefault="00B12990" w:rsidP="00475CD9">
      <w:pPr>
        <w:pStyle w:val="2"/>
        <w:spacing w:before="180" w:after="180"/>
        <w:rPr>
          <w:lang w:val="en" w:eastAsia="zh-CN"/>
        </w:rPr>
      </w:pPr>
      <w:bookmarkStart w:id="25" w:name="_Toc162021903"/>
      <w:r>
        <w:rPr>
          <w:rFonts w:hint="eastAsia"/>
          <w:lang w:val="en" w:eastAsia="zh-CN"/>
        </w:rPr>
        <w:t>2.3</w:t>
      </w:r>
      <w:r w:rsidR="00953173">
        <w:rPr>
          <w:rFonts w:hint="eastAsia"/>
          <w:lang w:val="en" w:eastAsia="zh-CN"/>
        </w:rPr>
        <w:t>研究框架</w:t>
      </w:r>
      <w:bookmarkEnd w:id="25"/>
    </w:p>
    <w:p w14:paraId="5C7913A9" w14:textId="4BAB3423" w:rsidR="00953173" w:rsidRDefault="00B12990" w:rsidP="00B12990">
      <w:pPr>
        <w:pStyle w:val="3"/>
        <w:spacing w:before="180" w:after="180"/>
        <w:rPr>
          <w:lang w:val="en" w:eastAsia="zh-CN"/>
        </w:rPr>
      </w:pPr>
      <w:bookmarkStart w:id="26" w:name="_Toc162021904"/>
      <w:r>
        <w:rPr>
          <w:rFonts w:hint="eastAsia"/>
          <w:lang w:val="en" w:eastAsia="zh-CN"/>
        </w:rPr>
        <w:t>2.3.1 研究目的</w:t>
      </w:r>
      <w:bookmarkEnd w:id="26"/>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一</w:t>
      </w:r>
      <w:r w:rsidR="00683613">
        <w:rPr>
          <w:rFonts w:hint="eastAsia"/>
          <w:lang w:val="en" w:eastAsia="zh-CN"/>
        </w:rPr>
        <w:t>：对本文使用的所有量表进行信效度检验，对信效度存在问题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度造成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27" w:name="_Toc162021905"/>
      <w:r>
        <w:rPr>
          <w:rFonts w:hint="eastAsia"/>
          <w:lang w:val="en" w:eastAsia="zh-CN"/>
        </w:rPr>
        <w:t>2.3.</w:t>
      </w:r>
      <w:r w:rsidR="0059724D">
        <w:rPr>
          <w:rFonts w:hint="eastAsia"/>
          <w:lang w:val="en" w:eastAsia="zh-CN"/>
        </w:rPr>
        <w:t>2</w:t>
      </w:r>
      <w:r>
        <w:rPr>
          <w:rFonts w:hint="eastAsia"/>
          <w:lang w:val="en" w:eastAsia="zh-CN"/>
        </w:rPr>
        <w:t xml:space="preserve"> 研究假设</w:t>
      </w:r>
      <w:bookmarkEnd w:id="27"/>
    </w:p>
    <w:p w14:paraId="70B59117" w14:textId="1474A8A8"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 </w:instrText>
      </w:r>
      <w:r w:rsidR="00FA220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DATA </w:instrText>
      </w:r>
      <w:r w:rsidR="00FA2201">
        <w:rPr>
          <w:lang w:eastAsia="zh-CN"/>
        </w:rPr>
      </w:r>
      <w:r w:rsidR="00FA2201">
        <w:rPr>
          <w:lang w:eastAsia="zh-CN"/>
        </w:rPr>
        <w:fldChar w:fldCharType="end"/>
      </w:r>
      <w:r w:rsidRPr="004E614C">
        <w:rPr>
          <w:lang w:eastAsia="zh-CN"/>
        </w:rPr>
      </w:r>
      <w:r w:rsidRPr="004E614C">
        <w:rPr>
          <w:lang w:eastAsia="zh-CN"/>
        </w:rPr>
        <w:fldChar w:fldCharType="separate"/>
      </w:r>
      <w:r w:rsidR="00FA220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 </w:instrText>
      </w:r>
      <w:r w:rsidR="004251E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DATA </w:instrText>
      </w:r>
      <w:r w:rsidR="004251ED">
        <w:rPr>
          <w:lang w:eastAsia="zh-CN"/>
        </w:rPr>
      </w:r>
      <w:r w:rsidR="004251ED">
        <w:rPr>
          <w:lang w:eastAsia="zh-CN"/>
        </w:rPr>
        <w:fldChar w:fldCharType="end"/>
      </w:r>
      <w:r w:rsidR="004251ED" w:rsidRPr="004E614C">
        <w:rPr>
          <w:lang w:eastAsia="zh-CN"/>
        </w:rPr>
      </w:r>
      <w:r w:rsidR="004251ED" w:rsidRPr="004E614C">
        <w:rPr>
          <w:lang w:eastAsia="zh-CN"/>
        </w:rPr>
        <w:fldChar w:fldCharType="separate"/>
      </w:r>
      <w:r w:rsidR="004251ED">
        <w:rPr>
          <w:noProof/>
          <w:lang w:eastAsia="zh-CN"/>
        </w:rPr>
        <w:t>(e.g., De Vries et al., 2018; Jang et al.,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72A8835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 </w:instrText>
      </w:r>
      <w:r w:rsidR="002A47AB">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DATA </w:instrText>
      </w:r>
      <w:r w:rsidR="002A47AB">
        <w:rPr>
          <w:lang w:eastAsia="zh-CN"/>
        </w:rPr>
      </w:r>
      <w:r w:rsidR="002A47AB">
        <w:rPr>
          <w:lang w:eastAsia="zh-CN"/>
        </w:rPr>
        <w:fldChar w:fldCharType="end"/>
      </w:r>
      <w:r w:rsidR="002A47AB" w:rsidRPr="004E614C">
        <w:rPr>
          <w:lang w:eastAsia="zh-CN"/>
        </w:rPr>
      </w:r>
      <w:r w:rsidR="002A47AB" w:rsidRPr="004E614C">
        <w:rPr>
          <w:lang w:eastAsia="zh-CN"/>
        </w:rPr>
        <w:fldChar w:fldCharType="separate"/>
      </w:r>
      <w:r w:rsidR="002A47AB">
        <w:rPr>
          <w:noProof/>
          <w:lang w:eastAsia="zh-CN"/>
        </w:rPr>
        <w:t>(e.g., Adjaye-Gbewonyo &amp; Kawachi, 2012; Beshai et al., 2017; Callan et al., 2015b; Osborne et al.,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6F9A903"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 </w:instrTex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r>
      <w:r>
        <w:rPr>
          <w:bCs/>
          <w:lang w:eastAsia="zh-CN"/>
        </w:rPr>
        <w:fldChar w:fldCharType="separate"/>
      </w:r>
      <w:r>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0E21A875"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Pr>
          <w:bCs/>
          <w:lang w:eastAsia="zh-CN"/>
        </w:rPr>
        <w:fldChar w:fldCharType="separate"/>
      </w:r>
      <w:r>
        <w:rPr>
          <w:bCs/>
          <w:noProof/>
          <w:lang w:eastAsia="zh-CN"/>
        </w:rPr>
        <w:t>(Headey &amp; 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0675A99D"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Pr>
          <w:bCs/>
          <w:lang w:eastAsia="zh-CN"/>
        </w:rPr>
        <w:instrText xml:space="preserve"> ADDIN EN.CITE &lt;EndNote&gt;&lt;Cite&gt;&lt;Author&gt;Buunk&lt;/Author&gt;&lt;Year&gt;2003&lt;/Year&gt;&lt;RecNum&gt;142&lt;/RecNum&gt;&lt;DisplayText&gt;(Buunk et al., 2007; 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bCs/>
          <w:lang w:eastAsia="zh-CN"/>
        </w:rPr>
        <w:fldChar w:fldCharType="separate"/>
      </w:r>
      <w:r>
        <w:rPr>
          <w:bCs/>
          <w:noProof/>
          <w:lang w:eastAsia="zh-CN"/>
        </w:rPr>
        <w:t>(Buunk et al.,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1819F42"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0A137D">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0A137D" w:rsidRPr="004E614C">
        <w:rPr>
          <w:lang w:eastAsia="zh-CN"/>
        </w:rPr>
        <w:fldChar w:fldCharType="separate"/>
      </w:r>
      <w:r w:rsidR="000A137D">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4B7E29F8"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比较让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28" w:name="_Toc16202190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28"/>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对之后研究中用到的量表进行修订和信效度检验。具体而言，</w:t>
      </w:r>
      <w:r w:rsidR="00EC796A">
        <w:rPr>
          <w:rFonts w:hint="eastAsia"/>
          <w:lang w:eastAsia="zh-CN"/>
        </w:rPr>
        <w:t>研究一</w:t>
      </w:r>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0444DF22"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475CD9">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475CD9">
        <w:rPr>
          <w:rStyle w:val="a6"/>
          <w:color w:val="auto"/>
          <w:u w:val="none"/>
          <w:lang w:eastAsia="zh-CN"/>
        </w:rPr>
        <w:fldChar w:fldCharType="separate"/>
      </w:r>
      <w:r w:rsidR="00475CD9">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1623C97D"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sidR="002A789E">
        <w:rPr>
          <w:rStyle w:val="a6"/>
          <w:rFonts w:hint="eastAsia"/>
          <w:color w:val="auto"/>
          <w:u w:val="none"/>
        </w:rPr>
        <w:t>研究</w:t>
      </w:r>
      <w:r>
        <w:rPr>
          <w:rStyle w:val="a6"/>
          <w:rFonts w:hint="eastAsia"/>
          <w:color w:val="auto"/>
          <w:u w:val="none"/>
        </w:rPr>
        <w:t>1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8BACA51" w:rsidR="00475CD9" w:rsidRPr="00013678"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2 </w:t>
      </w:r>
      <w:r w:rsidR="002A789E">
        <w:rPr>
          <w:rStyle w:val="a6"/>
          <w:rFonts w:hint="eastAsia"/>
          <w:color w:val="auto"/>
          <w:u w:val="none"/>
        </w:rPr>
        <w:t>研究</w:t>
      </w:r>
      <w:r>
        <w:rPr>
          <w:rStyle w:val="a6"/>
          <w:color w:val="auto"/>
          <w:u w:val="none"/>
        </w:rPr>
        <w:t>2</w:t>
      </w:r>
      <w:r>
        <w:rPr>
          <w:rStyle w:val="a6"/>
          <w:rFonts w:hint="eastAsia"/>
          <w:color w:val="auto"/>
          <w:u w:val="none"/>
        </w:rPr>
        <w:t>模型</w:t>
      </w:r>
    </w:p>
    <w:p w14:paraId="7E12A4D6" w14:textId="2BB271EF" w:rsidR="00475CD9" w:rsidRDefault="004C0724" w:rsidP="00475CD9">
      <w:pPr>
        <w:ind w:firstLine="480"/>
        <w:rPr>
          <w:rStyle w:val="a6"/>
          <w:color w:val="auto"/>
          <w:u w:val="none"/>
          <w:lang w:eastAsia="zh-CN"/>
        </w:rPr>
      </w:pPr>
      <w:r>
        <w:rPr>
          <w:rStyle w:val="a6"/>
          <w:rFonts w:hint="eastAsia"/>
          <w:color w:val="auto"/>
          <w:u w:val="none"/>
          <w:lang w:eastAsia="zh-CN"/>
        </w:rPr>
        <w:t>与研究三和研究四不同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475CD9" w:rsidRPr="004E614C">
        <w:rPr>
          <w:lang w:eastAsia="zh-CN"/>
        </w:rPr>
        <w:fldChar w:fldCharType="separate"/>
      </w:r>
      <w:r w:rsidR="0019217D">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283F9EBA" w:rsidR="00475CD9"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3 </w:t>
      </w:r>
      <w:r w:rsidR="002A789E">
        <w:rPr>
          <w:rStyle w:val="a6"/>
          <w:rFonts w:hint="eastAsia"/>
          <w:color w:val="auto"/>
          <w:u w:val="none"/>
        </w:rPr>
        <w:t>研究</w:t>
      </w:r>
      <w:r>
        <w:rPr>
          <w:rStyle w:val="a6"/>
          <w:color w:val="auto"/>
          <w:u w:val="none"/>
        </w:rPr>
        <w:t>3</w:t>
      </w:r>
      <w:r>
        <w:rPr>
          <w:rStyle w:val="a6"/>
          <w:rFonts w:hint="eastAsia"/>
          <w:color w:val="auto"/>
          <w:u w:val="none"/>
        </w:rPr>
        <w:t>模型</w:t>
      </w:r>
    </w:p>
    <w:p w14:paraId="5A56E9A8" w14:textId="3C0F4217" w:rsidR="005144A8" w:rsidRPr="005144A8" w:rsidRDefault="005144A8" w:rsidP="005144A8">
      <w:pPr>
        <w:pStyle w:val="3"/>
        <w:spacing w:before="180" w:after="180"/>
        <w:rPr>
          <w:lang w:eastAsia="zh-CN"/>
        </w:rPr>
      </w:pPr>
      <w:bookmarkStart w:id="29" w:name="_Toc162021907"/>
      <w:r>
        <w:rPr>
          <w:rStyle w:val="a6"/>
          <w:rFonts w:hint="eastAsia"/>
          <w:color w:val="auto"/>
          <w:u w:val="none"/>
          <w:lang w:eastAsia="zh-CN"/>
        </w:rPr>
        <w:t>2.3.4 技术路线</w:t>
      </w:r>
      <w:bookmarkEnd w:id="29"/>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度相关的文献进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bCs/>
          <w:lang w:eastAsia="zh-CN"/>
        </w:rPr>
      </w:pPr>
      <w:r>
        <w:rPr>
          <w:bCs/>
          <w:noProof/>
          <w:lang w:eastAsia="zh-CN"/>
        </w:rPr>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2E959965" w:rsidR="005144A8" w:rsidRDefault="005144A8" w:rsidP="005144A8">
      <w:pPr>
        <w:pStyle w:val="af5"/>
        <w:sectPr w:rsidR="005144A8" w:rsidSect="004C21E6">
          <w:headerReference w:type="default" r:id="rId25"/>
          <w:pgSz w:w="11906" w:h="16838"/>
          <w:pgMar w:top="1440" w:right="1800" w:bottom="1440" w:left="1800" w:header="851" w:footer="992" w:gutter="0"/>
          <w:cols w:space="425"/>
          <w:docGrid w:type="lines" w:linePitch="360"/>
        </w:sectPr>
      </w:pPr>
      <w:r>
        <w:rPr>
          <w:rFonts w:hint="eastAsia"/>
        </w:rPr>
        <w:t xml:space="preserve">图2.4 </w:t>
      </w:r>
      <w:commentRangeStart w:id="30"/>
      <w:r>
        <w:rPr>
          <w:rFonts w:hint="eastAsia"/>
        </w:rPr>
        <w:t>技术</w:t>
      </w:r>
      <w:commentRangeEnd w:id="30"/>
      <w:r w:rsidR="00587ECF">
        <w:rPr>
          <w:rStyle w:val="af9"/>
          <w:rFonts w:ascii="Times New Roman" w:hAnsi="Times New Roman"/>
          <w:lang w:eastAsia="zh-TW"/>
        </w:rPr>
        <w:commentReference w:id="30"/>
      </w:r>
      <w:r>
        <w:rPr>
          <w:rFonts w:hint="eastAsia"/>
        </w:rPr>
        <w:t>路线</w:t>
      </w:r>
    </w:p>
    <w:p w14:paraId="5C730AE5" w14:textId="2D7E695B" w:rsidR="00CF7E2A" w:rsidRDefault="007252EF" w:rsidP="00CF7E2A">
      <w:pPr>
        <w:pStyle w:val="1"/>
        <w:spacing w:before="360" w:after="360"/>
        <w:rPr>
          <w:lang w:eastAsia="zh-CN"/>
        </w:rPr>
      </w:pPr>
      <w:bookmarkStart w:id="31" w:name="_Toc162021908"/>
      <w:commentRangeStart w:id="32"/>
      <w:r w:rsidRPr="005C1037">
        <w:rPr>
          <w:rFonts w:hint="eastAsia"/>
          <w:lang w:eastAsia="zh-CN"/>
        </w:rPr>
        <w:t>第</w:t>
      </w:r>
      <w:r>
        <w:rPr>
          <w:rFonts w:hint="eastAsia"/>
          <w:lang w:eastAsia="zh-CN"/>
        </w:rPr>
        <w:t>三</w:t>
      </w:r>
      <w:r w:rsidRPr="005C1037">
        <w:rPr>
          <w:rFonts w:hint="eastAsia"/>
          <w:lang w:eastAsia="zh-CN"/>
        </w:rPr>
        <w:t xml:space="preserve">章 </w:t>
      </w:r>
      <w:r>
        <w:rPr>
          <w:rFonts w:hint="eastAsia"/>
          <w:lang w:eastAsia="zh-CN"/>
        </w:rPr>
        <w:t>研究</w:t>
      </w:r>
      <w:r w:rsidR="00356E74">
        <w:rPr>
          <w:rFonts w:hint="eastAsia"/>
          <w:lang w:eastAsia="zh-CN"/>
        </w:rPr>
        <w:t>一</w:t>
      </w:r>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commentRangeEnd w:id="32"/>
      <w:r w:rsidR="009F63DD">
        <w:rPr>
          <w:rStyle w:val="af9"/>
          <w:rFonts w:ascii="Times New Roman" w:eastAsia="宋体" w:hAnsi="Times New Roman" w:cstheme="minorBidi"/>
          <w:b w:val="0"/>
          <w:bCs w:val="0"/>
          <w:kern w:val="2"/>
        </w:rPr>
        <w:commentReference w:id="32"/>
      </w:r>
      <w:bookmarkEnd w:id="31"/>
    </w:p>
    <w:p w14:paraId="44636D15" w14:textId="44DBEF98" w:rsidR="00CF7E2A" w:rsidRDefault="00CF7E2A" w:rsidP="00CF7E2A">
      <w:pPr>
        <w:pStyle w:val="2"/>
        <w:spacing w:before="180" w:after="180"/>
        <w:rPr>
          <w:lang w:eastAsia="zh-CN"/>
        </w:rPr>
      </w:pPr>
      <w:bookmarkStart w:id="33" w:name="_Toc162021909"/>
      <w:r>
        <w:rPr>
          <w:rFonts w:hint="eastAsia"/>
          <w:lang w:eastAsia="zh-CN"/>
        </w:rPr>
        <w:t>3.1 研究目的</w:t>
      </w:r>
      <w:bookmarkEnd w:id="33"/>
    </w:p>
    <w:p w14:paraId="64C5AC5B" w14:textId="380B3F28" w:rsidR="00CF7E2A" w:rsidRPr="00CF7E2A" w:rsidRDefault="00CF7E2A" w:rsidP="00CF7E2A">
      <w:pPr>
        <w:rPr>
          <w:lang w:eastAsia="zh-CN"/>
        </w:rPr>
      </w:pPr>
      <w:r>
        <w:rPr>
          <w:lang w:eastAsia="zh-CN"/>
        </w:rPr>
        <w:tab/>
      </w:r>
      <w:r>
        <w:rPr>
          <w:rFonts w:hint="eastAsia"/>
          <w:lang w:eastAsia="zh-CN"/>
        </w:rPr>
        <w:t>研究一将对之后研究需要用到的所有量表进行信效度检验。对于信效度未达学者建议标准的量表，本研究将进行修订，并重新施测未达标准的量表。以确保之后研究中所使用的量表具有良好的信效度。</w:t>
      </w:r>
    </w:p>
    <w:p w14:paraId="2256A68C" w14:textId="09755E8E" w:rsidR="007252EF" w:rsidRPr="005C1037" w:rsidRDefault="007252EF" w:rsidP="007252EF">
      <w:pPr>
        <w:pStyle w:val="2"/>
        <w:spacing w:before="180" w:after="180"/>
        <w:rPr>
          <w:lang w:eastAsia="zh-CN"/>
        </w:rPr>
      </w:pPr>
      <w:bookmarkStart w:id="34" w:name="_Toc162021910"/>
      <w:r>
        <w:rPr>
          <w:lang w:eastAsia="zh-CN"/>
        </w:rPr>
        <w:t>3</w:t>
      </w:r>
      <w:r w:rsidRPr="005C1037">
        <w:rPr>
          <w:lang w:eastAsia="zh-CN"/>
        </w:rPr>
        <w:t>.</w:t>
      </w:r>
      <w:r w:rsidR="00CF7E2A">
        <w:rPr>
          <w:rFonts w:hint="eastAsia"/>
          <w:lang w:eastAsia="zh-CN"/>
        </w:rPr>
        <w:t>2</w:t>
      </w:r>
      <w:r w:rsidRPr="005C1037">
        <w:rPr>
          <w:lang w:eastAsia="zh-CN"/>
        </w:rPr>
        <w:t xml:space="preserve"> </w:t>
      </w:r>
      <w:r>
        <w:rPr>
          <w:rFonts w:hint="eastAsia"/>
          <w:lang w:eastAsia="zh-CN"/>
        </w:rPr>
        <w:t>研究</w:t>
      </w:r>
      <w:r w:rsidRPr="005C1037">
        <w:rPr>
          <w:lang w:eastAsia="zh-CN"/>
        </w:rPr>
        <w:t>方法</w:t>
      </w:r>
      <w:bookmarkEnd w:id="34"/>
    </w:p>
    <w:p w14:paraId="7140065F" w14:textId="35814825" w:rsidR="007252EF" w:rsidRPr="005C1037" w:rsidRDefault="007252EF" w:rsidP="007252EF">
      <w:pPr>
        <w:pStyle w:val="3"/>
        <w:spacing w:before="180" w:after="180"/>
        <w:rPr>
          <w:lang w:eastAsia="zh-CN"/>
        </w:rPr>
      </w:pPr>
      <w:bookmarkStart w:id="35" w:name="_Toc162021911"/>
      <w:r>
        <w:rPr>
          <w:lang w:eastAsia="zh-CN"/>
        </w:rPr>
        <w:t>3</w:t>
      </w:r>
      <w:r w:rsidRPr="005C1037">
        <w:rPr>
          <w:lang w:eastAsia="zh-CN"/>
        </w:rPr>
        <w:t>.</w:t>
      </w:r>
      <w:r w:rsidR="00CF7E2A">
        <w:rPr>
          <w:rFonts w:hint="eastAsia"/>
          <w:lang w:eastAsia="zh-CN"/>
        </w:rPr>
        <w:t>2</w:t>
      </w:r>
      <w:r w:rsidRPr="005C1037">
        <w:rPr>
          <w:lang w:eastAsia="zh-CN"/>
        </w:rPr>
        <w:t>.1 被试</w:t>
      </w:r>
      <w:bookmarkEnd w:id="35"/>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548581D5" w:rsidR="007252EF" w:rsidRPr="004E614C" w:rsidRDefault="007252EF" w:rsidP="007252EF">
      <w:pPr>
        <w:pStyle w:val="3"/>
        <w:spacing w:before="180" w:after="180"/>
        <w:rPr>
          <w:lang w:eastAsia="zh-CN"/>
        </w:rPr>
      </w:pPr>
      <w:bookmarkStart w:id="36" w:name="_Toc162021912"/>
      <w:commentRangeStart w:id="37"/>
      <w:r>
        <w:rPr>
          <w:lang w:eastAsia="zh-CN"/>
        </w:rPr>
        <w:t>3.</w:t>
      </w:r>
      <w:r w:rsidR="00CF7E2A">
        <w:rPr>
          <w:rFonts w:hint="eastAsia"/>
          <w:lang w:eastAsia="zh-CN"/>
        </w:rPr>
        <w:t>2</w:t>
      </w:r>
      <w:r>
        <w:rPr>
          <w:lang w:eastAsia="zh-CN"/>
        </w:rPr>
        <w:t xml:space="preserve">.2 </w:t>
      </w:r>
      <w:r>
        <w:rPr>
          <w:rFonts w:hint="eastAsia"/>
          <w:lang w:eastAsia="zh-CN"/>
        </w:rPr>
        <w:t>研究设计</w:t>
      </w:r>
      <w:bookmarkEnd w:id="36"/>
      <w:commentRangeEnd w:id="37"/>
      <w:r w:rsidR="00873EE5">
        <w:rPr>
          <w:rStyle w:val="af9"/>
          <w:rFonts w:ascii="Times New Roman" w:eastAsia="宋体" w:hAnsi="Times New Roman" w:cstheme="minorBidi"/>
          <w:b w:val="0"/>
          <w:bCs w:val="0"/>
        </w:rPr>
        <w:commentReference w:id="37"/>
      </w:r>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进行信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需要填写一些人口统计学信息，如性别，年龄等。</w:t>
      </w:r>
    </w:p>
    <w:p w14:paraId="1208A65B" w14:textId="4DC83771" w:rsidR="007252EF" w:rsidRPr="004E614C" w:rsidRDefault="007252EF" w:rsidP="007252EF">
      <w:pPr>
        <w:pStyle w:val="3"/>
        <w:spacing w:before="180" w:after="180"/>
        <w:rPr>
          <w:lang w:eastAsia="zh-CN"/>
        </w:rPr>
      </w:pPr>
      <w:bookmarkStart w:id="38" w:name="_Toc162021913"/>
      <w:r>
        <w:rPr>
          <w:lang w:eastAsia="zh-CN"/>
        </w:rPr>
        <w:t>3.</w:t>
      </w:r>
      <w:r w:rsidR="00CF7E2A">
        <w:rPr>
          <w:rFonts w:hint="eastAsia"/>
          <w:lang w:eastAsia="zh-CN"/>
        </w:rPr>
        <w:t>2</w:t>
      </w:r>
      <w:r>
        <w:rPr>
          <w:lang w:eastAsia="zh-CN"/>
        </w:rPr>
        <w:t>.</w:t>
      </w:r>
      <w:r>
        <w:rPr>
          <w:rFonts w:hint="eastAsia"/>
          <w:lang w:eastAsia="zh-CN"/>
        </w:rPr>
        <w:t>3</w:t>
      </w:r>
      <w:r>
        <w:rPr>
          <w:lang w:eastAsia="zh-CN"/>
        </w:rPr>
        <w:t xml:space="preserve"> </w:t>
      </w:r>
      <w:r>
        <w:rPr>
          <w:rFonts w:hint="eastAsia"/>
          <w:lang w:eastAsia="zh-CN"/>
        </w:rPr>
        <w:t>研究工具</w:t>
      </w:r>
      <w:bookmarkEnd w:id="38"/>
    </w:p>
    <w:p w14:paraId="70E2BE15" w14:textId="4D452D8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17C5EAE6"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3AD1795C"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进行信效度检验</w:t>
      </w:r>
      <w:r>
        <w:rPr>
          <w:rFonts w:hint="eastAsia"/>
          <w:lang w:eastAsia="zh-CN"/>
        </w:rPr>
        <w:t>。</w:t>
      </w:r>
    </w:p>
    <w:p w14:paraId="08BA2F4B" w14:textId="77777777"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进行信效度检验。</w:t>
      </w:r>
    </w:p>
    <w:p w14:paraId="69B50C43" w14:textId="4F486B28"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8792EDC" w:rsidR="007252EF" w:rsidRDefault="007252EF" w:rsidP="007252EF">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r w:rsidRPr="004E614C">
        <w:rPr>
          <w:rFonts w:hint="eastAsia"/>
          <w:lang w:eastAsia="zh-CN"/>
        </w:rPr>
        <w:t>进行信效度检验。</w:t>
      </w:r>
    </w:p>
    <w:p w14:paraId="1CA96AB7" w14:textId="5B999BBA" w:rsidR="007252EF" w:rsidRPr="00B05400" w:rsidRDefault="007252EF" w:rsidP="00B05400">
      <w:pPr>
        <w:ind w:firstLine="480"/>
        <w:rPr>
          <w:lang w:eastAsia="zh-CN"/>
        </w:rPr>
      </w:pPr>
      <w:commentRangeStart w:id="39"/>
      <w:r w:rsidRPr="00614842">
        <w:rPr>
          <w:rFonts w:hint="eastAsia"/>
          <w:b/>
          <w:bCs/>
          <w:lang w:eastAsia="zh-CN"/>
        </w:rPr>
        <w:t>人口学信息</w:t>
      </w:r>
      <w:commentRangeEnd w:id="39"/>
      <w:r w:rsidR="00930A37">
        <w:rPr>
          <w:rStyle w:val="af9"/>
        </w:rPr>
        <w:commentReference w:id="39"/>
      </w:r>
      <w:r>
        <w:rPr>
          <w:rFonts w:hint="eastAsia"/>
          <w:lang w:eastAsia="zh-CN"/>
        </w:rPr>
        <w:t xml:space="preserve"> </w:t>
      </w:r>
      <w:r>
        <w:rPr>
          <w:rFonts w:hint="eastAsia"/>
          <w:lang w:eastAsia="zh-CN"/>
        </w:rPr>
        <w:t>包含性别，年龄，受教育程度和婚姻状况。</w:t>
      </w:r>
    </w:p>
    <w:p w14:paraId="2A6FAE65" w14:textId="4FD1AD38" w:rsidR="00E82DAE" w:rsidRDefault="00E82DAE" w:rsidP="00E82DAE">
      <w:pPr>
        <w:pStyle w:val="3"/>
        <w:spacing w:before="180" w:after="180"/>
        <w:rPr>
          <w:lang w:eastAsia="zh-CN"/>
        </w:rPr>
      </w:pPr>
      <w:bookmarkStart w:id="40" w:name="_Toc162021914"/>
      <w:r>
        <w:rPr>
          <w:rFonts w:hint="eastAsia"/>
        </w:rPr>
        <w:t>3.</w:t>
      </w:r>
      <w:r w:rsidR="00CF7E2A">
        <w:rPr>
          <w:rFonts w:hint="eastAsia"/>
          <w:lang w:eastAsia="zh-CN"/>
        </w:rPr>
        <w:t>2</w:t>
      </w:r>
      <w:r>
        <w:rPr>
          <w:rFonts w:hint="eastAsia"/>
        </w:rPr>
        <w:t>.4 数据分析</w:t>
      </w:r>
      <w:bookmarkEnd w:id="40"/>
    </w:p>
    <w:p w14:paraId="19823036" w14:textId="72C6CC90"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2572EB13" w:rsidR="00E82DAE" w:rsidRPr="00634FC0" w:rsidRDefault="00E82DAE" w:rsidP="00E82DAE">
      <w:pPr>
        <w:pStyle w:val="2"/>
        <w:spacing w:before="180" w:after="180"/>
        <w:rPr>
          <w:lang w:eastAsia="zh-CN"/>
        </w:rPr>
      </w:pPr>
      <w:bookmarkStart w:id="41" w:name="_Toc162021915"/>
      <w:r>
        <w:rPr>
          <w:lang w:eastAsia="zh-CN"/>
        </w:rPr>
        <w:t>3</w:t>
      </w:r>
      <w:r w:rsidRPr="00634FC0">
        <w:rPr>
          <w:lang w:eastAsia="zh-CN"/>
        </w:rPr>
        <w:t>.</w:t>
      </w:r>
      <w:r w:rsidR="00CF7E2A">
        <w:rPr>
          <w:rFonts w:hint="eastAsia"/>
          <w:lang w:eastAsia="zh-CN"/>
        </w:rPr>
        <w:t>3</w:t>
      </w:r>
      <w:r w:rsidRPr="00634FC0">
        <w:rPr>
          <w:lang w:eastAsia="zh-CN"/>
        </w:rPr>
        <w:t xml:space="preserve"> 结果</w:t>
      </w:r>
      <w:bookmarkEnd w:id="41"/>
    </w:p>
    <w:p w14:paraId="229D90FD" w14:textId="54E91B63" w:rsidR="00E82DAE" w:rsidRDefault="00E82DAE" w:rsidP="00E82DAE">
      <w:pPr>
        <w:pStyle w:val="3"/>
        <w:spacing w:before="180" w:after="180"/>
        <w:rPr>
          <w:lang w:eastAsia="zh-CN"/>
        </w:rPr>
      </w:pPr>
      <w:bookmarkStart w:id="42" w:name="_Toc162021916"/>
      <w:r>
        <w:rPr>
          <w:lang w:eastAsia="zh-CN"/>
        </w:rPr>
        <w:t>3.</w:t>
      </w:r>
      <w:r w:rsidR="00CF7E2A">
        <w:rPr>
          <w:rFonts w:hint="eastAsia"/>
          <w:lang w:eastAsia="zh-CN"/>
        </w:rPr>
        <w:t>3</w:t>
      </w:r>
      <w:r>
        <w:rPr>
          <w:lang w:eastAsia="zh-CN"/>
        </w:rPr>
        <w:t>.</w:t>
      </w:r>
      <w:r w:rsidR="008916CA">
        <w:rPr>
          <w:rFonts w:hint="eastAsia"/>
          <w:lang w:eastAsia="zh-CN"/>
        </w:rPr>
        <w:t>1</w:t>
      </w:r>
      <w:r>
        <w:rPr>
          <w:lang w:eastAsia="zh-CN"/>
        </w:rPr>
        <w:t xml:space="preserve"> </w:t>
      </w:r>
      <w:r w:rsidR="00714275">
        <w:rPr>
          <w:rFonts w:hint="eastAsia"/>
          <w:lang w:eastAsia="zh-CN"/>
        </w:rPr>
        <w:t>问卷信效度（初测）</w:t>
      </w:r>
      <w:bookmarkEnd w:id="42"/>
    </w:p>
    <w:p w14:paraId="620F4365" w14:textId="77777777" w:rsidR="00E82DAE" w:rsidRPr="004E614C" w:rsidRDefault="00E82DAE" w:rsidP="008A5E92">
      <w:pPr>
        <w:pStyle w:val="4"/>
        <w:spacing w:before="180" w:after="180"/>
        <w:rPr>
          <w:lang w:eastAsia="zh-CN"/>
        </w:rPr>
      </w:pPr>
      <w:commentRangeStart w:id="43"/>
      <w:r>
        <w:rPr>
          <w:rFonts w:hint="eastAsia"/>
          <w:lang w:eastAsia="zh-CN"/>
        </w:rPr>
        <w:t>信度</w:t>
      </w:r>
      <w:commentRangeEnd w:id="43"/>
      <w:r w:rsidR="00537A50">
        <w:rPr>
          <w:rStyle w:val="af9"/>
          <w:rFonts w:ascii="Times New Roman" w:eastAsia="宋体" w:hAnsi="Times New Roman" w:cstheme="minorBidi"/>
          <w:b w:val="0"/>
          <w:bCs w:val="0"/>
        </w:rPr>
        <w:commentReference w:id="43"/>
      </w:r>
    </w:p>
    <w:p w14:paraId="7E9951A7" w14:textId="2F62D7E1" w:rsidR="00E82DAE" w:rsidRDefault="00E82DAE" w:rsidP="00E82DAE">
      <w:pPr>
        <w:ind w:firstLine="480"/>
        <w:rPr>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w:t>
      </w:r>
      <w:commentRangeStart w:id="44"/>
      <w:r>
        <w:rPr>
          <w:rFonts w:hint="eastAsia"/>
          <w:lang w:eastAsia="zh-CN"/>
        </w:rPr>
        <w:t>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Pr>
          <w:rFonts w:cs="Times New Roman" w:hint="eastAsia"/>
          <w:lang w:eastAsia="zh-CN"/>
        </w:rPr>
        <w:t>存在着信度不足的问题。</w:t>
      </w:r>
      <w:commentRangeEnd w:id="44"/>
      <w:r w:rsidR="001B7EF6">
        <w:rPr>
          <w:rStyle w:val="af9"/>
        </w:rPr>
        <w:commentReference w:id="44"/>
      </w:r>
    </w:p>
    <w:p w14:paraId="5ADE7D4F" w14:textId="77777777" w:rsidR="00E82DAE" w:rsidRDefault="00E82DAE" w:rsidP="008A5E92">
      <w:pPr>
        <w:pStyle w:val="4"/>
        <w:spacing w:before="180" w:after="180"/>
        <w:rPr>
          <w:lang w:eastAsia="zh-CN"/>
        </w:rPr>
      </w:pPr>
      <w:r w:rsidRPr="005C1037">
        <w:rPr>
          <w:lang w:eastAsia="zh-CN"/>
        </w:rPr>
        <w:t>收敛效度</w:t>
      </w:r>
    </w:p>
    <w:p w14:paraId="247A3377" w14:textId="3ED431A2" w:rsidR="00E82DAE" w:rsidRDefault="00E82DAE" w:rsidP="00E82DAE">
      <w:pPr>
        <w:ind w:firstLine="480"/>
        <w:rPr>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729FC9A8" w:rsidR="009F63DD" w:rsidRPr="004E614C" w:rsidRDefault="009F63DD" w:rsidP="009F63DD">
      <w:pPr>
        <w:pStyle w:val="af3"/>
      </w:pPr>
      <w:r w:rsidRPr="004E614C">
        <w:rPr>
          <w:rFonts w:hint="eastAsia"/>
        </w:rPr>
        <w:t>表</w:t>
      </w:r>
      <w:r>
        <w:t>3.</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0F4FCF">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0F4FCF">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0F4FCF">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0F4FCF">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0F4FCF">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0F4FCF">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0F4FCF">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0F4FCF">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0F4FCF">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0F4FCF">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0F4FCF">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0F4FCF">
        <w:trPr>
          <w:trHeight w:val="315"/>
        </w:trPr>
        <w:tc>
          <w:tcPr>
            <w:tcW w:w="604" w:type="pct"/>
            <w:tcBorders>
              <w:top w:val="single" w:sz="4" w:space="0" w:color="auto"/>
            </w:tcBorders>
            <w:noWrap/>
            <w:vAlign w:val="center"/>
            <w:hideMark/>
          </w:tcPr>
          <w:p w14:paraId="262225E4" w14:textId="77777777" w:rsidR="009F63DD" w:rsidRPr="00DE415E" w:rsidRDefault="009F63DD" w:rsidP="000F4FCF">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0F4FCF">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0F4FCF">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0F4FCF">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0F4FCF">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0F4FCF">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0F4FCF">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0F4FCF">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0F4FCF">
            <w:pPr>
              <w:jc w:val="center"/>
              <w:rPr>
                <w:rFonts w:cs="Times New Roman"/>
                <w:szCs w:val="24"/>
                <w:lang w:eastAsia="zh-CN"/>
              </w:rPr>
            </w:pPr>
            <w:r w:rsidRPr="00DE415E">
              <w:rPr>
                <w:rFonts w:cs="Times New Roman"/>
                <w:szCs w:val="24"/>
              </w:rPr>
              <w:t>.48</w:t>
            </w:r>
          </w:p>
        </w:tc>
      </w:tr>
      <w:tr w:rsidR="009F63DD" w:rsidRPr="00DE415E" w14:paraId="3A383847" w14:textId="77777777" w:rsidTr="000F4FCF">
        <w:trPr>
          <w:trHeight w:val="315"/>
        </w:trPr>
        <w:tc>
          <w:tcPr>
            <w:tcW w:w="604" w:type="pct"/>
            <w:noWrap/>
            <w:vAlign w:val="center"/>
            <w:hideMark/>
          </w:tcPr>
          <w:p w14:paraId="52FF4E50" w14:textId="77777777" w:rsidR="009F63DD" w:rsidRPr="00DE415E" w:rsidRDefault="009F63DD" w:rsidP="000F4FCF">
            <w:pPr>
              <w:jc w:val="center"/>
              <w:rPr>
                <w:rFonts w:cs="Times New Roman"/>
                <w:szCs w:val="24"/>
                <w:lang w:eastAsia="zh-CN"/>
              </w:rPr>
            </w:pPr>
          </w:p>
        </w:tc>
        <w:tc>
          <w:tcPr>
            <w:tcW w:w="523" w:type="pct"/>
            <w:noWrap/>
            <w:vAlign w:val="center"/>
            <w:hideMark/>
          </w:tcPr>
          <w:p w14:paraId="276C3F8F" w14:textId="77777777" w:rsidR="009F63DD" w:rsidRPr="00DE415E" w:rsidRDefault="009F63DD" w:rsidP="000F4FCF">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0F4FCF">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0F4FCF">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0F4FCF">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0F4FCF">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0F4FCF">
            <w:pPr>
              <w:jc w:val="center"/>
              <w:rPr>
                <w:rFonts w:cs="Times New Roman"/>
                <w:szCs w:val="24"/>
                <w:lang w:eastAsia="zh-CN"/>
              </w:rPr>
            </w:pPr>
          </w:p>
        </w:tc>
        <w:tc>
          <w:tcPr>
            <w:tcW w:w="346" w:type="pct"/>
            <w:noWrap/>
            <w:vAlign w:val="center"/>
            <w:hideMark/>
          </w:tcPr>
          <w:p w14:paraId="7CF8619C" w14:textId="77777777" w:rsidR="009F63DD" w:rsidRPr="00DE415E" w:rsidRDefault="009F63DD" w:rsidP="000F4FCF">
            <w:pPr>
              <w:jc w:val="center"/>
              <w:rPr>
                <w:rFonts w:cs="Times New Roman"/>
                <w:szCs w:val="24"/>
                <w:lang w:eastAsia="zh-CN"/>
              </w:rPr>
            </w:pPr>
          </w:p>
        </w:tc>
        <w:tc>
          <w:tcPr>
            <w:tcW w:w="441" w:type="pct"/>
            <w:noWrap/>
            <w:vAlign w:val="center"/>
            <w:hideMark/>
          </w:tcPr>
          <w:p w14:paraId="5FC596D4" w14:textId="77777777" w:rsidR="009F63DD" w:rsidRPr="00DE415E" w:rsidRDefault="009F63DD" w:rsidP="000F4FCF">
            <w:pPr>
              <w:jc w:val="center"/>
              <w:rPr>
                <w:rFonts w:cs="Times New Roman"/>
                <w:szCs w:val="24"/>
                <w:lang w:eastAsia="zh-CN"/>
              </w:rPr>
            </w:pPr>
          </w:p>
        </w:tc>
      </w:tr>
      <w:tr w:rsidR="009F63DD" w:rsidRPr="00DE415E" w14:paraId="3F18ABF8" w14:textId="77777777" w:rsidTr="000F4FCF">
        <w:trPr>
          <w:trHeight w:val="315"/>
        </w:trPr>
        <w:tc>
          <w:tcPr>
            <w:tcW w:w="604" w:type="pct"/>
            <w:noWrap/>
            <w:vAlign w:val="center"/>
            <w:hideMark/>
          </w:tcPr>
          <w:p w14:paraId="19D3DFE6" w14:textId="77777777" w:rsidR="009F63DD" w:rsidRPr="00DE415E" w:rsidRDefault="009F63DD" w:rsidP="000F4FCF">
            <w:pPr>
              <w:jc w:val="center"/>
              <w:rPr>
                <w:rFonts w:cs="Times New Roman"/>
                <w:szCs w:val="24"/>
                <w:lang w:eastAsia="zh-CN"/>
              </w:rPr>
            </w:pPr>
          </w:p>
        </w:tc>
        <w:tc>
          <w:tcPr>
            <w:tcW w:w="523" w:type="pct"/>
            <w:noWrap/>
            <w:vAlign w:val="center"/>
            <w:hideMark/>
          </w:tcPr>
          <w:p w14:paraId="704147CE" w14:textId="77777777" w:rsidR="009F63DD" w:rsidRPr="00DE415E" w:rsidRDefault="009F63DD" w:rsidP="000F4FCF">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0F4FCF">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0F4FCF">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0F4FCF">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0F4FCF">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0F4FCF">
            <w:pPr>
              <w:jc w:val="center"/>
              <w:rPr>
                <w:rFonts w:cs="Times New Roman"/>
                <w:szCs w:val="24"/>
                <w:lang w:eastAsia="zh-CN"/>
              </w:rPr>
            </w:pPr>
          </w:p>
        </w:tc>
        <w:tc>
          <w:tcPr>
            <w:tcW w:w="346" w:type="pct"/>
            <w:noWrap/>
            <w:vAlign w:val="center"/>
            <w:hideMark/>
          </w:tcPr>
          <w:p w14:paraId="665A4F6C" w14:textId="77777777" w:rsidR="009F63DD" w:rsidRPr="00DE415E" w:rsidRDefault="009F63DD" w:rsidP="000F4FCF">
            <w:pPr>
              <w:jc w:val="center"/>
              <w:rPr>
                <w:rFonts w:cs="Times New Roman"/>
                <w:szCs w:val="24"/>
                <w:lang w:eastAsia="zh-CN"/>
              </w:rPr>
            </w:pPr>
          </w:p>
        </w:tc>
        <w:tc>
          <w:tcPr>
            <w:tcW w:w="441" w:type="pct"/>
            <w:noWrap/>
            <w:vAlign w:val="center"/>
            <w:hideMark/>
          </w:tcPr>
          <w:p w14:paraId="31A5C238" w14:textId="77777777" w:rsidR="009F63DD" w:rsidRPr="00DE415E" w:rsidRDefault="009F63DD" w:rsidP="000F4FCF">
            <w:pPr>
              <w:jc w:val="center"/>
              <w:rPr>
                <w:rFonts w:cs="Times New Roman"/>
                <w:szCs w:val="24"/>
                <w:lang w:eastAsia="zh-CN"/>
              </w:rPr>
            </w:pPr>
          </w:p>
        </w:tc>
      </w:tr>
      <w:tr w:rsidR="009F63DD" w:rsidRPr="00DE415E" w14:paraId="7B9EFAF2" w14:textId="77777777" w:rsidTr="000F4FCF">
        <w:trPr>
          <w:trHeight w:val="315"/>
        </w:trPr>
        <w:tc>
          <w:tcPr>
            <w:tcW w:w="604" w:type="pct"/>
            <w:noWrap/>
            <w:vAlign w:val="center"/>
            <w:hideMark/>
          </w:tcPr>
          <w:p w14:paraId="308A29D4" w14:textId="77777777" w:rsidR="009F63DD" w:rsidRPr="00DE415E" w:rsidRDefault="009F63DD" w:rsidP="000F4FCF">
            <w:pPr>
              <w:jc w:val="center"/>
              <w:rPr>
                <w:rFonts w:cs="Times New Roman"/>
                <w:szCs w:val="24"/>
                <w:lang w:eastAsia="zh-CN"/>
              </w:rPr>
            </w:pPr>
          </w:p>
        </w:tc>
        <w:tc>
          <w:tcPr>
            <w:tcW w:w="523" w:type="pct"/>
            <w:noWrap/>
            <w:vAlign w:val="center"/>
            <w:hideMark/>
          </w:tcPr>
          <w:p w14:paraId="3F737099" w14:textId="77777777" w:rsidR="009F63DD" w:rsidRPr="00DE415E" w:rsidRDefault="009F63DD" w:rsidP="000F4FCF">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0F4FCF">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0F4FCF">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0F4FCF">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0F4FCF">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0F4FCF">
            <w:pPr>
              <w:jc w:val="center"/>
              <w:rPr>
                <w:rFonts w:cs="Times New Roman"/>
                <w:szCs w:val="24"/>
                <w:lang w:eastAsia="zh-CN"/>
              </w:rPr>
            </w:pPr>
          </w:p>
        </w:tc>
        <w:tc>
          <w:tcPr>
            <w:tcW w:w="346" w:type="pct"/>
            <w:noWrap/>
            <w:vAlign w:val="center"/>
            <w:hideMark/>
          </w:tcPr>
          <w:p w14:paraId="366ACE11" w14:textId="77777777" w:rsidR="009F63DD" w:rsidRPr="00DE415E" w:rsidRDefault="009F63DD" w:rsidP="000F4FCF">
            <w:pPr>
              <w:jc w:val="center"/>
              <w:rPr>
                <w:rFonts w:cs="Times New Roman"/>
                <w:szCs w:val="24"/>
                <w:lang w:eastAsia="zh-CN"/>
              </w:rPr>
            </w:pPr>
          </w:p>
        </w:tc>
        <w:tc>
          <w:tcPr>
            <w:tcW w:w="441" w:type="pct"/>
            <w:noWrap/>
            <w:vAlign w:val="center"/>
            <w:hideMark/>
          </w:tcPr>
          <w:p w14:paraId="3A702743" w14:textId="77777777" w:rsidR="009F63DD" w:rsidRPr="00DE415E" w:rsidRDefault="009F63DD" w:rsidP="000F4FCF">
            <w:pPr>
              <w:jc w:val="center"/>
              <w:rPr>
                <w:rFonts w:cs="Times New Roman"/>
                <w:szCs w:val="24"/>
                <w:lang w:eastAsia="zh-CN"/>
              </w:rPr>
            </w:pPr>
          </w:p>
        </w:tc>
      </w:tr>
      <w:tr w:rsidR="009F63DD" w:rsidRPr="00DE415E" w14:paraId="2AF24B6A" w14:textId="77777777" w:rsidTr="000F4FCF">
        <w:trPr>
          <w:trHeight w:val="315"/>
        </w:trPr>
        <w:tc>
          <w:tcPr>
            <w:tcW w:w="604" w:type="pct"/>
            <w:noWrap/>
            <w:vAlign w:val="center"/>
            <w:hideMark/>
          </w:tcPr>
          <w:p w14:paraId="1D0E0C4E" w14:textId="77777777" w:rsidR="009F63DD" w:rsidRPr="00DE415E" w:rsidRDefault="009F63DD" w:rsidP="000F4FCF">
            <w:pPr>
              <w:jc w:val="center"/>
              <w:rPr>
                <w:rFonts w:cs="Times New Roman"/>
                <w:szCs w:val="24"/>
                <w:lang w:eastAsia="zh-CN"/>
              </w:rPr>
            </w:pPr>
          </w:p>
        </w:tc>
        <w:tc>
          <w:tcPr>
            <w:tcW w:w="523" w:type="pct"/>
            <w:noWrap/>
            <w:vAlign w:val="center"/>
            <w:hideMark/>
          </w:tcPr>
          <w:p w14:paraId="3EFABF83" w14:textId="77777777" w:rsidR="009F63DD" w:rsidRPr="00DE415E" w:rsidRDefault="009F63DD" w:rsidP="000F4FCF">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0F4FCF">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0F4FCF">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0F4FCF">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0F4FCF">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0F4FCF">
            <w:pPr>
              <w:jc w:val="center"/>
              <w:rPr>
                <w:rFonts w:cs="Times New Roman"/>
                <w:szCs w:val="24"/>
                <w:lang w:eastAsia="zh-CN"/>
              </w:rPr>
            </w:pPr>
          </w:p>
        </w:tc>
        <w:tc>
          <w:tcPr>
            <w:tcW w:w="346" w:type="pct"/>
            <w:noWrap/>
            <w:vAlign w:val="center"/>
            <w:hideMark/>
          </w:tcPr>
          <w:p w14:paraId="717465C6" w14:textId="77777777" w:rsidR="009F63DD" w:rsidRPr="00DE415E" w:rsidRDefault="009F63DD" w:rsidP="000F4FCF">
            <w:pPr>
              <w:jc w:val="center"/>
              <w:rPr>
                <w:rFonts w:cs="Times New Roman"/>
                <w:szCs w:val="24"/>
                <w:lang w:eastAsia="zh-CN"/>
              </w:rPr>
            </w:pPr>
          </w:p>
        </w:tc>
        <w:tc>
          <w:tcPr>
            <w:tcW w:w="441" w:type="pct"/>
            <w:noWrap/>
            <w:vAlign w:val="center"/>
            <w:hideMark/>
          </w:tcPr>
          <w:p w14:paraId="19714F0C" w14:textId="77777777" w:rsidR="009F63DD" w:rsidRPr="00DE415E" w:rsidRDefault="009F63DD" w:rsidP="000F4FCF">
            <w:pPr>
              <w:jc w:val="center"/>
              <w:rPr>
                <w:rFonts w:cs="Times New Roman"/>
                <w:szCs w:val="24"/>
                <w:lang w:eastAsia="zh-CN"/>
              </w:rPr>
            </w:pPr>
          </w:p>
        </w:tc>
      </w:tr>
      <w:tr w:rsidR="009F63DD" w:rsidRPr="00DE415E" w14:paraId="22D8ADEC" w14:textId="77777777" w:rsidTr="000F4FCF">
        <w:trPr>
          <w:trHeight w:val="315"/>
        </w:trPr>
        <w:tc>
          <w:tcPr>
            <w:tcW w:w="604" w:type="pct"/>
            <w:noWrap/>
            <w:vAlign w:val="center"/>
            <w:hideMark/>
          </w:tcPr>
          <w:p w14:paraId="2C43E2FF" w14:textId="77777777" w:rsidR="009F63DD" w:rsidRPr="00DE415E" w:rsidRDefault="009F63DD" w:rsidP="000F4FCF">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0F4FCF">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0F4FCF">
            <w:pPr>
              <w:jc w:val="center"/>
              <w:rPr>
                <w:rFonts w:cs="Times New Roman"/>
                <w:szCs w:val="24"/>
                <w:lang w:eastAsia="zh-CN"/>
              </w:rPr>
            </w:pPr>
          </w:p>
        </w:tc>
        <w:tc>
          <w:tcPr>
            <w:tcW w:w="492" w:type="pct"/>
            <w:noWrap/>
            <w:vAlign w:val="center"/>
            <w:hideMark/>
          </w:tcPr>
          <w:p w14:paraId="2363E670" w14:textId="77777777" w:rsidR="009F63DD" w:rsidRPr="00DE415E" w:rsidRDefault="009F63DD" w:rsidP="000F4FCF">
            <w:pPr>
              <w:jc w:val="center"/>
              <w:rPr>
                <w:rFonts w:cs="Times New Roman"/>
                <w:szCs w:val="24"/>
                <w:lang w:eastAsia="zh-CN"/>
              </w:rPr>
            </w:pPr>
          </w:p>
        </w:tc>
        <w:tc>
          <w:tcPr>
            <w:tcW w:w="612" w:type="pct"/>
            <w:noWrap/>
            <w:vAlign w:val="center"/>
            <w:hideMark/>
          </w:tcPr>
          <w:p w14:paraId="4A8C11F5" w14:textId="77777777" w:rsidR="009F63DD" w:rsidRPr="00DE415E" w:rsidRDefault="009F63DD" w:rsidP="000F4FCF">
            <w:pPr>
              <w:jc w:val="center"/>
              <w:rPr>
                <w:rFonts w:cs="Times New Roman"/>
                <w:szCs w:val="24"/>
                <w:lang w:eastAsia="zh-CN"/>
              </w:rPr>
            </w:pPr>
          </w:p>
        </w:tc>
        <w:tc>
          <w:tcPr>
            <w:tcW w:w="411" w:type="pct"/>
            <w:noWrap/>
            <w:vAlign w:val="center"/>
            <w:hideMark/>
          </w:tcPr>
          <w:p w14:paraId="7A99B17A" w14:textId="77777777" w:rsidR="009F63DD" w:rsidRPr="00DE415E" w:rsidRDefault="009F63DD" w:rsidP="000F4FCF">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0F4FCF">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0F4FCF">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0F4FCF">
            <w:pPr>
              <w:jc w:val="center"/>
              <w:rPr>
                <w:rFonts w:cs="Times New Roman"/>
                <w:szCs w:val="24"/>
                <w:lang w:eastAsia="zh-CN"/>
              </w:rPr>
            </w:pPr>
            <w:r w:rsidRPr="00DE415E">
              <w:rPr>
                <w:rFonts w:cs="Times New Roman"/>
                <w:szCs w:val="24"/>
              </w:rPr>
              <w:t>.31</w:t>
            </w:r>
          </w:p>
        </w:tc>
      </w:tr>
      <w:tr w:rsidR="009F63DD" w:rsidRPr="00DE415E" w14:paraId="2FB2B760" w14:textId="77777777" w:rsidTr="000F4FCF">
        <w:trPr>
          <w:trHeight w:val="315"/>
        </w:trPr>
        <w:tc>
          <w:tcPr>
            <w:tcW w:w="604" w:type="pct"/>
            <w:noWrap/>
            <w:vAlign w:val="center"/>
            <w:hideMark/>
          </w:tcPr>
          <w:p w14:paraId="6D94F080" w14:textId="77777777" w:rsidR="009F63DD" w:rsidRPr="00DE415E" w:rsidRDefault="009F63DD" w:rsidP="000F4FCF">
            <w:pPr>
              <w:jc w:val="center"/>
              <w:rPr>
                <w:rFonts w:cs="Times New Roman"/>
                <w:szCs w:val="24"/>
                <w:lang w:eastAsia="zh-CN"/>
              </w:rPr>
            </w:pPr>
          </w:p>
        </w:tc>
        <w:tc>
          <w:tcPr>
            <w:tcW w:w="523" w:type="pct"/>
            <w:noWrap/>
            <w:vAlign w:val="center"/>
            <w:hideMark/>
          </w:tcPr>
          <w:p w14:paraId="05DB606E" w14:textId="77777777" w:rsidR="009F63DD" w:rsidRPr="00DE415E" w:rsidRDefault="009F63DD" w:rsidP="000F4FCF">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0F4FCF">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0F4FCF">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0F4FCF">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0F4FCF">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0F4FCF">
            <w:pPr>
              <w:jc w:val="center"/>
              <w:rPr>
                <w:rFonts w:cs="Times New Roman"/>
                <w:szCs w:val="24"/>
                <w:lang w:eastAsia="zh-CN"/>
              </w:rPr>
            </w:pPr>
          </w:p>
        </w:tc>
        <w:tc>
          <w:tcPr>
            <w:tcW w:w="346" w:type="pct"/>
            <w:noWrap/>
            <w:vAlign w:val="center"/>
            <w:hideMark/>
          </w:tcPr>
          <w:p w14:paraId="5B4D41CE" w14:textId="77777777" w:rsidR="009F63DD" w:rsidRPr="00DE415E" w:rsidRDefault="009F63DD" w:rsidP="000F4FCF">
            <w:pPr>
              <w:jc w:val="center"/>
              <w:rPr>
                <w:rFonts w:cs="Times New Roman"/>
                <w:szCs w:val="24"/>
                <w:lang w:eastAsia="zh-CN"/>
              </w:rPr>
            </w:pPr>
          </w:p>
        </w:tc>
        <w:tc>
          <w:tcPr>
            <w:tcW w:w="441" w:type="pct"/>
            <w:noWrap/>
            <w:vAlign w:val="center"/>
            <w:hideMark/>
          </w:tcPr>
          <w:p w14:paraId="3DE25A65" w14:textId="77777777" w:rsidR="009F63DD" w:rsidRPr="00DE415E" w:rsidRDefault="009F63DD" w:rsidP="000F4FCF">
            <w:pPr>
              <w:jc w:val="center"/>
              <w:rPr>
                <w:rFonts w:cs="Times New Roman"/>
                <w:szCs w:val="24"/>
                <w:lang w:eastAsia="zh-CN"/>
              </w:rPr>
            </w:pPr>
          </w:p>
        </w:tc>
      </w:tr>
      <w:tr w:rsidR="009F63DD" w:rsidRPr="00DE415E" w14:paraId="6D67863D" w14:textId="77777777" w:rsidTr="000F4FCF">
        <w:trPr>
          <w:trHeight w:val="315"/>
        </w:trPr>
        <w:tc>
          <w:tcPr>
            <w:tcW w:w="604" w:type="pct"/>
            <w:noWrap/>
            <w:vAlign w:val="center"/>
            <w:hideMark/>
          </w:tcPr>
          <w:p w14:paraId="763199D1" w14:textId="77777777" w:rsidR="009F63DD" w:rsidRPr="00DE415E" w:rsidRDefault="009F63DD" w:rsidP="000F4FCF">
            <w:pPr>
              <w:jc w:val="center"/>
              <w:rPr>
                <w:rFonts w:cs="Times New Roman"/>
                <w:szCs w:val="24"/>
                <w:lang w:eastAsia="zh-CN"/>
              </w:rPr>
            </w:pPr>
          </w:p>
        </w:tc>
        <w:tc>
          <w:tcPr>
            <w:tcW w:w="523" w:type="pct"/>
            <w:noWrap/>
            <w:vAlign w:val="center"/>
            <w:hideMark/>
          </w:tcPr>
          <w:p w14:paraId="67E6CCC0" w14:textId="77777777" w:rsidR="009F63DD" w:rsidRPr="00DE415E" w:rsidRDefault="009F63DD" w:rsidP="000F4FCF">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0F4FCF">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0F4FCF">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0F4FCF">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0F4FCF">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0F4FCF">
            <w:pPr>
              <w:jc w:val="center"/>
              <w:rPr>
                <w:rFonts w:cs="Times New Roman"/>
                <w:szCs w:val="24"/>
                <w:lang w:eastAsia="zh-CN"/>
              </w:rPr>
            </w:pPr>
          </w:p>
        </w:tc>
        <w:tc>
          <w:tcPr>
            <w:tcW w:w="346" w:type="pct"/>
            <w:noWrap/>
            <w:vAlign w:val="center"/>
            <w:hideMark/>
          </w:tcPr>
          <w:p w14:paraId="403B4D56" w14:textId="77777777" w:rsidR="009F63DD" w:rsidRPr="00DE415E" w:rsidRDefault="009F63DD" w:rsidP="000F4FCF">
            <w:pPr>
              <w:jc w:val="center"/>
              <w:rPr>
                <w:rFonts w:cs="Times New Roman"/>
                <w:szCs w:val="24"/>
                <w:lang w:eastAsia="zh-CN"/>
              </w:rPr>
            </w:pPr>
          </w:p>
        </w:tc>
        <w:tc>
          <w:tcPr>
            <w:tcW w:w="441" w:type="pct"/>
            <w:noWrap/>
            <w:vAlign w:val="center"/>
            <w:hideMark/>
          </w:tcPr>
          <w:p w14:paraId="3E12AC44" w14:textId="77777777" w:rsidR="009F63DD" w:rsidRPr="00DE415E" w:rsidRDefault="009F63DD" w:rsidP="000F4FCF">
            <w:pPr>
              <w:jc w:val="center"/>
              <w:rPr>
                <w:rFonts w:cs="Times New Roman"/>
                <w:szCs w:val="24"/>
                <w:lang w:eastAsia="zh-CN"/>
              </w:rPr>
            </w:pPr>
          </w:p>
        </w:tc>
      </w:tr>
      <w:tr w:rsidR="009F63DD" w:rsidRPr="00DE415E" w14:paraId="48EC3A1F" w14:textId="77777777" w:rsidTr="000F4FCF">
        <w:trPr>
          <w:trHeight w:val="315"/>
        </w:trPr>
        <w:tc>
          <w:tcPr>
            <w:tcW w:w="604" w:type="pct"/>
            <w:noWrap/>
            <w:vAlign w:val="center"/>
            <w:hideMark/>
          </w:tcPr>
          <w:p w14:paraId="3795D4B0" w14:textId="77777777" w:rsidR="009F63DD" w:rsidRPr="00DE415E" w:rsidRDefault="009F63DD" w:rsidP="000F4FCF">
            <w:pPr>
              <w:jc w:val="center"/>
              <w:rPr>
                <w:rFonts w:cs="Times New Roman"/>
                <w:szCs w:val="24"/>
                <w:lang w:eastAsia="zh-CN"/>
              </w:rPr>
            </w:pPr>
          </w:p>
        </w:tc>
        <w:tc>
          <w:tcPr>
            <w:tcW w:w="523" w:type="pct"/>
            <w:noWrap/>
            <w:vAlign w:val="center"/>
            <w:hideMark/>
          </w:tcPr>
          <w:p w14:paraId="0A0D279A" w14:textId="77777777" w:rsidR="009F63DD" w:rsidRPr="00DE415E" w:rsidRDefault="009F63DD" w:rsidP="000F4FCF">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0F4FCF">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0F4FCF">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0F4FCF">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0F4FCF">
            <w:pPr>
              <w:jc w:val="center"/>
              <w:rPr>
                <w:rFonts w:cs="Times New Roman"/>
                <w:szCs w:val="24"/>
                <w:lang w:eastAsia="zh-CN"/>
              </w:rPr>
            </w:pPr>
          </w:p>
        </w:tc>
        <w:tc>
          <w:tcPr>
            <w:tcW w:w="346" w:type="pct"/>
            <w:noWrap/>
            <w:vAlign w:val="center"/>
            <w:hideMark/>
          </w:tcPr>
          <w:p w14:paraId="3B76B67E" w14:textId="77777777" w:rsidR="009F63DD" w:rsidRPr="00DE415E" w:rsidRDefault="009F63DD" w:rsidP="000F4FCF">
            <w:pPr>
              <w:jc w:val="center"/>
              <w:rPr>
                <w:rFonts w:cs="Times New Roman"/>
                <w:szCs w:val="24"/>
                <w:lang w:eastAsia="zh-CN"/>
              </w:rPr>
            </w:pPr>
          </w:p>
        </w:tc>
        <w:tc>
          <w:tcPr>
            <w:tcW w:w="441" w:type="pct"/>
            <w:noWrap/>
            <w:vAlign w:val="center"/>
            <w:hideMark/>
          </w:tcPr>
          <w:p w14:paraId="5443D26B" w14:textId="77777777" w:rsidR="009F63DD" w:rsidRPr="00DE415E" w:rsidRDefault="009F63DD" w:rsidP="000F4FCF">
            <w:pPr>
              <w:jc w:val="center"/>
              <w:rPr>
                <w:rFonts w:cs="Times New Roman"/>
                <w:szCs w:val="24"/>
                <w:lang w:eastAsia="zh-CN"/>
              </w:rPr>
            </w:pPr>
          </w:p>
        </w:tc>
      </w:tr>
      <w:tr w:rsidR="009F63DD" w:rsidRPr="00DE415E" w14:paraId="210CC4BB" w14:textId="77777777" w:rsidTr="000F4FCF">
        <w:trPr>
          <w:trHeight w:val="315"/>
        </w:trPr>
        <w:tc>
          <w:tcPr>
            <w:tcW w:w="604" w:type="pct"/>
            <w:noWrap/>
            <w:vAlign w:val="center"/>
            <w:hideMark/>
          </w:tcPr>
          <w:p w14:paraId="297E9CA4" w14:textId="77777777" w:rsidR="009F63DD" w:rsidRPr="00DE415E" w:rsidRDefault="009F63DD" w:rsidP="000F4FCF">
            <w:pPr>
              <w:jc w:val="center"/>
              <w:rPr>
                <w:rFonts w:cs="Times New Roman"/>
                <w:szCs w:val="24"/>
                <w:lang w:eastAsia="zh-CN"/>
              </w:rPr>
            </w:pPr>
          </w:p>
        </w:tc>
        <w:tc>
          <w:tcPr>
            <w:tcW w:w="523" w:type="pct"/>
            <w:noWrap/>
            <w:vAlign w:val="center"/>
            <w:hideMark/>
          </w:tcPr>
          <w:p w14:paraId="794C1033" w14:textId="77777777" w:rsidR="009F63DD" w:rsidRPr="00DE415E" w:rsidRDefault="009F63DD" w:rsidP="000F4FCF">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0F4FCF">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0F4FCF">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0F4FCF">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0F4FCF">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0F4FCF">
            <w:pPr>
              <w:jc w:val="center"/>
              <w:rPr>
                <w:rFonts w:cs="Times New Roman"/>
                <w:szCs w:val="24"/>
                <w:lang w:eastAsia="zh-CN"/>
              </w:rPr>
            </w:pPr>
          </w:p>
        </w:tc>
        <w:tc>
          <w:tcPr>
            <w:tcW w:w="346" w:type="pct"/>
            <w:noWrap/>
            <w:vAlign w:val="center"/>
            <w:hideMark/>
          </w:tcPr>
          <w:p w14:paraId="60082CC9" w14:textId="77777777" w:rsidR="009F63DD" w:rsidRPr="00DE415E" w:rsidRDefault="009F63DD" w:rsidP="000F4FCF">
            <w:pPr>
              <w:jc w:val="center"/>
              <w:rPr>
                <w:rFonts w:cs="Times New Roman"/>
                <w:szCs w:val="24"/>
                <w:lang w:eastAsia="zh-CN"/>
              </w:rPr>
            </w:pPr>
          </w:p>
        </w:tc>
        <w:tc>
          <w:tcPr>
            <w:tcW w:w="441" w:type="pct"/>
            <w:noWrap/>
            <w:vAlign w:val="center"/>
            <w:hideMark/>
          </w:tcPr>
          <w:p w14:paraId="34AB0C89" w14:textId="77777777" w:rsidR="009F63DD" w:rsidRPr="00DE415E" w:rsidRDefault="009F63DD" w:rsidP="000F4FCF">
            <w:pPr>
              <w:jc w:val="center"/>
              <w:rPr>
                <w:rFonts w:cs="Times New Roman"/>
                <w:szCs w:val="24"/>
                <w:lang w:eastAsia="zh-CN"/>
              </w:rPr>
            </w:pPr>
          </w:p>
        </w:tc>
      </w:tr>
      <w:tr w:rsidR="009F63DD" w:rsidRPr="00DE415E" w14:paraId="6BA0FBD5" w14:textId="77777777" w:rsidTr="000F4FCF">
        <w:trPr>
          <w:trHeight w:val="315"/>
        </w:trPr>
        <w:tc>
          <w:tcPr>
            <w:tcW w:w="604" w:type="pct"/>
            <w:noWrap/>
            <w:vAlign w:val="center"/>
            <w:hideMark/>
          </w:tcPr>
          <w:p w14:paraId="01E3EF10" w14:textId="77777777" w:rsidR="009F63DD" w:rsidRPr="00DE415E" w:rsidRDefault="009F63DD" w:rsidP="000F4FCF">
            <w:pPr>
              <w:jc w:val="center"/>
              <w:rPr>
                <w:rFonts w:cs="Times New Roman"/>
                <w:szCs w:val="24"/>
                <w:lang w:eastAsia="zh-CN"/>
              </w:rPr>
            </w:pPr>
          </w:p>
        </w:tc>
        <w:tc>
          <w:tcPr>
            <w:tcW w:w="523" w:type="pct"/>
            <w:noWrap/>
            <w:vAlign w:val="center"/>
            <w:hideMark/>
          </w:tcPr>
          <w:p w14:paraId="2056E3F9" w14:textId="77777777" w:rsidR="009F63DD" w:rsidRPr="00DE415E" w:rsidRDefault="009F63DD" w:rsidP="000F4FCF">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0F4FCF">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0F4FCF">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0F4FCF">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0F4FCF">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0F4FCF">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0F4FCF">
            <w:pPr>
              <w:jc w:val="center"/>
              <w:rPr>
                <w:rFonts w:cs="Times New Roman"/>
                <w:szCs w:val="24"/>
                <w:lang w:eastAsia="zh-CN"/>
              </w:rPr>
            </w:pPr>
          </w:p>
        </w:tc>
        <w:tc>
          <w:tcPr>
            <w:tcW w:w="346" w:type="pct"/>
            <w:noWrap/>
            <w:vAlign w:val="center"/>
            <w:hideMark/>
          </w:tcPr>
          <w:p w14:paraId="19D86708" w14:textId="77777777" w:rsidR="009F63DD" w:rsidRPr="00DE415E" w:rsidRDefault="009F63DD" w:rsidP="000F4FCF">
            <w:pPr>
              <w:jc w:val="center"/>
              <w:rPr>
                <w:rFonts w:cs="Times New Roman"/>
                <w:szCs w:val="24"/>
                <w:lang w:eastAsia="zh-CN"/>
              </w:rPr>
            </w:pPr>
          </w:p>
        </w:tc>
        <w:tc>
          <w:tcPr>
            <w:tcW w:w="441" w:type="pct"/>
            <w:noWrap/>
            <w:vAlign w:val="center"/>
            <w:hideMark/>
          </w:tcPr>
          <w:p w14:paraId="1DF56E9B" w14:textId="77777777" w:rsidR="009F63DD" w:rsidRPr="00DE415E" w:rsidRDefault="009F63DD" w:rsidP="000F4FCF">
            <w:pPr>
              <w:jc w:val="center"/>
              <w:rPr>
                <w:rFonts w:cs="Times New Roman"/>
                <w:szCs w:val="24"/>
                <w:lang w:eastAsia="zh-CN"/>
              </w:rPr>
            </w:pPr>
          </w:p>
        </w:tc>
      </w:tr>
      <w:tr w:rsidR="009F63DD" w:rsidRPr="00DE415E" w14:paraId="78EFBDD1" w14:textId="77777777" w:rsidTr="000F4FCF">
        <w:trPr>
          <w:trHeight w:val="315"/>
        </w:trPr>
        <w:tc>
          <w:tcPr>
            <w:tcW w:w="604" w:type="pct"/>
            <w:noWrap/>
            <w:vAlign w:val="center"/>
            <w:hideMark/>
          </w:tcPr>
          <w:p w14:paraId="19EA1E2E" w14:textId="77777777" w:rsidR="009F63DD" w:rsidRPr="00DE415E" w:rsidRDefault="009F63DD" w:rsidP="000F4FCF">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0F4FCF">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0F4FCF">
            <w:pPr>
              <w:jc w:val="center"/>
              <w:rPr>
                <w:rFonts w:cs="Times New Roman"/>
                <w:szCs w:val="24"/>
                <w:lang w:eastAsia="zh-CN"/>
              </w:rPr>
            </w:pPr>
          </w:p>
        </w:tc>
        <w:tc>
          <w:tcPr>
            <w:tcW w:w="492" w:type="pct"/>
            <w:noWrap/>
            <w:vAlign w:val="center"/>
            <w:hideMark/>
          </w:tcPr>
          <w:p w14:paraId="4FBAA755" w14:textId="77777777" w:rsidR="009F63DD" w:rsidRPr="00DE415E" w:rsidRDefault="009F63DD" w:rsidP="000F4FCF">
            <w:pPr>
              <w:jc w:val="center"/>
              <w:rPr>
                <w:rFonts w:cs="Times New Roman"/>
                <w:szCs w:val="24"/>
                <w:lang w:eastAsia="zh-CN"/>
              </w:rPr>
            </w:pPr>
          </w:p>
        </w:tc>
        <w:tc>
          <w:tcPr>
            <w:tcW w:w="612" w:type="pct"/>
            <w:noWrap/>
            <w:vAlign w:val="center"/>
            <w:hideMark/>
          </w:tcPr>
          <w:p w14:paraId="46B23FB2" w14:textId="77777777" w:rsidR="009F63DD" w:rsidRPr="00DE415E" w:rsidRDefault="009F63DD" w:rsidP="000F4FCF">
            <w:pPr>
              <w:jc w:val="center"/>
              <w:rPr>
                <w:rFonts w:cs="Times New Roman"/>
                <w:szCs w:val="24"/>
                <w:lang w:eastAsia="zh-CN"/>
              </w:rPr>
            </w:pPr>
          </w:p>
        </w:tc>
        <w:tc>
          <w:tcPr>
            <w:tcW w:w="411" w:type="pct"/>
            <w:noWrap/>
            <w:vAlign w:val="center"/>
            <w:hideMark/>
          </w:tcPr>
          <w:p w14:paraId="3F426502" w14:textId="77777777" w:rsidR="009F63DD" w:rsidRPr="00DE415E" w:rsidRDefault="009F63DD" w:rsidP="000F4FCF">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0F4FCF">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0F4FCF">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0F4FCF">
            <w:pPr>
              <w:jc w:val="center"/>
              <w:rPr>
                <w:rFonts w:cs="Times New Roman"/>
                <w:szCs w:val="24"/>
                <w:lang w:eastAsia="zh-CN"/>
              </w:rPr>
            </w:pPr>
            <w:r w:rsidRPr="00DE415E">
              <w:rPr>
                <w:rFonts w:cs="Times New Roman"/>
                <w:szCs w:val="24"/>
              </w:rPr>
              <w:t>.96</w:t>
            </w:r>
          </w:p>
        </w:tc>
      </w:tr>
      <w:tr w:rsidR="009F63DD" w:rsidRPr="00DE415E" w14:paraId="6303D72E" w14:textId="77777777" w:rsidTr="000F4FCF">
        <w:trPr>
          <w:trHeight w:val="315"/>
        </w:trPr>
        <w:tc>
          <w:tcPr>
            <w:tcW w:w="604" w:type="pct"/>
            <w:noWrap/>
            <w:vAlign w:val="center"/>
            <w:hideMark/>
          </w:tcPr>
          <w:p w14:paraId="2051F8CF" w14:textId="77777777" w:rsidR="009F63DD" w:rsidRPr="00DE415E" w:rsidRDefault="009F63DD" w:rsidP="000F4FCF">
            <w:pPr>
              <w:jc w:val="center"/>
              <w:rPr>
                <w:rFonts w:cs="Times New Roman"/>
                <w:szCs w:val="24"/>
                <w:lang w:eastAsia="zh-CN"/>
              </w:rPr>
            </w:pPr>
          </w:p>
        </w:tc>
        <w:tc>
          <w:tcPr>
            <w:tcW w:w="523" w:type="pct"/>
            <w:noWrap/>
            <w:vAlign w:val="center"/>
            <w:hideMark/>
          </w:tcPr>
          <w:p w14:paraId="03C2D6AC" w14:textId="77777777" w:rsidR="009F63DD" w:rsidRPr="00DE415E" w:rsidRDefault="009F63DD" w:rsidP="000F4FCF">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0F4FCF">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0F4FCF">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0F4FCF">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0F4FCF">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0F4FCF">
            <w:pPr>
              <w:jc w:val="center"/>
              <w:rPr>
                <w:rFonts w:cs="Times New Roman"/>
                <w:szCs w:val="24"/>
                <w:lang w:eastAsia="zh-CN"/>
              </w:rPr>
            </w:pPr>
          </w:p>
        </w:tc>
        <w:tc>
          <w:tcPr>
            <w:tcW w:w="346" w:type="pct"/>
            <w:noWrap/>
            <w:vAlign w:val="center"/>
            <w:hideMark/>
          </w:tcPr>
          <w:p w14:paraId="47B6B872" w14:textId="77777777" w:rsidR="009F63DD" w:rsidRPr="00DE415E" w:rsidRDefault="009F63DD" w:rsidP="000F4FCF">
            <w:pPr>
              <w:jc w:val="center"/>
              <w:rPr>
                <w:rFonts w:cs="Times New Roman"/>
                <w:szCs w:val="24"/>
                <w:lang w:eastAsia="zh-CN"/>
              </w:rPr>
            </w:pPr>
          </w:p>
        </w:tc>
        <w:tc>
          <w:tcPr>
            <w:tcW w:w="441" w:type="pct"/>
            <w:noWrap/>
            <w:vAlign w:val="center"/>
            <w:hideMark/>
          </w:tcPr>
          <w:p w14:paraId="47CEC90D" w14:textId="77777777" w:rsidR="009F63DD" w:rsidRPr="00DE415E" w:rsidRDefault="009F63DD" w:rsidP="000F4FCF">
            <w:pPr>
              <w:jc w:val="center"/>
              <w:rPr>
                <w:rFonts w:cs="Times New Roman"/>
                <w:szCs w:val="24"/>
                <w:lang w:eastAsia="zh-CN"/>
              </w:rPr>
            </w:pPr>
          </w:p>
        </w:tc>
      </w:tr>
      <w:tr w:rsidR="009F63DD" w:rsidRPr="00DE415E" w14:paraId="5C330CC1" w14:textId="77777777" w:rsidTr="000F4FCF">
        <w:trPr>
          <w:trHeight w:val="315"/>
        </w:trPr>
        <w:tc>
          <w:tcPr>
            <w:tcW w:w="604" w:type="pct"/>
            <w:noWrap/>
            <w:vAlign w:val="center"/>
            <w:hideMark/>
          </w:tcPr>
          <w:p w14:paraId="2562E949" w14:textId="77777777" w:rsidR="009F63DD" w:rsidRPr="00DE415E" w:rsidRDefault="009F63DD" w:rsidP="000F4FCF">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5E9C6CBC" w14:textId="77777777" w:rsidR="009F63DD" w:rsidRPr="00DE415E" w:rsidRDefault="009F63DD" w:rsidP="000F4FCF">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0F4FCF">
            <w:pPr>
              <w:jc w:val="center"/>
              <w:rPr>
                <w:rFonts w:cs="Times New Roman"/>
                <w:szCs w:val="24"/>
                <w:lang w:eastAsia="zh-CN"/>
              </w:rPr>
            </w:pPr>
          </w:p>
        </w:tc>
        <w:tc>
          <w:tcPr>
            <w:tcW w:w="492" w:type="pct"/>
            <w:noWrap/>
            <w:vAlign w:val="center"/>
            <w:hideMark/>
          </w:tcPr>
          <w:p w14:paraId="0BA0514E" w14:textId="77777777" w:rsidR="009F63DD" w:rsidRPr="00DE415E" w:rsidRDefault="009F63DD" w:rsidP="000F4FCF">
            <w:pPr>
              <w:jc w:val="center"/>
              <w:rPr>
                <w:rFonts w:cs="Times New Roman"/>
                <w:szCs w:val="24"/>
                <w:lang w:eastAsia="zh-CN"/>
              </w:rPr>
            </w:pPr>
          </w:p>
        </w:tc>
        <w:tc>
          <w:tcPr>
            <w:tcW w:w="612" w:type="pct"/>
            <w:noWrap/>
            <w:vAlign w:val="center"/>
            <w:hideMark/>
          </w:tcPr>
          <w:p w14:paraId="205BCAF8" w14:textId="77777777" w:rsidR="009F63DD" w:rsidRPr="00DE415E" w:rsidRDefault="009F63DD" w:rsidP="000F4FCF">
            <w:pPr>
              <w:jc w:val="center"/>
              <w:rPr>
                <w:rFonts w:cs="Times New Roman"/>
                <w:szCs w:val="24"/>
                <w:lang w:eastAsia="zh-CN"/>
              </w:rPr>
            </w:pPr>
          </w:p>
        </w:tc>
        <w:tc>
          <w:tcPr>
            <w:tcW w:w="411" w:type="pct"/>
            <w:noWrap/>
            <w:vAlign w:val="center"/>
            <w:hideMark/>
          </w:tcPr>
          <w:p w14:paraId="7C865752" w14:textId="77777777" w:rsidR="009F63DD" w:rsidRPr="00DE415E" w:rsidRDefault="009F63DD" w:rsidP="000F4FCF">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0F4FCF">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0F4FCF">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0F4FCF">
            <w:pPr>
              <w:jc w:val="center"/>
              <w:rPr>
                <w:rFonts w:cs="Times New Roman"/>
                <w:szCs w:val="24"/>
                <w:lang w:eastAsia="zh-CN"/>
              </w:rPr>
            </w:pPr>
            <w:r w:rsidRPr="00DE415E">
              <w:rPr>
                <w:rFonts w:cs="Times New Roman"/>
                <w:szCs w:val="24"/>
              </w:rPr>
              <w:t>.32</w:t>
            </w:r>
          </w:p>
        </w:tc>
      </w:tr>
      <w:tr w:rsidR="009F63DD" w:rsidRPr="00DE415E" w14:paraId="7B2DEE09" w14:textId="77777777" w:rsidTr="000F4FCF">
        <w:trPr>
          <w:trHeight w:val="315"/>
        </w:trPr>
        <w:tc>
          <w:tcPr>
            <w:tcW w:w="604" w:type="pct"/>
            <w:noWrap/>
            <w:vAlign w:val="center"/>
            <w:hideMark/>
          </w:tcPr>
          <w:p w14:paraId="2D7D30CA" w14:textId="77777777" w:rsidR="009F63DD" w:rsidRPr="00DE415E" w:rsidRDefault="009F63DD" w:rsidP="000F4FCF">
            <w:pPr>
              <w:jc w:val="center"/>
              <w:rPr>
                <w:rFonts w:cs="Times New Roman"/>
                <w:szCs w:val="24"/>
                <w:lang w:eastAsia="zh-CN"/>
              </w:rPr>
            </w:pPr>
          </w:p>
        </w:tc>
        <w:tc>
          <w:tcPr>
            <w:tcW w:w="523" w:type="pct"/>
            <w:noWrap/>
            <w:vAlign w:val="center"/>
            <w:hideMark/>
          </w:tcPr>
          <w:p w14:paraId="36C585B5" w14:textId="77777777" w:rsidR="009F63DD" w:rsidRPr="00DE415E" w:rsidRDefault="009F63DD" w:rsidP="000F4FCF">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0F4FCF">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0F4FCF">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0F4FCF">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0F4FCF">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0F4FCF">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0F4FCF">
            <w:pPr>
              <w:jc w:val="center"/>
              <w:rPr>
                <w:rFonts w:cs="Times New Roman"/>
                <w:szCs w:val="24"/>
                <w:lang w:eastAsia="zh-CN"/>
              </w:rPr>
            </w:pPr>
          </w:p>
        </w:tc>
        <w:tc>
          <w:tcPr>
            <w:tcW w:w="346" w:type="pct"/>
            <w:noWrap/>
            <w:vAlign w:val="center"/>
            <w:hideMark/>
          </w:tcPr>
          <w:p w14:paraId="535D0B0D" w14:textId="77777777" w:rsidR="009F63DD" w:rsidRPr="00DE415E" w:rsidRDefault="009F63DD" w:rsidP="000F4FCF">
            <w:pPr>
              <w:jc w:val="center"/>
              <w:rPr>
                <w:rFonts w:cs="Times New Roman"/>
                <w:szCs w:val="24"/>
                <w:lang w:eastAsia="zh-CN"/>
              </w:rPr>
            </w:pPr>
          </w:p>
        </w:tc>
        <w:tc>
          <w:tcPr>
            <w:tcW w:w="441" w:type="pct"/>
            <w:noWrap/>
            <w:vAlign w:val="center"/>
            <w:hideMark/>
          </w:tcPr>
          <w:p w14:paraId="337DC651" w14:textId="77777777" w:rsidR="009F63DD" w:rsidRPr="00DE415E" w:rsidRDefault="009F63DD" w:rsidP="000F4FCF">
            <w:pPr>
              <w:jc w:val="center"/>
              <w:rPr>
                <w:rFonts w:cs="Times New Roman"/>
                <w:szCs w:val="24"/>
                <w:lang w:eastAsia="zh-CN"/>
              </w:rPr>
            </w:pPr>
          </w:p>
        </w:tc>
      </w:tr>
      <w:tr w:rsidR="009F63DD" w:rsidRPr="00DE415E" w14:paraId="14096D65" w14:textId="77777777" w:rsidTr="000F4FCF">
        <w:trPr>
          <w:trHeight w:val="315"/>
        </w:trPr>
        <w:tc>
          <w:tcPr>
            <w:tcW w:w="604" w:type="pct"/>
            <w:noWrap/>
            <w:vAlign w:val="center"/>
            <w:hideMark/>
          </w:tcPr>
          <w:p w14:paraId="2C11BC97" w14:textId="77777777" w:rsidR="009F63DD" w:rsidRPr="00DE415E" w:rsidRDefault="009F63DD" w:rsidP="000F4FCF">
            <w:pPr>
              <w:jc w:val="center"/>
              <w:rPr>
                <w:rFonts w:cs="Times New Roman"/>
                <w:szCs w:val="24"/>
                <w:lang w:eastAsia="zh-CN"/>
              </w:rPr>
            </w:pPr>
          </w:p>
        </w:tc>
        <w:tc>
          <w:tcPr>
            <w:tcW w:w="523" w:type="pct"/>
            <w:noWrap/>
            <w:vAlign w:val="center"/>
            <w:hideMark/>
          </w:tcPr>
          <w:p w14:paraId="3F7CC74B" w14:textId="77777777" w:rsidR="009F63DD" w:rsidRPr="00DE415E" w:rsidRDefault="009F63DD" w:rsidP="000F4FCF">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0F4FCF">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0F4FCF">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0F4FCF">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0F4FCF">
            <w:pPr>
              <w:jc w:val="center"/>
              <w:rPr>
                <w:rFonts w:cs="Times New Roman"/>
                <w:szCs w:val="24"/>
                <w:lang w:eastAsia="zh-CN"/>
              </w:rPr>
            </w:pPr>
          </w:p>
        </w:tc>
        <w:tc>
          <w:tcPr>
            <w:tcW w:w="346" w:type="pct"/>
            <w:noWrap/>
            <w:vAlign w:val="center"/>
            <w:hideMark/>
          </w:tcPr>
          <w:p w14:paraId="43FACF64" w14:textId="77777777" w:rsidR="009F63DD" w:rsidRPr="00DE415E" w:rsidRDefault="009F63DD" w:rsidP="000F4FCF">
            <w:pPr>
              <w:jc w:val="center"/>
              <w:rPr>
                <w:rFonts w:cs="Times New Roman"/>
                <w:szCs w:val="24"/>
                <w:lang w:eastAsia="zh-CN"/>
              </w:rPr>
            </w:pPr>
          </w:p>
        </w:tc>
        <w:tc>
          <w:tcPr>
            <w:tcW w:w="441" w:type="pct"/>
            <w:noWrap/>
            <w:vAlign w:val="center"/>
            <w:hideMark/>
          </w:tcPr>
          <w:p w14:paraId="07F318C2" w14:textId="77777777" w:rsidR="009F63DD" w:rsidRPr="00DE415E" w:rsidRDefault="009F63DD" w:rsidP="000F4FCF">
            <w:pPr>
              <w:jc w:val="center"/>
              <w:rPr>
                <w:rFonts w:cs="Times New Roman"/>
                <w:szCs w:val="24"/>
                <w:lang w:eastAsia="zh-CN"/>
              </w:rPr>
            </w:pPr>
          </w:p>
        </w:tc>
      </w:tr>
      <w:tr w:rsidR="009F63DD" w:rsidRPr="00DE415E" w14:paraId="2501C0B4" w14:textId="77777777" w:rsidTr="000F4FCF">
        <w:trPr>
          <w:trHeight w:val="315"/>
        </w:trPr>
        <w:tc>
          <w:tcPr>
            <w:tcW w:w="604" w:type="pct"/>
            <w:noWrap/>
            <w:vAlign w:val="center"/>
            <w:hideMark/>
          </w:tcPr>
          <w:p w14:paraId="48B687E5" w14:textId="77777777" w:rsidR="009F63DD" w:rsidRPr="00DE415E" w:rsidRDefault="009F63DD" w:rsidP="000F4FCF">
            <w:pPr>
              <w:jc w:val="center"/>
              <w:rPr>
                <w:rFonts w:cs="Times New Roman"/>
                <w:szCs w:val="24"/>
                <w:lang w:eastAsia="zh-CN"/>
              </w:rPr>
            </w:pPr>
          </w:p>
        </w:tc>
        <w:tc>
          <w:tcPr>
            <w:tcW w:w="523" w:type="pct"/>
            <w:noWrap/>
            <w:vAlign w:val="center"/>
            <w:hideMark/>
          </w:tcPr>
          <w:p w14:paraId="1D882B9E" w14:textId="77777777" w:rsidR="009F63DD" w:rsidRPr="00DE415E" w:rsidRDefault="009F63DD" w:rsidP="000F4FCF">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0F4FCF">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0F4FCF">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0F4FCF">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0F4FCF">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0F4FCF">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0F4FCF">
            <w:pPr>
              <w:jc w:val="center"/>
              <w:rPr>
                <w:rFonts w:cs="Times New Roman"/>
                <w:szCs w:val="24"/>
                <w:lang w:eastAsia="zh-CN"/>
              </w:rPr>
            </w:pPr>
          </w:p>
        </w:tc>
        <w:tc>
          <w:tcPr>
            <w:tcW w:w="346" w:type="pct"/>
            <w:noWrap/>
            <w:vAlign w:val="center"/>
            <w:hideMark/>
          </w:tcPr>
          <w:p w14:paraId="59490F9F" w14:textId="77777777" w:rsidR="009F63DD" w:rsidRPr="00DE415E" w:rsidRDefault="009F63DD" w:rsidP="000F4FCF">
            <w:pPr>
              <w:jc w:val="center"/>
              <w:rPr>
                <w:rFonts w:cs="Times New Roman"/>
                <w:szCs w:val="24"/>
                <w:lang w:eastAsia="zh-CN"/>
              </w:rPr>
            </w:pPr>
          </w:p>
        </w:tc>
        <w:tc>
          <w:tcPr>
            <w:tcW w:w="441" w:type="pct"/>
            <w:noWrap/>
            <w:vAlign w:val="center"/>
            <w:hideMark/>
          </w:tcPr>
          <w:p w14:paraId="62E92372" w14:textId="77777777" w:rsidR="009F63DD" w:rsidRPr="00DE415E" w:rsidRDefault="009F63DD" w:rsidP="000F4FCF">
            <w:pPr>
              <w:jc w:val="center"/>
              <w:rPr>
                <w:rFonts w:cs="Times New Roman"/>
                <w:szCs w:val="24"/>
                <w:lang w:eastAsia="zh-CN"/>
              </w:rPr>
            </w:pPr>
          </w:p>
        </w:tc>
      </w:tr>
      <w:tr w:rsidR="009F63DD" w:rsidRPr="00DE415E" w14:paraId="33D2BC06" w14:textId="77777777" w:rsidTr="000F4FCF">
        <w:trPr>
          <w:trHeight w:val="315"/>
        </w:trPr>
        <w:tc>
          <w:tcPr>
            <w:tcW w:w="604" w:type="pct"/>
            <w:noWrap/>
            <w:vAlign w:val="center"/>
            <w:hideMark/>
          </w:tcPr>
          <w:p w14:paraId="4F4A8FA2" w14:textId="77777777" w:rsidR="009F63DD" w:rsidRPr="00DE415E" w:rsidRDefault="009F63DD" w:rsidP="000F4FCF">
            <w:pPr>
              <w:jc w:val="center"/>
              <w:rPr>
                <w:rFonts w:cs="Times New Roman"/>
                <w:szCs w:val="24"/>
                <w:lang w:eastAsia="zh-CN"/>
              </w:rPr>
            </w:pPr>
          </w:p>
        </w:tc>
        <w:tc>
          <w:tcPr>
            <w:tcW w:w="523" w:type="pct"/>
            <w:noWrap/>
            <w:vAlign w:val="center"/>
            <w:hideMark/>
          </w:tcPr>
          <w:p w14:paraId="7A75164F" w14:textId="77777777" w:rsidR="009F63DD" w:rsidRPr="00DE415E" w:rsidRDefault="009F63DD" w:rsidP="000F4FCF">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0F4FCF">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0F4FCF">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0F4FCF">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0F4FCF">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0F4FCF">
            <w:pPr>
              <w:jc w:val="center"/>
              <w:rPr>
                <w:rFonts w:cs="Times New Roman"/>
                <w:szCs w:val="24"/>
                <w:lang w:eastAsia="zh-CN"/>
              </w:rPr>
            </w:pPr>
          </w:p>
        </w:tc>
        <w:tc>
          <w:tcPr>
            <w:tcW w:w="346" w:type="pct"/>
            <w:noWrap/>
            <w:vAlign w:val="center"/>
            <w:hideMark/>
          </w:tcPr>
          <w:p w14:paraId="4A4D0861" w14:textId="77777777" w:rsidR="009F63DD" w:rsidRPr="00DE415E" w:rsidRDefault="009F63DD" w:rsidP="000F4FCF">
            <w:pPr>
              <w:jc w:val="center"/>
              <w:rPr>
                <w:rFonts w:cs="Times New Roman"/>
                <w:szCs w:val="24"/>
                <w:lang w:eastAsia="zh-CN"/>
              </w:rPr>
            </w:pPr>
          </w:p>
        </w:tc>
        <w:tc>
          <w:tcPr>
            <w:tcW w:w="441" w:type="pct"/>
            <w:noWrap/>
            <w:vAlign w:val="center"/>
            <w:hideMark/>
          </w:tcPr>
          <w:p w14:paraId="0847569F" w14:textId="77777777" w:rsidR="009F63DD" w:rsidRPr="00DE415E" w:rsidRDefault="009F63DD" w:rsidP="000F4FCF">
            <w:pPr>
              <w:jc w:val="center"/>
              <w:rPr>
                <w:rFonts w:cs="Times New Roman"/>
                <w:szCs w:val="24"/>
                <w:lang w:eastAsia="zh-CN"/>
              </w:rPr>
            </w:pPr>
          </w:p>
        </w:tc>
      </w:tr>
      <w:tr w:rsidR="009F63DD" w:rsidRPr="00DE415E" w14:paraId="028C50F6" w14:textId="77777777" w:rsidTr="000F4FCF">
        <w:trPr>
          <w:trHeight w:val="315"/>
        </w:trPr>
        <w:tc>
          <w:tcPr>
            <w:tcW w:w="604" w:type="pct"/>
            <w:noWrap/>
            <w:vAlign w:val="center"/>
            <w:hideMark/>
          </w:tcPr>
          <w:p w14:paraId="3683F6BD" w14:textId="77777777" w:rsidR="009F63DD" w:rsidRPr="00DE415E" w:rsidRDefault="009F63DD" w:rsidP="000F4FCF">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0F4FCF">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0F4FCF">
            <w:pPr>
              <w:jc w:val="center"/>
              <w:rPr>
                <w:rFonts w:cs="Times New Roman"/>
                <w:szCs w:val="24"/>
                <w:lang w:eastAsia="zh-CN"/>
              </w:rPr>
            </w:pPr>
          </w:p>
        </w:tc>
        <w:tc>
          <w:tcPr>
            <w:tcW w:w="492" w:type="pct"/>
            <w:noWrap/>
            <w:vAlign w:val="center"/>
            <w:hideMark/>
          </w:tcPr>
          <w:p w14:paraId="63AC14DB" w14:textId="77777777" w:rsidR="009F63DD" w:rsidRPr="00DE415E" w:rsidRDefault="009F63DD" w:rsidP="000F4FCF">
            <w:pPr>
              <w:jc w:val="center"/>
              <w:rPr>
                <w:rFonts w:cs="Times New Roman"/>
                <w:szCs w:val="24"/>
                <w:lang w:eastAsia="zh-CN"/>
              </w:rPr>
            </w:pPr>
          </w:p>
        </w:tc>
        <w:tc>
          <w:tcPr>
            <w:tcW w:w="612" w:type="pct"/>
            <w:noWrap/>
            <w:vAlign w:val="center"/>
            <w:hideMark/>
          </w:tcPr>
          <w:p w14:paraId="5BA8F218" w14:textId="77777777" w:rsidR="009F63DD" w:rsidRPr="00DE415E" w:rsidRDefault="009F63DD" w:rsidP="000F4FCF">
            <w:pPr>
              <w:jc w:val="center"/>
              <w:rPr>
                <w:rFonts w:cs="Times New Roman"/>
                <w:szCs w:val="24"/>
                <w:lang w:eastAsia="zh-CN"/>
              </w:rPr>
            </w:pPr>
          </w:p>
        </w:tc>
        <w:tc>
          <w:tcPr>
            <w:tcW w:w="411" w:type="pct"/>
            <w:noWrap/>
            <w:vAlign w:val="center"/>
            <w:hideMark/>
          </w:tcPr>
          <w:p w14:paraId="7B5C6911" w14:textId="77777777" w:rsidR="009F63DD" w:rsidRPr="00DE415E" w:rsidRDefault="009F63DD" w:rsidP="000F4FCF">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0F4FCF">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0F4FCF">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0F4FCF">
            <w:pPr>
              <w:jc w:val="center"/>
              <w:rPr>
                <w:rFonts w:cs="Times New Roman"/>
                <w:szCs w:val="24"/>
                <w:lang w:eastAsia="zh-CN"/>
              </w:rPr>
            </w:pPr>
            <w:r w:rsidRPr="00DE415E">
              <w:rPr>
                <w:rFonts w:cs="Times New Roman"/>
                <w:szCs w:val="24"/>
              </w:rPr>
              <w:t>.52</w:t>
            </w:r>
          </w:p>
        </w:tc>
      </w:tr>
      <w:tr w:rsidR="009F63DD" w:rsidRPr="00DE415E" w14:paraId="029C7E6B" w14:textId="77777777" w:rsidTr="000F4FCF">
        <w:trPr>
          <w:trHeight w:val="315"/>
        </w:trPr>
        <w:tc>
          <w:tcPr>
            <w:tcW w:w="604" w:type="pct"/>
            <w:noWrap/>
            <w:vAlign w:val="center"/>
            <w:hideMark/>
          </w:tcPr>
          <w:p w14:paraId="5C0A9EF8" w14:textId="77777777" w:rsidR="009F63DD" w:rsidRPr="00DE415E" w:rsidRDefault="009F63DD" w:rsidP="000F4FCF">
            <w:pPr>
              <w:jc w:val="center"/>
              <w:rPr>
                <w:rFonts w:cs="Times New Roman"/>
                <w:szCs w:val="24"/>
                <w:lang w:eastAsia="zh-CN"/>
              </w:rPr>
            </w:pPr>
          </w:p>
        </w:tc>
        <w:tc>
          <w:tcPr>
            <w:tcW w:w="523" w:type="pct"/>
            <w:noWrap/>
            <w:vAlign w:val="center"/>
            <w:hideMark/>
          </w:tcPr>
          <w:p w14:paraId="1E817361" w14:textId="77777777" w:rsidR="009F63DD" w:rsidRPr="00DE415E" w:rsidRDefault="009F63DD" w:rsidP="000F4FCF">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0F4FCF">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0F4FCF">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0F4FCF">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0F4FCF">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0F4FCF">
            <w:pPr>
              <w:jc w:val="center"/>
              <w:rPr>
                <w:rFonts w:cs="Times New Roman"/>
                <w:szCs w:val="24"/>
                <w:lang w:eastAsia="zh-CN"/>
              </w:rPr>
            </w:pPr>
          </w:p>
        </w:tc>
        <w:tc>
          <w:tcPr>
            <w:tcW w:w="346" w:type="pct"/>
            <w:noWrap/>
            <w:vAlign w:val="center"/>
            <w:hideMark/>
          </w:tcPr>
          <w:p w14:paraId="145B0A9D" w14:textId="77777777" w:rsidR="009F63DD" w:rsidRPr="00DE415E" w:rsidRDefault="009F63DD" w:rsidP="000F4FCF">
            <w:pPr>
              <w:jc w:val="center"/>
              <w:rPr>
                <w:rFonts w:cs="Times New Roman"/>
                <w:szCs w:val="24"/>
                <w:lang w:eastAsia="zh-CN"/>
              </w:rPr>
            </w:pPr>
          </w:p>
        </w:tc>
        <w:tc>
          <w:tcPr>
            <w:tcW w:w="441" w:type="pct"/>
            <w:noWrap/>
            <w:vAlign w:val="center"/>
            <w:hideMark/>
          </w:tcPr>
          <w:p w14:paraId="03B2EF8C" w14:textId="77777777" w:rsidR="009F63DD" w:rsidRPr="00DE415E" w:rsidRDefault="009F63DD" w:rsidP="000F4FCF">
            <w:pPr>
              <w:jc w:val="center"/>
              <w:rPr>
                <w:rFonts w:cs="Times New Roman"/>
                <w:szCs w:val="24"/>
                <w:lang w:eastAsia="zh-CN"/>
              </w:rPr>
            </w:pPr>
          </w:p>
        </w:tc>
      </w:tr>
      <w:tr w:rsidR="009F63DD" w:rsidRPr="00DE415E" w14:paraId="790FF756" w14:textId="77777777" w:rsidTr="000F4FCF">
        <w:trPr>
          <w:trHeight w:val="315"/>
        </w:trPr>
        <w:tc>
          <w:tcPr>
            <w:tcW w:w="604" w:type="pct"/>
            <w:noWrap/>
            <w:vAlign w:val="center"/>
            <w:hideMark/>
          </w:tcPr>
          <w:p w14:paraId="48AA76F5" w14:textId="77777777" w:rsidR="009F63DD" w:rsidRPr="00DE415E" w:rsidRDefault="009F63DD" w:rsidP="000F4FCF">
            <w:pPr>
              <w:jc w:val="center"/>
              <w:rPr>
                <w:rFonts w:cs="Times New Roman"/>
                <w:szCs w:val="24"/>
                <w:lang w:eastAsia="zh-CN"/>
              </w:rPr>
            </w:pPr>
          </w:p>
        </w:tc>
        <w:tc>
          <w:tcPr>
            <w:tcW w:w="523" w:type="pct"/>
            <w:noWrap/>
            <w:vAlign w:val="center"/>
            <w:hideMark/>
          </w:tcPr>
          <w:p w14:paraId="4EA275AA" w14:textId="77777777" w:rsidR="009F63DD" w:rsidRPr="00DE415E" w:rsidRDefault="009F63DD" w:rsidP="000F4FCF">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0F4FCF">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0F4FCF">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0F4FCF">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0F4FCF">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0F4FCF">
            <w:pPr>
              <w:jc w:val="center"/>
              <w:rPr>
                <w:rFonts w:cs="Times New Roman"/>
                <w:szCs w:val="24"/>
                <w:lang w:eastAsia="zh-CN"/>
              </w:rPr>
            </w:pPr>
          </w:p>
        </w:tc>
        <w:tc>
          <w:tcPr>
            <w:tcW w:w="346" w:type="pct"/>
            <w:noWrap/>
            <w:vAlign w:val="center"/>
            <w:hideMark/>
          </w:tcPr>
          <w:p w14:paraId="39ECD48C" w14:textId="77777777" w:rsidR="009F63DD" w:rsidRPr="00DE415E" w:rsidRDefault="009F63DD" w:rsidP="000F4FCF">
            <w:pPr>
              <w:jc w:val="center"/>
              <w:rPr>
                <w:rFonts w:cs="Times New Roman"/>
                <w:szCs w:val="24"/>
                <w:lang w:eastAsia="zh-CN"/>
              </w:rPr>
            </w:pPr>
          </w:p>
        </w:tc>
        <w:tc>
          <w:tcPr>
            <w:tcW w:w="441" w:type="pct"/>
            <w:noWrap/>
            <w:vAlign w:val="center"/>
            <w:hideMark/>
          </w:tcPr>
          <w:p w14:paraId="4DA2C943" w14:textId="77777777" w:rsidR="009F63DD" w:rsidRPr="00DE415E" w:rsidRDefault="009F63DD" w:rsidP="000F4FCF">
            <w:pPr>
              <w:jc w:val="center"/>
              <w:rPr>
                <w:rFonts w:cs="Times New Roman"/>
                <w:szCs w:val="24"/>
                <w:lang w:eastAsia="zh-CN"/>
              </w:rPr>
            </w:pPr>
          </w:p>
        </w:tc>
      </w:tr>
      <w:tr w:rsidR="009F63DD" w:rsidRPr="00DE415E" w14:paraId="3B5BB929" w14:textId="77777777" w:rsidTr="000F4FCF">
        <w:trPr>
          <w:trHeight w:val="315"/>
        </w:trPr>
        <w:tc>
          <w:tcPr>
            <w:tcW w:w="604" w:type="pct"/>
            <w:noWrap/>
            <w:vAlign w:val="center"/>
            <w:hideMark/>
          </w:tcPr>
          <w:p w14:paraId="7490A2F0" w14:textId="77777777" w:rsidR="009F63DD" w:rsidRPr="00DE415E" w:rsidRDefault="009F63DD" w:rsidP="000F4FCF">
            <w:pPr>
              <w:jc w:val="center"/>
              <w:rPr>
                <w:rFonts w:cs="Times New Roman"/>
                <w:szCs w:val="24"/>
                <w:lang w:eastAsia="zh-CN"/>
              </w:rPr>
            </w:pPr>
          </w:p>
        </w:tc>
        <w:tc>
          <w:tcPr>
            <w:tcW w:w="523" w:type="pct"/>
            <w:noWrap/>
            <w:vAlign w:val="center"/>
            <w:hideMark/>
          </w:tcPr>
          <w:p w14:paraId="6BC7C566" w14:textId="77777777" w:rsidR="009F63DD" w:rsidRPr="00DE415E" w:rsidRDefault="009F63DD" w:rsidP="000F4FCF">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0F4FCF">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0F4FCF">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0F4FCF">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0F4FCF">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0F4FCF">
            <w:pPr>
              <w:jc w:val="center"/>
              <w:rPr>
                <w:rFonts w:cs="Times New Roman"/>
                <w:szCs w:val="24"/>
                <w:lang w:eastAsia="zh-CN"/>
              </w:rPr>
            </w:pPr>
          </w:p>
        </w:tc>
        <w:tc>
          <w:tcPr>
            <w:tcW w:w="346" w:type="pct"/>
            <w:noWrap/>
            <w:vAlign w:val="center"/>
            <w:hideMark/>
          </w:tcPr>
          <w:p w14:paraId="6AA125F9" w14:textId="77777777" w:rsidR="009F63DD" w:rsidRPr="00DE415E" w:rsidRDefault="009F63DD" w:rsidP="000F4FCF">
            <w:pPr>
              <w:jc w:val="center"/>
              <w:rPr>
                <w:rFonts w:cs="Times New Roman"/>
                <w:szCs w:val="24"/>
                <w:lang w:eastAsia="zh-CN"/>
              </w:rPr>
            </w:pPr>
          </w:p>
        </w:tc>
        <w:tc>
          <w:tcPr>
            <w:tcW w:w="441" w:type="pct"/>
            <w:noWrap/>
            <w:vAlign w:val="center"/>
            <w:hideMark/>
          </w:tcPr>
          <w:p w14:paraId="433AA1BD" w14:textId="77777777" w:rsidR="009F63DD" w:rsidRPr="00DE415E" w:rsidRDefault="009F63DD" w:rsidP="000F4FCF">
            <w:pPr>
              <w:jc w:val="center"/>
              <w:rPr>
                <w:rFonts w:cs="Times New Roman"/>
                <w:szCs w:val="24"/>
                <w:lang w:eastAsia="zh-CN"/>
              </w:rPr>
            </w:pPr>
          </w:p>
        </w:tc>
      </w:tr>
      <w:tr w:rsidR="009F63DD" w:rsidRPr="00DE415E" w14:paraId="21A59A6B" w14:textId="77777777" w:rsidTr="000F4FCF">
        <w:trPr>
          <w:trHeight w:val="315"/>
        </w:trPr>
        <w:tc>
          <w:tcPr>
            <w:tcW w:w="604" w:type="pct"/>
            <w:noWrap/>
            <w:vAlign w:val="center"/>
            <w:hideMark/>
          </w:tcPr>
          <w:p w14:paraId="48DB2A24" w14:textId="77777777" w:rsidR="009F63DD" w:rsidRPr="00DE415E" w:rsidRDefault="009F63DD" w:rsidP="000F4FCF">
            <w:pPr>
              <w:jc w:val="center"/>
              <w:rPr>
                <w:rFonts w:cs="Times New Roman"/>
                <w:szCs w:val="24"/>
                <w:lang w:eastAsia="zh-CN"/>
              </w:rPr>
            </w:pPr>
          </w:p>
        </w:tc>
        <w:tc>
          <w:tcPr>
            <w:tcW w:w="523" w:type="pct"/>
            <w:noWrap/>
            <w:vAlign w:val="center"/>
            <w:hideMark/>
          </w:tcPr>
          <w:p w14:paraId="1AEC9586" w14:textId="77777777" w:rsidR="009F63DD" w:rsidRPr="00DE415E" w:rsidRDefault="009F63DD" w:rsidP="000F4FCF">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0F4FCF">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0F4FCF">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0F4FCF">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0F4FCF">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0F4FCF">
            <w:pPr>
              <w:jc w:val="center"/>
              <w:rPr>
                <w:rFonts w:cs="Times New Roman"/>
                <w:szCs w:val="24"/>
                <w:lang w:eastAsia="zh-CN"/>
              </w:rPr>
            </w:pPr>
          </w:p>
        </w:tc>
        <w:tc>
          <w:tcPr>
            <w:tcW w:w="346" w:type="pct"/>
            <w:noWrap/>
            <w:vAlign w:val="center"/>
            <w:hideMark/>
          </w:tcPr>
          <w:p w14:paraId="2C5B4053" w14:textId="77777777" w:rsidR="009F63DD" w:rsidRPr="00DE415E" w:rsidRDefault="009F63DD" w:rsidP="000F4FCF">
            <w:pPr>
              <w:jc w:val="center"/>
              <w:rPr>
                <w:rFonts w:cs="Times New Roman"/>
                <w:szCs w:val="24"/>
                <w:lang w:eastAsia="zh-CN"/>
              </w:rPr>
            </w:pPr>
          </w:p>
        </w:tc>
        <w:tc>
          <w:tcPr>
            <w:tcW w:w="441" w:type="pct"/>
            <w:noWrap/>
            <w:vAlign w:val="center"/>
            <w:hideMark/>
          </w:tcPr>
          <w:p w14:paraId="43BF6C2C" w14:textId="77777777" w:rsidR="009F63DD" w:rsidRPr="00DE415E" w:rsidRDefault="009F63DD" w:rsidP="000F4FCF">
            <w:pPr>
              <w:jc w:val="center"/>
              <w:rPr>
                <w:rFonts w:cs="Times New Roman"/>
                <w:szCs w:val="24"/>
                <w:lang w:eastAsia="zh-CN"/>
              </w:rPr>
            </w:pPr>
          </w:p>
        </w:tc>
      </w:tr>
      <w:tr w:rsidR="009F63DD" w:rsidRPr="00DE415E" w14:paraId="18BA8623" w14:textId="77777777" w:rsidTr="000F4FCF">
        <w:trPr>
          <w:trHeight w:val="315"/>
        </w:trPr>
        <w:tc>
          <w:tcPr>
            <w:tcW w:w="604" w:type="pct"/>
            <w:noWrap/>
            <w:vAlign w:val="center"/>
            <w:hideMark/>
          </w:tcPr>
          <w:p w14:paraId="6921CAD1" w14:textId="77777777" w:rsidR="009F63DD" w:rsidRPr="00DE415E" w:rsidRDefault="009F63DD" w:rsidP="000F4FCF">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0F4FCF">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0F4FCF">
            <w:pPr>
              <w:jc w:val="center"/>
              <w:rPr>
                <w:rFonts w:cs="Times New Roman"/>
                <w:szCs w:val="24"/>
                <w:lang w:eastAsia="zh-CN"/>
              </w:rPr>
            </w:pPr>
          </w:p>
        </w:tc>
        <w:tc>
          <w:tcPr>
            <w:tcW w:w="492" w:type="pct"/>
            <w:noWrap/>
            <w:vAlign w:val="center"/>
            <w:hideMark/>
          </w:tcPr>
          <w:p w14:paraId="28592494" w14:textId="77777777" w:rsidR="009F63DD" w:rsidRPr="00DE415E" w:rsidRDefault="009F63DD" w:rsidP="000F4FCF">
            <w:pPr>
              <w:jc w:val="center"/>
              <w:rPr>
                <w:rFonts w:cs="Times New Roman"/>
                <w:szCs w:val="24"/>
                <w:lang w:eastAsia="zh-CN"/>
              </w:rPr>
            </w:pPr>
          </w:p>
        </w:tc>
        <w:tc>
          <w:tcPr>
            <w:tcW w:w="612" w:type="pct"/>
            <w:noWrap/>
            <w:vAlign w:val="center"/>
            <w:hideMark/>
          </w:tcPr>
          <w:p w14:paraId="7EDD09EB" w14:textId="77777777" w:rsidR="009F63DD" w:rsidRPr="00DE415E" w:rsidRDefault="009F63DD" w:rsidP="000F4FCF">
            <w:pPr>
              <w:jc w:val="center"/>
              <w:rPr>
                <w:rFonts w:cs="Times New Roman"/>
                <w:szCs w:val="24"/>
                <w:lang w:eastAsia="zh-CN"/>
              </w:rPr>
            </w:pPr>
          </w:p>
        </w:tc>
        <w:tc>
          <w:tcPr>
            <w:tcW w:w="411" w:type="pct"/>
            <w:noWrap/>
            <w:vAlign w:val="center"/>
            <w:hideMark/>
          </w:tcPr>
          <w:p w14:paraId="00D27981" w14:textId="77777777" w:rsidR="009F63DD" w:rsidRPr="00DE415E" w:rsidRDefault="009F63DD" w:rsidP="000F4FCF">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0F4FCF">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0F4FCF">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0F4FCF">
            <w:pPr>
              <w:jc w:val="center"/>
              <w:rPr>
                <w:rFonts w:cs="Times New Roman"/>
                <w:szCs w:val="24"/>
                <w:lang w:eastAsia="zh-CN"/>
              </w:rPr>
            </w:pPr>
            <w:r w:rsidRPr="00DE415E">
              <w:rPr>
                <w:rFonts w:cs="Times New Roman"/>
                <w:szCs w:val="24"/>
              </w:rPr>
              <w:t>.63</w:t>
            </w:r>
          </w:p>
        </w:tc>
      </w:tr>
      <w:tr w:rsidR="009F63DD" w:rsidRPr="00DE415E" w14:paraId="6AE04E11" w14:textId="77777777" w:rsidTr="000F4FCF">
        <w:trPr>
          <w:trHeight w:val="315"/>
        </w:trPr>
        <w:tc>
          <w:tcPr>
            <w:tcW w:w="604" w:type="pct"/>
            <w:noWrap/>
            <w:vAlign w:val="center"/>
            <w:hideMark/>
          </w:tcPr>
          <w:p w14:paraId="46B8B2E3" w14:textId="77777777" w:rsidR="009F63DD" w:rsidRPr="00DE415E" w:rsidRDefault="009F63DD" w:rsidP="000F4FCF">
            <w:pPr>
              <w:jc w:val="center"/>
              <w:rPr>
                <w:rFonts w:cs="Times New Roman"/>
                <w:szCs w:val="24"/>
                <w:lang w:eastAsia="zh-CN"/>
              </w:rPr>
            </w:pPr>
          </w:p>
        </w:tc>
        <w:tc>
          <w:tcPr>
            <w:tcW w:w="523" w:type="pct"/>
            <w:noWrap/>
            <w:vAlign w:val="center"/>
            <w:hideMark/>
          </w:tcPr>
          <w:p w14:paraId="36B37935" w14:textId="77777777" w:rsidR="009F63DD" w:rsidRPr="00DE415E" w:rsidRDefault="009F63DD" w:rsidP="000F4FCF">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0F4FCF">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0F4FCF">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0F4FCF">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0F4FCF">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0F4FCF">
            <w:pPr>
              <w:jc w:val="center"/>
              <w:rPr>
                <w:rFonts w:cs="Times New Roman"/>
                <w:szCs w:val="24"/>
                <w:lang w:eastAsia="zh-CN"/>
              </w:rPr>
            </w:pPr>
          </w:p>
        </w:tc>
        <w:tc>
          <w:tcPr>
            <w:tcW w:w="346" w:type="pct"/>
            <w:noWrap/>
            <w:vAlign w:val="center"/>
            <w:hideMark/>
          </w:tcPr>
          <w:p w14:paraId="505971B9" w14:textId="77777777" w:rsidR="009F63DD" w:rsidRPr="00DE415E" w:rsidRDefault="009F63DD" w:rsidP="000F4FCF">
            <w:pPr>
              <w:jc w:val="center"/>
              <w:rPr>
                <w:rFonts w:cs="Times New Roman"/>
                <w:szCs w:val="24"/>
                <w:lang w:eastAsia="zh-CN"/>
              </w:rPr>
            </w:pPr>
          </w:p>
        </w:tc>
        <w:tc>
          <w:tcPr>
            <w:tcW w:w="441" w:type="pct"/>
            <w:noWrap/>
            <w:vAlign w:val="center"/>
            <w:hideMark/>
          </w:tcPr>
          <w:p w14:paraId="126C96C2" w14:textId="77777777" w:rsidR="009F63DD" w:rsidRPr="00DE415E" w:rsidRDefault="009F63DD" w:rsidP="000F4FCF">
            <w:pPr>
              <w:jc w:val="center"/>
              <w:rPr>
                <w:rFonts w:cs="Times New Roman"/>
                <w:szCs w:val="24"/>
                <w:lang w:eastAsia="zh-CN"/>
              </w:rPr>
            </w:pPr>
          </w:p>
        </w:tc>
      </w:tr>
      <w:tr w:rsidR="009F63DD" w:rsidRPr="00DE415E" w14:paraId="270BF000" w14:textId="77777777" w:rsidTr="000F4FCF">
        <w:trPr>
          <w:trHeight w:val="315"/>
        </w:trPr>
        <w:tc>
          <w:tcPr>
            <w:tcW w:w="604" w:type="pct"/>
            <w:noWrap/>
            <w:vAlign w:val="center"/>
            <w:hideMark/>
          </w:tcPr>
          <w:p w14:paraId="3A1FC7DB" w14:textId="77777777" w:rsidR="009F63DD" w:rsidRPr="00DE415E" w:rsidRDefault="009F63DD" w:rsidP="000F4FCF">
            <w:pPr>
              <w:jc w:val="center"/>
              <w:rPr>
                <w:rFonts w:cs="Times New Roman"/>
                <w:szCs w:val="24"/>
                <w:lang w:eastAsia="zh-CN"/>
              </w:rPr>
            </w:pPr>
          </w:p>
        </w:tc>
        <w:tc>
          <w:tcPr>
            <w:tcW w:w="523" w:type="pct"/>
            <w:noWrap/>
            <w:vAlign w:val="center"/>
            <w:hideMark/>
          </w:tcPr>
          <w:p w14:paraId="7042E2C4" w14:textId="77777777" w:rsidR="009F63DD" w:rsidRPr="00DE415E" w:rsidRDefault="009F63DD" w:rsidP="000F4FCF">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0F4FCF">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0F4FCF">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0F4FCF">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0F4FCF">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0F4FCF">
            <w:pPr>
              <w:jc w:val="center"/>
              <w:rPr>
                <w:rFonts w:cs="Times New Roman"/>
                <w:szCs w:val="24"/>
                <w:lang w:eastAsia="zh-CN"/>
              </w:rPr>
            </w:pPr>
          </w:p>
        </w:tc>
        <w:tc>
          <w:tcPr>
            <w:tcW w:w="346" w:type="pct"/>
            <w:noWrap/>
            <w:vAlign w:val="center"/>
            <w:hideMark/>
          </w:tcPr>
          <w:p w14:paraId="706CE3EB" w14:textId="77777777" w:rsidR="009F63DD" w:rsidRPr="00DE415E" w:rsidRDefault="009F63DD" w:rsidP="000F4FCF">
            <w:pPr>
              <w:jc w:val="center"/>
              <w:rPr>
                <w:rFonts w:cs="Times New Roman"/>
                <w:szCs w:val="24"/>
                <w:lang w:eastAsia="zh-CN"/>
              </w:rPr>
            </w:pPr>
          </w:p>
        </w:tc>
        <w:tc>
          <w:tcPr>
            <w:tcW w:w="441" w:type="pct"/>
            <w:noWrap/>
            <w:vAlign w:val="center"/>
            <w:hideMark/>
          </w:tcPr>
          <w:p w14:paraId="1C709B8B" w14:textId="77777777" w:rsidR="009F63DD" w:rsidRPr="00DE415E" w:rsidRDefault="009F63DD" w:rsidP="000F4FCF">
            <w:pPr>
              <w:jc w:val="center"/>
              <w:rPr>
                <w:rFonts w:cs="Times New Roman"/>
                <w:szCs w:val="24"/>
                <w:lang w:eastAsia="zh-CN"/>
              </w:rPr>
            </w:pPr>
          </w:p>
        </w:tc>
      </w:tr>
      <w:tr w:rsidR="009F63DD" w:rsidRPr="00DE415E" w14:paraId="6B2993AE" w14:textId="77777777" w:rsidTr="000F4FCF">
        <w:trPr>
          <w:trHeight w:val="315"/>
        </w:trPr>
        <w:tc>
          <w:tcPr>
            <w:tcW w:w="604" w:type="pct"/>
            <w:noWrap/>
            <w:vAlign w:val="center"/>
            <w:hideMark/>
          </w:tcPr>
          <w:p w14:paraId="1002F4F0" w14:textId="77777777" w:rsidR="009F63DD" w:rsidRPr="00DE415E" w:rsidRDefault="009F63DD" w:rsidP="000F4FCF">
            <w:pPr>
              <w:jc w:val="center"/>
              <w:rPr>
                <w:rFonts w:cs="Times New Roman"/>
                <w:szCs w:val="24"/>
                <w:lang w:eastAsia="zh-CN"/>
              </w:rPr>
            </w:pPr>
          </w:p>
        </w:tc>
        <w:tc>
          <w:tcPr>
            <w:tcW w:w="523" w:type="pct"/>
            <w:noWrap/>
            <w:vAlign w:val="center"/>
            <w:hideMark/>
          </w:tcPr>
          <w:p w14:paraId="5C7B52DC" w14:textId="77777777" w:rsidR="009F63DD" w:rsidRPr="00DE415E" w:rsidRDefault="009F63DD" w:rsidP="000F4FCF">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0F4FCF">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0F4FCF">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0F4FCF">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0F4FCF">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0F4FCF">
            <w:pPr>
              <w:jc w:val="center"/>
              <w:rPr>
                <w:rFonts w:cs="Times New Roman"/>
                <w:szCs w:val="24"/>
                <w:lang w:eastAsia="zh-CN"/>
              </w:rPr>
            </w:pPr>
          </w:p>
        </w:tc>
        <w:tc>
          <w:tcPr>
            <w:tcW w:w="346" w:type="pct"/>
            <w:noWrap/>
            <w:vAlign w:val="center"/>
            <w:hideMark/>
          </w:tcPr>
          <w:p w14:paraId="6DFDE581" w14:textId="77777777" w:rsidR="009F63DD" w:rsidRPr="00DE415E" w:rsidRDefault="009F63DD" w:rsidP="000F4FCF">
            <w:pPr>
              <w:jc w:val="center"/>
              <w:rPr>
                <w:rFonts w:cs="Times New Roman"/>
                <w:szCs w:val="24"/>
                <w:lang w:eastAsia="zh-CN"/>
              </w:rPr>
            </w:pPr>
          </w:p>
        </w:tc>
        <w:tc>
          <w:tcPr>
            <w:tcW w:w="441" w:type="pct"/>
            <w:noWrap/>
            <w:vAlign w:val="center"/>
            <w:hideMark/>
          </w:tcPr>
          <w:p w14:paraId="405A8192" w14:textId="77777777" w:rsidR="009F63DD" w:rsidRPr="00DE415E" w:rsidRDefault="009F63DD" w:rsidP="000F4FCF">
            <w:pPr>
              <w:jc w:val="center"/>
              <w:rPr>
                <w:rFonts w:cs="Times New Roman"/>
                <w:szCs w:val="24"/>
                <w:lang w:eastAsia="zh-CN"/>
              </w:rPr>
            </w:pPr>
          </w:p>
        </w:tc>
      </w:tr>
      <w:tr w:rsidR="009F63DD" w:rsidRPr="00DE415E" w14:paraId="2C0BF936" w14:textId="77777777" w:rsidTr="000F4FCF">
        <w:trPr>
          <w:trHeight w:val="315"/>
        </w:trPr>
        <w:tc>
          <w:tcPr>
            <w:tcW w:w="604" w:type="pct"/>
            <w:noWrap/>
            <w:vAlign w:val="center"/>
            <w:hideMark/>
          </w:tcPr>
          <w:p w14:paraId="35136BA7" w14:textId="77777777" w:rsidR="009F63DD" w:rsidRPr="00DE415E" w:rsidRDefault="009F63DD" w:rsidP="000F4FCF">
            <w:pPr>
              <w:jc w:val="center"/>
              <w:rPr>
                <w:rFonts w:cs="Times New Roman"/>
                <w:szCs w:val="24"/>
                <w:lang w:eastAsia="zh-CN"/>
              </w:rPr>
            </w:pPr>
          </w:p>
        </w:tc>
        <w:tc>
          <w:tcPr>
            <w:tcW w:w="523" w:type="pct"/>
            <w:noWrap/>
            <w:vAlign w:val="center"/>
            <w:hideMark/>
          </w:tcPr>
          <w:p w14:paraId="4515BFCF" w14:textId="77777777" w:rsidR="009F63DD" w:rsidRPr="00DE415E" w:rsidRDefault="009F63DD" w:rsidP="000F4FCF">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0F4FCF">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0F4FCF">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0F4FCF">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0F4FCF">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0F4FCF">
            <w:pPr>
              <w:jc w:val="center"/>
              <w:rPr>
                <w:rFonts w:cs="Times New Roman"/>
                <w:szCs w:val="24"/>
                <w:lang w:eastAsia="zh-CN"/>
              </w:rPr>
            </w:pPr>
          </w:p>
        </w:tc>
        <w:tc>
          <w:tcPr>
            <w:tcW w:w="346" w:type="pct"/>
            <w:noWrap/>
            <w:vAlign w:val="center"/>
            <w:hideMark/>
          </w:tcPr>
          <w:p w14:paraId="00B18C23" w14:textId="77777777" w:rsidR="009F63DD" w:rsidRPr="00DE415E" w:rsidRDefault="009F63DD" w:rsidP="000F4FCF">
            <w:pPr>
              <w:jc w:val="center"/>
              <w:rPr>
                <w:rFonts w:cs="Times New Roman"/>
                <w:szCs w:val="24"/>
                <w:lang w:eastAsia="zh-CN"/>
              </w:rPr>
            </w:pPr>
          </w:p>
        </w:tc>
        <w:tc>
          <w:tcPr>
            <w:tcW w:w="441" w:type="pct"/>
            <w:noWrap/>
            <w:vAlign w:val="center"/>
            <w:hideMark/>
          </w:tcPr>
          <w:p w14:paraId="3659BF48" w14:textId="77777777" w:rsidR="009F63DD" w:rsidRPr="00DE415E" w:rsidRDefault="009F63DD" w:rsidP="000F4FCF">
            <w:pPr>
              <w:jc w:val="center"/>
              <w:rPr>
                <w:rFonts w:cs="Times New Roman"/>
                <w:szCs w:val="24"/>
                <w:lang w:eastAsia="zh-CN"/>
              </w:rPr>
            </w:pPr>
          </w:p>
        </w:tc>
      </w:tr>
      <w:tr w:rsidR="009F63DD" w:rsidRPr="00DE415E" w14:paraId="270D72B7" w14:textId="77777777" w:rsidTr="000F4FCF">
        <w:trPr>
          <w:trHeight w:val="315"/>
        </w:trPr>
        <w:tc>
          <w:tcPr>
            <w:tcW w:w="604" w:type="pct"/>
            <w:noWrap/>
            <w:vAlign w:val="center"/>
            <w:hideMark/>
          </w:tcPr>
          <w:p w14:paraId="62645991" w14:textId="77777777" w:rsidR="009F63DD" w:rsidRPr="00DE415E" w:rsidRDefault="009F63DD" w:rsidP="000F4FCF">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0F4FCF">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0F4FCF">
            <w:pPr>
              <w:jc w:val="center"/>
              <w:rPr>
                <w:rFonts w:cs="Times New Roman"/>
                <w:szCs w:val="24"/>
                <w:lang w:eastAsia="zh-CN"/>
              </w:rPr>
            </w:pPr>
          </w:p>
        </w:tc>
        <w:tc>
          <w:tcPr>
            <w:tcW w:w="492" w:type="pct"/>
            <w:noWrap/>
            <w:vAlign w:val="center"/>
            <w:hideMark/>
          </w:tcPr>
          <w:p w14:paraId="669453C0" w14:textId="77777777" w:rsidR="009F63DD" w:rsidRPr="00DE415E" w:rsidRDefault="009F63DD" w:rsidP="000F4FCF">
            <w:pPr>
              <w:jc w:val="center"/>
              <w:rPr>
                <w:rFonts w:cs="Times New Roman"/>
                <w:szCs w:val="24"/>
                <w:lang w:eastAsia="zh-CN"/>
              </w:rPr>
            </w:pPr>
          </w:p>
        </w:tc>
        <w:tc>
          <w:tcPr>
            <w:tcW w:w="612" w:type="pct"/>
            <w:noWrap/>
            <w:vAlign w:val="center"/>
            <w:hideMark/>
          </w:tcPr>
          <w:p w14:paraId="635DC769" w14:textId="77777777" w:rsidR="009F63DD" w:rsidRPr="00DE415E" w:rsidRDefault="009F63DD" w:rsidP="000F4FCF">
            <w:pPr>
              <w:jc w:val="center"/>
              <w:rPr>
                <w:rFonts w:cs="Times New Roman"/>
                <w:szCs w:val="24"/>
                <w:lang w:eastAsia="zh-CN"/>
              </w:rPr>
            </w:pPr>
          </w:p>
        </w:tc>
        <w:tc>
          <w:tcPr>
            <w:tcW w:w="411" w:type="pct"/>
            <w:noWrap/>
            <w:vAlign w:val="center"/>
            <w:hideMark/>
          </w:tcPr>
          <w:p w14:paraId="1FB7FF1B" w14:textId="77777777" w:rsidR="009F63DD" w:rsidRPr="00DE415E" w:rsidRDefault="009F63DD" w:rsidP="000F4FCF">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0F4FCF">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0F4FCF">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0F4FCF">
            <w:pPr>
              <w:jc w:val="center"/>
              <w:rPr>
                <w:rFonts w:cs="Times New Roman"/>
                <w:szCs w:val="24"/>
                <w:lang w:eastAsia="zh-CN"/>
              </w:rPr>
            </w:pPr>
            <w:r w:rsidRPr="00DE415E">
              <w:rPr>
                <w:rFonts w:cs="Times New Roman"/>
                <w:szCs w:val="24"/>
              </w:rPr>
              <w:t>.64</w:t>
            </w:r>
          </w:p>
        </w:tc>
      </w:tr>
      <w:tr w:rsidR="009F63DD" w:rsidRPr="00DE415E" w14:paraId="2272AFEC" w14:textId="77777777" w:rsidTr="000F4FCF">
        <w:trPr>
          <w:trHeight w:val="315"/>
        </w:trPr>
        <w:tc>
          <w:tcPr>
            <w:tcW w:w="604" w:type="pct"/>
            <w:noWrap/>
            <w:vAlign w:val="center"/>
            <w:hideMark/>
          </w:tcPr>
          <w:p w14:paraId="49F6A874" w14:textId="77777777" w:rsidR="009F63DD" w:rsidRPr="00DE415E" w:rsidRDefault="009F63DD" w:rsidP="000F4FCF">
            <w:pPr>
              <w:jc w:val="center"/>
              <w:rPr>
                <w:rFonts w:cs="Times New Roman"/>
                <w:szCs w:val="24"/>
                <w:lang w:eastAsia="zh-CN"/>
              </w:rPr>
            </w:pPr>
          </w:p>
        </w:tc>
        <w:tc>
          <w:tcPr>
            <w:tcW w:w="523" w:type="pct"/>
            <w:noWrap/>
            <w:vAlign w:val="center"/>
            <w:hideMark/>
          </w:tcPr>
          <w:p w14:paraId="16A9390B" w14:textId="77777777" w:rsidR="009F63DD" w:rsidRPr="00DE415E" w:rsidRDefault="009F63DD" w:rsidP="000F4FCF">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0F4FCF">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0F4FCF">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0F4FCF">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0F4FCF">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0F4FCF">
            <w:pPr>
              <w:jc w:val="center"/>
              <w:rPr>
                <w:rFonts w:cs="Times New Roman"/>
                <w:szCs w:val="24"/>
                <w:lang w:eastAsia="zh-CN"/>
              </w:rPr>
            </w:pPr>
          </w:p>
        </w:tc>
        <w:tc>
          <w:tcPr>
            <w:tcW w:w="346" w:type="pct"/>
            <w:noWrap/>
            <w:vAlign w:val="center"/>
            <w:hideMark/>
          </w:tcPr>
          <w:p w14:paraId="368D223F" w14:textId="77777777" w:rsidR="009F63DD" w:rsidRPr="00DE415E" w:rsidRDefault="009F63DD" w:rsidP="000F4FCF">
            <w:pPr>
              <w:jc w:val="center"/>
              <w:rPr>
                <w:rFonts w:cs="Times New Roman"/>
                <w:szCs w:val="24"/>
                <w:lang w:eastAsia="zh-CN"/>
              </w:rPr>
            </w:pPr>
          </w:p>
        </w:tc>
        <w:tc>
          <w:tcPr>
            <w:tcW w:w="441" w:type="pct"/>
            <w:noWrap/>
            <w:vAlign w:val="center"/>
            <w:hideMark/>
          </w:tcPr>
          <w:p w14:paraId="5F678BFF" w14:textId="77777777" w:rsidR="009F63DD" w:rsidRPr="00DE415E" w:rsidRDefault="009F63DD" w:rsidP="000F4FCF">
            <w:pPr>
              <w:jc w:val="center"/>
              <w:rPr>
                <w:rFonts w:cs="Times New Roman"/>
                <w:szCs w:val="24"/>
                <w:lang w:eastAsia="zh-CN"/>
              </w:rPr>
            </w:pPr>
          </w:p>
        </w:tc>
      </w:tr>
      <w:tr w:rsidR="009F63DD" w:rsidRPr="00DE415E" w14:paraId="434EC85C" w14:textId="77777777" w:rsidTr="000F4FCF">
        <w:trPr>
          <w:trHeight w:val="315"/>
        </w:trPr>
        <w:tc>
          <w:tcPr>
            <w:tcW w:w="604" w:type="pct"/>
            <w:noWrap/>
            <w:vAlign w:val="center"/>
            <w:hideMark/>
          </w:tcPr>
          <w:p w14:paraId="24D3B4FF" w14:textId="77777777" w:rsidR="009F63DD" w:rsidRPr="00DE415E" w:rsidRDefault="009F63DD" w:rsidP="000F4FCF">
            <w:pPr>
              <w:jc w:val="center"/>
              <w:rPr>
                <w:rFonts w:cs="Times New Roman"/>
                <w:szCs w:val="24"/>
                <w:lang w:eastAsia="zh-CN"/>
              </w:rPr>
            </w:pPr>
          </w:p>
        </w:tc>
        <w:tc>
          <w:tcPr>
            <w:tcW w:w="523" w:type="pct"/>
            <w:noWrap/>
            <w:vAlign w:val="center"/>
            <w:hideMark/>
          </w:tcPr>
          <w:p w14:paraId="68D36051" w14:textId="77777777" w:rsidR="009F63DD" w:rsidRPr="00DE415E" w:rsidRDefault="009F63DD" w:rsidP="000F4FCF">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0F4FCF">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0F4FCF">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0F4FCF">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0F4FCF">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0F4FCF">
            <w:pPr>
              <w:jc w:val="center"/>
              <w:rPr>
                <w:rFonts w:cs="Times New Roman"/>
                <w:szCs w:val="24"/>
                <w:lang w:eastAsia="zh-CN"/>
              </w:rPr>
            </w:pPr>
          </w:p>
        </w:tc>
        <w:tc>
          <w:tcPr>
            <w:tcW w:w="346" w:type="pct"/>
            <w:noWrap/>
            <w:vAlign w:val="center"/>
            <w:hideMark/>
          </w:tcPr>
          <w:p w14:paraId="1BC1AD1A" w14:textId="77777777" w:rsidR="009F63DD" w:rsidRPr="00DE415E" w:rsidRDefault="009F63DD" w:rsidP="000F4FCF">
            <w:pPr>
              <w:jc w:val="center"/>
              <w:rPr>
                <w:rFonts w:cs="Times New Roman"/>
                <w:szCs w:val="24"/>
                <w:lang w:eastAsia="zh-CN"/>
              </w:rPr>
            </w:pPr>
          </w:p>
        </w:tc>
        <w:tc>
          <w:tcPr>
            <w:tcW w:w="441" w:type="pct"/>
            <w:noWrap/>
            <w:vAlign w:val="center"/>
            <w:hideMark/>
          </w:tcPr>
          <w:p w14:paraId="701A7D88" w14:textId="77777777" w:rsidR="009F63DD" w:rsidRPr="00DE415E" w:rsidRDefault="009F63DD" w:rsidP="000F4FCF">
            <w:pPr>
              <w:jc w:val="center"/>
              <w:rPr>
                <w:rFonts w:cs="Times New Roman"/>
                <w:szCs w:val="24"/>
                <w:lang w:eastAsia="zh-CN"/>
              </w:rPr>
            </w:pPr>
          </w:p>
        </w:tc>
      </w:tr>
      <w:tr w:rsidR="009F63DD" w:rsidRPr="00DE415E" w14:paraId="73F25863" w14:textId="77777777" w:rsidTr="000F4FCF">
        <w:trPr>
          <w:trHeight w:val="315"/>
        </w:trPr>
        <w:tc>
          <w:tcPr>
            <w:tcW w:w="604" w:type="pct"/>
            <w:noWrap/>
            <w:vAlign w:val="center"/>
            <w:hideMark/>
          </w:tcPr>
          <w:p w14:paraId="4069584C" w14:textId="77777777" w:rsidR="009F63DD" w:rsidRPr="00DE415E" w:rsidRDefault="009F63DD" w:rsidP="000F4FCF">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0F4FCF">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0F4FCF">
            <w:pPr>
              <w:jc w:val="center"/>
              <w:rPr>
                <w:rFonts w:cs="Times New Roman"/>
                <w:szCs w:val="24"/>
                <w:lang w:eastAsia="zh-CN"/>
              </w:rPr>
            </w:pPr>
          </w:p>
        </w:tc>
        <w:tc>
          <w:tcPr>
            <w:tcW w:w="492" w:type="pct"/>
            <w:noWrap/>
            <w:vAlign w:val="center"/>
            <w:hideMark/>
          </w:tcPr>
          <w:p w14:paraId="66C5179A" w14:textId="77777777" w:rsidR="009F63DD" w:rsidRPr="00DE415E" w:rsidRDefault="009F63DD" w:rsidP="000F4FCF">
            <w:pPr>
              <w:jc w:val="center"/>
              <w:rPr>
                <w:rFonts w:cs="Times New Roman"/>
                <w:szCs w:val="24"/>
                <w:lang w:eastAsia="zh-CN"/>
              </w:rPr>
            </w:pPr>
          </w:p>
        </w:tc>
        <w:tc>
          <w:tcPr>
            <w:tcW w:w="612" w:type="pct"/>
            <w:noWrap/>
            <w:vAlign w:val="center"/>
            <w:hideMark/>
          </w:tcPr>
          <w:p w14:paraId="32274FC1" w14:textId="77777777" w:rsidR="009F63DD" w:rsidRPr="00DE415E" w:rsidRDefault="009F63DD" w:rsidP="000F4FCF">
            <w:pPr>
              <w:jc w:val="center"/>
              <w:rPr>
                <w:rFonts w:cs="Times New Roman"/>
                <w:szCs w:val="24"/>
                <w:lang w:eastAsia="zh-CN"/>
              </w:rPr>
            </w:pPr>
          </w:p>
        </w:tc>
        <w:tc>
          <w:tcPr>
            <w:tcW w:w="411" w:type="pct"/>
            <w:noWrap/>
            <w:vAlign w:val="center"/>
            <w:hideMark/>
          </w:tcPr>
          <w:p w14:paraId="292B6CAA" w14:textId="77777777" w:rsidR="009F63DD" w:rsidRPr="00DE415E" w:rsidRDefault="009F63DD" w:rsidP="000F4FCF">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0F4FCF">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0F4FCF">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0F4FCF">
            <w:pPr>
              <w:jc w:val="center"/>
              <w:rPr>
                <w:rFonts w:cs="Times New Roman"/>
                <w:szCs w:val="24"/>
                <w:lang w:eastAsia="zh-CN"/>
              </w:rPr>
            </w:pPr>
            <w:r w:rsidRPr="00DE415E">
              <w:rPr>
                <w:rFonts w:cs="Times New Roman"/>
                <w:szCs w:val="24"/>
              </w:rPr>
              <w:t>.64</w:t>
            </w:r>
          </w:p>
        </w:tc>
      </w:tr>
      <w:tr w:rsidR="009F63DD" w:rsidRPr="00DE415E" w14:paraId="1C3E6058" w14:textId="77777777" w:rsidTr="000F4FCF">
        <w:trPr>
          <w:trHeight w:val="315"/>
        </w:trPr>
        <w:tc>
          <w:tcPr>
            <w:tcW w:w="604" w:type="pct"/>
            <w:noWrap/>
            <w:vAlign w:val="center"/>
            <w:hideMark/>
          </w:tcPr>
          <w:p w14:paraId="3335BA89" w14:textId="77777777" w:rsidR="009F63DD" w:rsidRPr="00DE415E" w:rsidRDefault="009F63DD" w:rsidP="000F4FCF">
            <w:pPr>
              <w:jc w:val="center"/>
              <w:rPr>
                <w:rFonts w:cs="Times New Roman"/>
                <w:szCs w:val="24"/>
                <w:lang w:eastAsia="zh-CN"/>
              </w:rPr>
            </w:pPr>
          </w:p>
        </w:tc>
        <w:tc>
          <w:tcPr>
            <w:tcW w:w="523" w:type="pct"/>
            <w:noWrap/>
            <w:vAlign w:val="center"/>
            <w:hideMark/>
          </w:tcPr>
          <w:p w14:paraId="2F41FB41" w14:textId="77777777" w:rsidR="009F63DD" w:rsidRPr="00DE415E" w:rsidRDefault="009F63DD" w:rsidP="000F4FCF">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0F4FCF">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0F4FCF">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0F4FCF">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0F4FCF">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0F4FCF">
            <w:pPr>
              <w:jc w:val="center"/>
              <w:rPr>
                <w:rFonts w:cs="Times New Roman"/>
                <w:szCs w:val="24"/>
                <w:lang w:eastAsia="zh-CN"/>
              </w:rPr>
            </w:pPr>
          </w:p>
        </w:tc>
        <w:tc>
          <w:tcPr>
            <w:tcW w:w="346" w:type="pct"/>
            <w:noWrap/>
            <w:vAlign w:val="center"/>
            <w:hideMark/>
          </w:tcPr>
          <w:p w14:paraId="46C5335C" w14:textId="77777777" w:rsidR="009F63DD" w:rsidRPr="00DE415E" w:rsidRDefault="009F63DD" w:rsidP="000F4FCF">
            <w:pPr>
              <w:jc w:val="center"/>
              <w:rPr>
                <w:rFonts w:cs="Times New Roman"/>
                <w:szCs w:val="24"/>
                <w:lang w:eastAsia="zh-CN"/>
              </w:rPr>
            </w:pPr>
          </w:p>
        </w:tc>
        <w:tc>
          <w:tcPr>
            <w:tcW w:w="441" w:type="pct"/>
            <w:noWrap/>
            <w:vAlign w:val="center"/>
            <w:hideMark/>
          </w:tcPr>
          <w:p w14:paraId="165028EA" w14:textId="77777777" w:rsidR="009F63DD" w:rsidRPr="00DE415E" w:rsidRDefault="009F63DD" w:rsidP="000F4FCF">
            <w:pPr>
              <w:jc w:val="center"/>
              <w:rPr>
                <w:rFonts w:cs="Times New Roman"/>
                <w:szCs w:val="24"/>
                <w:lang w:eastAsia="zh-CN"/>
              </w:rPr>
            </w:pPr>
          </w:p>
        </w:tc>
      </w:tr>
      <w:tr w:rsidR="009F63DD" w:rsidRPr="00DE415E" w14:paraId="262D4088" w14:textId="77777777" w:rsidTr="000F4FCF">
        <w:trPr>
          <w:trHeight w:val="315"/>
        </w:trPr>
        <w:tc>
          <w:tcPr>
            <w:tcW w:w="604" w:type="pct"/>
            <w:noWrap/>
            <w:vAlign w:val="center"/>
            <w:hideMark/>
          </w:tcPr>
          <w:p w14:paraId="2002C073" w14:textId="77777777" w:rsidR="009F63DD" w:rsidRPr="00DE415E" w:rsidRDefault="009F63DD" w:rsidP="000F4FCF">
            <w:pPr>
              <w:jc w:val="center"/>
              <w:rPr>
                <w:rFonts w:cs="Times New Roman"/>
                <w:szCs w:val="24"/>
                <w:lang w:eastAsia="zh-CN"/>
              </w:rPr>
            </w:pPr>
          </w:p>
        </w:tc>
        <w:tc>
          <w:tcPr>
            <w:tcW w:w="523" w:type="pct"/>
            <w:noWrap/>
            <w:vAlign w:val="center"/>
            <w:hideMark/>
          </w:tcPr>
          <w:p w14:paraId="249DC343" w14:textId="77777777" w:rsidR="009F63DD" w:rsidRPr="00DE415E" w:rsidRDefault="009F63DD" w:rsidP="000F4FCF">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0F4FCF">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0F4FCF">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0F4FCF">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0F4FCF">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0F4FCF">
            <w:pPr>
              <w:jc w:val="center"/>
              <w:rPr>
                <w:rFonts w:cs="Times New Roman"/>
                <w:szCs w:val="24"/>
                <w:lang w:eastAsia="zh-CN"/>
              </w:rPr>
            </w:pPr>
          </w:p>
        </w:tc>
        <w:tc>
          <w:tcPr>
            <w:tcW w:w="346" w:type="pct"/>
            <w:noWrap/>
            <w:vAlign w:val="center"/>
            <w:hideMark/>
          </w:tcPr>
          <w:p w14:paraId="56CE02B5" w14:textId="77777777" w:rsidR="009F63DD" w:rsidRPr="00DE415E" w:rsidRDefault="009F63DD" w:rsidP="000F4FCF">
            <w:pPr>
              <w:jc w:val="center"/>
              <w:rPr>
                <w:rFonts w:cs="Times New Roman"/>
                <w:szCs w:val="24"/>
                <w:lang w:eastAsia="zh-CN"/>
              </w:rPr>
            </w:pPr>
          </w:p>
        </w:tc>
        <w:tc>
          <w:tcPr>
            <w:tcW w:w="441" w:type="pct"/>
            <w:noWrap/>
            <w:vAlign w:val="center"/>
            <w:hideMark/>
          </w:tcPr>
          <w:p w14:paraId="384ABC79" w14:textId="77777777" w:rsidR="009F63DD" w:rsidRPr="00DE415E" w:rsidRDefault="009F63DD" w:rsidP="000F4FCF">
            <w:pPr>
              <w:jc w:val="center"/>
              <w:rPr>
                <w:rFonts w:cs="Times New Roman"/>
                <w:szCs w:val="24"/>
                <w:lang w:eastAsia="zh-CN"/>
              </w:rPr>
            </w:pPr>
          </w:p>
        </w:tc>
      </w:tr>
      <w:tr w:rsidR="009F63DD" w:rsidRPr="00DE415E" w14:paraId="6D24BA5A" w14:textId="77777777" w:rsidTr="000F4FCF">
        <w:trPr>
          <w:trHeight w:val="315"/>
        </w:trPr>
        <w:tc>
          <w:tcPr>
            <w:tcW w:w="604" w:type="pct"/>
            <w:noWrap/>
            <w:vAlign w:val="center"/>
            <w:hideMark/>
          </w:tcPr>
          <w:p w14:paraId="31115B54" w14:textId="77777777" w:rsidR="009F63DD" w:rsidRPr="00DE415E" w:rsidRDefault="009F63DD" w:rsidP="000F4FCF">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0F4FCF">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0F4FCF">
            <w:pPr>
              <w:jc w:val="center"/>
              <w:rPr>
                <w:rFonts w:cs="Times New Roman"/>
                <w:szCs w:val="24"/>
                <w:lang w:eastAsia="zh-CN"/>
              </w:rPr>
            </w:pPr>
          </w:p>
        </w:tc>
        <w:tc>
          <w:tcPr>
            <w:tcW w:w="492" w:type="pct"/>
            <w:noWrap/>
            <w:vAlign w:val="center"/>
            <w:hideMark/>
          </w:tcPr>
          <w:p w14:paraId="1FE9FA05" w14:textId="77777777" w:rsidR="009F63DD" w:rsidRPr="00DE415E" w:rsidRDefault="009F63DD" w:rsidP="000F4FCF">
            <w:pPr>
              <w:jc w:val="center"/>
              <w:rPr>
                <w:rFonts w:cs="Times New Roman"/>
                <w:szCs w:val="24"/>
                <w:lang w:eastAsia="zh-CN"/>
              </w:rPr>
            </w:pPr>
          </w:p>
        </w:tc>
        <w:tc>
          <w:tcPr>
            <w:tcW w:w="612" w:type="pct"/>
            <w:noWrap/>
            <w:vAlign w:val="center"/>
            <w:hideMark/>
          </w:tcPr>
          <w:p w14:paraId="6E29546D" w14:textId="77777777" w:rsidR="009F63DD" w:rsidRPr="00DE415E" w:rsidRDefault="009F63DD" w:rsidP="000F4FCF">
            <w:pPr>
              <w:jc w:val="center"/>
              <w:rPr>
                <w:rFonts w:cs="Times New Roman"/>
                <w:szCs w:val="24"/>
                <w:lang w:eastAsia="zh-CN"/>
              </w:rPr>
            </w:pPr>
          </w:p>
        </w:tc>
        <w:tc>
          <w:tcPr>
            <w:tcW w:w="411" w:type="pct"/>
            <w:noWrap/>
            <w:vAlign w:val="center"/>
            <w:hideMark/>
          </w:tcPr>
          <w:p w14:paraId="4298C5CB" w14:textId="77777777" w:rsidR="009F63DD" w:rsidRPr="00DE415E" w:rsidRDefault="009F63DD" w:rsidP="000F4FCF">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0F4FCF">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0F4FCF">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0F4FCF">
            <w:pPr>
              <w:jc w:val="center"/>
              <w:rPr>
                <w:rFonts w:cs="Times New Roman"/>
                <w:szCs w:val="24"/>
                <w:lang w:eastAsia="zh-CN"/>
              </w:rPr>
            </w:pPr>
            <w:r w:rsidRPr="00DE415E">
              <w:rPr>
                <w:rFonts w:cs="Times New Roman"/>
                <w:szCs w:val="24"/>
              </w:rPr>
              <w:t>.74</w:t>
            </w:r>
          </w:p>
        </w:tc>
      </w:tr>
      <w:tr w:rsidR="009F63DD" w:rsidRPr="00DE415E" w14:paraId="256EDB2B" w14:textId="77777777" w:rsidTr="000F4FCF">
        <w:trPr>
          <w:trHeight w:val="315"/>
        </w:trPr>
        <w:tc>
          <w:tcPr>
            <w:tcW w:w="604" w:type="pct"/>
            <w:noWrap/>
            <w:vAlign w:val="center"/>
            <w:hideMark/>
          </w:tcPr>
          <w:p w14:paraId="350E0F6C" w14:textId="77777777" w:rsidR="009F63DD" w:rsidRPr="00DE415E" w:rsidRDefault="009F63DD" w:rsidP="000F4FCF">
            <w:pPr>
              <w:jc w:val="center"/>
              <w:rPr>
                <w:rFonts w:cs="Times New Roman"/>
                <w:szCs w:val="24"/>
                <w:lang w:eastAsia="zh-CN"/>
              </w:rPr>
            </w:pPr>
          </w:p>
        </w:tc>
        <w:tc>
          <w:tcPr>
            <w:tcW w:w="523" w:type="pct"/>
            <w:noWrap/>
            <w:vAlign w:val="center"/>
            <w:hideMark/>
          </w:tcPr>
          <w:p w14:paraId="77727E78" w14:textId="77777777" w:rsidR="009F63DD" w:rsidRPr="00DE415E" w:rsidRDefault="009F63DD" w:rsidP="000F4FCF">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0F4FCF">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0F4FCF">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0F4FCF">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0F4FCF">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0F4FCF">
            <w:pPr>
              <w:jc w:val="center"/>
              <w:rPr>
                <w:rFonts w:cs="Times New Roman"/>
                <w:szCs w:val="24"/>
                <w:lang w:eastAsia="zh-CN"/>
              </w:rPr>
            </w:pPr>
          </w:p>
        </w:tc>
        <w:tc>
          <w:tcPr>
            <w:tcW w:w="346" w:type="pct"/>
            <w:noWrap/>
            <w:vAlign w:val="center"/>
            <w:hideMark/>
          </w:tcPr>
          <w:p w14:paraId="088132B0" w14:textId="77777777" w:rsidR="009F63DD" w:rsidRPr="00DE415E" w:rsidRDefault="009F63DD" w:rsidP="000F4FCF">
            <w:pPr>
              <w:jc w:val="center"/>
              <w:rPr>
                <w:rFonts w:cs="Times New Roman"/>
                <w:szCs w:val="24"/>
                <w:lang w:eastAsia="zh-CN"/>
              </w:rPr>
            </w:pPr>
          </w:p>
        </w:tc>
        <w:tc>
          <w:tcPr>
            <w:tcW w:w="441" w:type="pct"/>
            <w:noWrap/>
            <w:vAlign w:val="center"/>
            <w:hideMark/>
          </w:tcPr>
          <w:p w14:paraId="5F82511E" w14:textId="77777777" w:rsidR="009F63DD" w:rsidRPr="00DE415E" w:rsidRDefault="009F63DD" w:rsidP="000F4FCF">
            <w:pPr>
              <w:jc w:val="center"/>
              <w:rPr>
                <w:rFonts w:cs="Times New Roman"/>
                <w:szCs w:val="24"/>
                <w:lang w:eastAsia="zh-CN"/>
              </w:rPr>
            </w:pPr>
          </w:p>
        </w:tc>
      </w:tr>
      <w:tr w:rsidR="009F63DD" w:rsidRPr="00DE415E" w14:paraId="66ACD710" w14:textId="77777777" w:rsidTr="000F4FCF">
        <w:trPr>
          <w:trHeight w:val="315"/>
        </w:trPr>
        <w:tc>
          <w:tcPr>
            <w:tcW w:w="604" w:type="pct"/>
            <w:noWrap/>
            <w:vAlign w:val="center"/>
            <w:hideMark/>
          </w:tcPr>
          <w:p w14:paraId="28DAD059" w14:textId="77777777" w:rsidR="009F63DD" w:rsidRPr="00DE415E" w:rsidRDefault="009F63DD" w:rsidP="000F4FCF">
            <w:pPr>
              <w:jc w:val="center"/>
              <w:rPr>
                <w:rFonts w:cs="Times New Roman"/>
                <w:szCs w:val="24"/>
                <w:lang w:eastAsia="zh-CN"/>
              </w:rPr>
            </w:pPr>
          </w:p>
        </w:tc>
        <w:tc>
          <w:tcPr>
            <w:tcW w:w="523" w:type="pct"/>
            <w:noWrap/>
            <w:vAlign w:val="center"/>
            <w:hideMark/>
          </w:tcPr>
          <w:p w14:paraId="6D77A3FF" w14:textId="77777777" w:rsidR="009F63DD" w:rsidRPr="00DE415E" w:rsidRDefault="009F63DD" w:rsidP="000F4FCF">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0F4FCF">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0F4FCF">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0F4FCF">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0F4FCF">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0F4FCF">
            <w:pPr>
              <w:jc w:val="center"/>
              <w:rPr>
                <w:rFonts w:cs="Times New Roman"/>
                <w:szCs w:val="24"/>
                <w:lang w:eastAsia="zh-CN"/>
              </w:rPr>
            </w:pPr>
          </w:p>
        </w:tc>
        <w:tc>
          <w:tcPr>
            <w:tcW w:w="346" w:type="pct"/>
            <w:noWrap/>
            <w:vAlign w:val="center"/>
            <w:hideMark/>
          </w:tcPr>
          <w:p w14:paraId="436FB026" w14:textId="77777777" w:rsidR="009F63DD" w:rsidRPr="00DE415E" w:rsidRDefault="009F63DD" w:rsidP="000F4FCF">
            <w:pPr>
              <w:jc w:val="center"/>
              <w:rPr>
                <w:rFonts w:cs="Times New Roman"/>
                <w:szCs w:val="24"/>
                <w:lang w:eastAsia="zh-CN"/>
              </w:rPr>
            </w:pPr>
          </w:p>
        </w:tc>
        <w:tc>
          <w:tcPr>
            <w:tcW w:w="441" w:type="pct"/>
            <w:noWrap/>
            <w:vAlign w:val="center"/>
            <w:hideMark/>
          </w:tcPr>
          <w:p w14:paraId="2EC56B29" w14:textId="77777777" w:rsidR="009F63DD" w:rsidRPr="00DE415E" w:rsidRDefault="009F63DD" w:rsidP="000F4FCF">
            <w:pPr>
              <w:jc w:val="center"/>
              <w:rPr>
                <w:rFonts w:cs="Times New Roman"/>
                <w:szCs w:val="24"/>
                <w:lang w:eastAsia="zh-CN"/>
              </w:rPr>
            </w:pPr>
          </w:p>
        </w:tc>
      </w:tr>
      <w:tr w:rsidR="009F63DD" w:rsidRPr="00DE415E" w14:paraId="2ACBB6C0" w14:textId="77777777" w:rsidTr="000F4FCF">
        <w:trPr>
          <w:trHeight w:val="315"/>
        </w:trPr>
        <w:tc>
          <w:tcPr>
            <w:tcW w:w="604" w:type="pct"/>
            <w:noWrap/>
            <w:vAlign w:val="center"/>
            <w:hideMark/>
          </w:tcPr>
          <w:p w14:paraId="0FC3727B" w14:textId="77777777" w:rsidR="009F63DD" w:rsidRPr="00DE415E" w:rsidRDefault="009F63DD" w:rsidP="000F4FCF">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0F4FCF">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0F4FCF">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0F4FCF">
            <w:pPr>
              <w:jc w:val="center"/>
              <w:rPr>
                <w:rFonts w:cs="Times New Roman"/>
                <w:szCs w:val="24"/>
                <w:lang w:eastAsia="zh-CN"/>
              </w:rPr>
            </w:pPr>
          </w:p>
        </w:tc>
        <w:tc>
          <w:tcPr>
            <w:tcW w:w="492" w:type="pct"/>
            <w:noWrap/>
            <w:vAlign w:val="center"/>
            <w:hideMark/>
          </w:tcPr>
          <w:p w14:paraId="24760961" w14:textId="77777777" w:rsidR="009F63DD" w:rsidRPr="00DE415E" w:rsidRDefault="009F63DD" w:rsidP="000F4FCF">
            <w:pPr>
              <w:jc w:val="center"/>
              <w:rPr>
                <w:rFonts w:cs="Times New Roman"/>
                <w:szCs w:val="24"/>
                <w:lang w:eastAsia="zh-CN"/>
              </w:rPr>
            </w:pPr>
          </w:p>
        </w:tc>
        <w:tc>
          <w:tcPr>
            <w:tcW w:w="612" w:type="pct"/>
            <w:noWrap/>
            <w:vAlign w:val="center"/>
            <w:hideMark/>
          </w:tcPr>
          <w:p w14:paraId="5F52A1DB" w14:textId="77777777" w:rsidR="009F63DD" w:rsidRPr="00DE415E" w:rsidRDefault="009F63DD" w:rsidP="000F4FCF">
            <w:pPr>
              <w:jc w:val="center"/>
              <w:rPr>
                <w:rFonts w:cs="Times New Roman"/>
                <w:szCs w:val="24"/>
                <w:lang w:eastAsia="zh-CN"/>
              </w:rPr>
            </w:pPr>
          </w:p>
        </w:tc>
        <w:tc>
          <w:tcPr>
            <w:tcW w:w="411" w:type="pct"/>
            <w:noWrap/>
            <w:vAlign w:val="center"/>
            <w:hideMark/>
          </w:tcPr>
          <w:p w14:paraId="001843AD" w14:textId="77777777" w:rsidR="009F63DD" w:rsidRPr="00DE415E" w:rsidRDefault="009F63DD" w:rsidP="000F4FCF">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0F4FCF">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0F4FCF">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0F4FCF">
            <w:pPr>
              <w:jc w:val="center"/>
              <w:rPr>
                <w:rFonts w:cs="Times New Roman"/>
                <w:szCs w:val="24"/>
                <w:lang w:eastAsia="zh-CN"/>
              </w:rPr>
            </w:pPr>
            <w:r w:rsidRPr="00DE415E">
              <w:rPr>
                <w:rFonts w:cs="Times New Roman"/>
                <w:szCs w:val="24"/>
              </w:rPr>
              <w:t>.57</w:t>
            </w:r>
          </w:p>
        </w:tc>
      </w:tr>
      <w:tr w:rsidR="009F63DD" w:rsidRPr="00DE415E" w14:paraId="5A90A874" w14:textId="77777777" w:rsidTr="000F4FCF">
        <w:trPr>
          <w:trHeight w:val="315"/>
        </w:trPr>
        <w:tc>
          <w:tcPr>
            <w:tcW w:w="604" w:type="pct"/>
            <w:noWrap/>
            <w:vAlign w:val="center"/>
            <w:hideMark/>
          </w:tcPr>
          <w:p w14:paraId="642EAD8D" w14:textId="77777777" w:rsidR="009F63DD" w:rsidRPr="00DE415E" w:rsidRDefault="009F63DD" w:rsidP="000F4FCF">
            <w:pPr>
              <w:jc w:val="center"/>
              <w:rPr>
                <w:rFonts w:cs="Times New Roman"/>
                <w:szCs w:val="24"/>
                <w:lang w:eastAsia="zh-CN"/>
              </w:rPr>
            </w:pPr>
          </w:p>
        </w:tc>
        <w:tc>
          <w:tcPr>
            <w:tcW w:w="523" w:type="pct"/>
            <w:noWrap/>
            <w:vAlign w:val="center"/>
            <w:hideMark/>
          </w:tcPr>
          <w:p w14:paraId="6DC4F733" w14:textId="77777777" w:rsidR="009F63DD" w:rsidRPr="00DE415E" w:rsidRDefault="009F63DD" w:rsidP="000F4FCF">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0F4FCF">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0F4FCF">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0F4FCF">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0F4FCF">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0F4FCF">
            <w:pPr>
              <w:jc w:val="center"/>
              <w:rPr>
                <w:rFonts w:cs="Times New Roman"/>
                <w:szCs w:val="24"/>
                <w:lang w:eastAsia="zh-CN"/>
              </w:rPr>
            </w:pPr>
          </w:p>
        </w:tc>
        <w:tc>
          <w:tcPr>
            <w:tcW w:w="346" w:type="pct"/>
            <w:noWrap/>
            <w:vAlign w:val="center"/>
            <w:hideMark/>
          </w:tcPr>
          <w:p w14:paraId="7CA4928F" w14:textId="77777777" w:rsidR="009F63DD" w:rsidRPr="00DE415E" w:rsidRDefault="009F63DD" w:rsidP="000F4FCF">
            <w:pPr>
              <w:jc w:val="center"/>
              <w:rPr>
                <w:rFonts w:cs="Times New Roman"/>
                <w:szCs w:val="24"/>
                <w:lang w:eastAsia="zh-CN"/>
              </w:rPr>
            </w:pPr>
          </w:p>
        </w:tc>
        <w:tc>
          <w:tcPr>
            <w:tcW w:w="441" w:type="pct"/>
            <w:noWrap/>
            <w:vAlign w:val="center"/>
            <w:hideMark/>
          </w:tcPr>
          <w:p w14:paraId="509761D2" w14:textId="77777777" w:rsidR="009F63DD" w:rsidRPr="00DE415E" w:rsidRDefault="009F63DD" w:rsidP="000F4FCF">
            <w:pPr>
              <w:jc w:val="center"/>
              <w:rPr>
                <w:rFonts w:cs="Times New Roman"/>
                <w:szCs w:val="24"/>
                <w:lang w:eastAsia="zh-CN"/>
              </w:rPr>
            </w:pPr>
          </w:p>
        </w:tc>
      </w:tr>
      <w:tr w:rsidR="009F63DD" w:rsidRPr="00DE415E" w14:paraId="27E5A928" w14:textId="77777777" w:rsidTr="000F4FCF">
        <w:trPr>
          <w:trHeight w:val="315"/>
        </w:trPr>
        <w:tc>
          <w:tcPr>
            <w:tcW w:w="604" w:type="pct"/>
            <w:tcBorders>
              <w:bottom w:val="single" w:sz="12" w:space="0" w:color="auto"/>
            </w:tcBorders>
            <w:noWrap/>
            <w:vAlign w:val="center"/>
            <w:hideMark/>
          </w:tcPr>
          <w:p w14:paraId="7A9B4AF2" w14:textId="77777777" w:rsidR="009F63DD" w:rsidRPr="00DE415E" w:rsidRDefault="009F63DD" w:rsidP="000F4FCF">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0F4FCF">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0F4FCF">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0F4FCF">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0F4FCF">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0F4FCF">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0F4FCF">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0F4FCF">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0F4FCF">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0F4FCF">
            <w:pPr>
              <w:jc w:val="center"/>
              <w:rPr>
                <w:rFonts w:cs="Times New Roman"/>
                <w:szCs w:val="24"/>
                <w:lang w:eastAsia="zh-CN"/>
              </w:rPr>
            </w:pPr>
          </w:p>
        </w:tc>
      </w:tr>
    </w:tbl>
    <w:p w14:paraId="00B374DF" w14:textId="31ACA610" w:rsidR="009F63DD" w:rsidRPr="009F63DD" w:rsidRDefault="009F63DD" w:rsidP="007B1020">
      <w:pPr>
        <w:ind w:firstLine="480"/>
        <w:rPr>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77777777" w:rsidR="00E82DAE" w:rsidRPr="006825BC" w:rsidRDefault="00E82DAE" w:rsidP="008A5E92">
      <w:pPr>
        <w:pStyle w:val="4"/>
        <w:spacing w:before="180" w:after="180"/>
        <w:rPr>
          <w:lang w:eastAsia="zh-CN"/>
        </w:rPr>
      </w:pPr>
      <w:r w:rsidRPr="005C1037">
        <w:rPr>
          <w:lang w:eastAsia="zh-CN"/>
        </w:rPr>
        <w:t>区别效度</w:t>
      </w:r>
    </w:p>
    <w:p w14:paraId="4900DEF7" w14:textId="77777777"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lang w:eastAsia="zh-CN"/>
        </w:rPr>
        <w:t>3.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11A14349" w:rsidR="009F63DD" w:rsidRPr="004E614C" w:rsidRDefault="009F63DD" w:rsidP="009F63DD">
      <w:pPr>
        <w:pStyle w:val="af3"/>
      </w:pPr>
      <w:r w:rsidRPr="004E614C">
        <w:rPr>
          <w:rFonts w:hint="eastAsia"/>
        </w:rPr>
        <w:t>表</w:t>
      </w:r>
      <w:r>
        <w:t>3.</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0F4FCF">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0F4FCF">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0F4FCF">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0F4FCF">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0F4FCF">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0F4FCF">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0F4FCF">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0F4FCF">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0F4FCF">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0F4FCF">
            <w:pPr>
              <w:jc w:val="center"/>
              <w:rPr>
                <w:lang w:eastAsia="zh-CN"/>
              </w:rPr>
            </w:pPr>
            <w:r w:rsidRPr="006B6C9C">
              <w:rPr>
                <w:rFonts w:hint="eastAsia"/>
                <w:lang w:eastAsia="zh-CN"/>
              </w:rPr>
              <w:t>DC</w:t>
            </w:r>
          </w:p>
        </w:tc>
      </w:tr>
      <w:tr w:rsidR="009F63DD" w:rsidRPr="006B6C9C" w14:paraId="4235F846" w14:textId="77777777" w:rsidTr="000F4FCF">
        <w:trPr>
          <w:trHeight w:val="315"/>
        </w:trPr>
        <w:tc>
          <w:tcPr>
            <w:tcW w:w="547" w:type="pct"/>
            <w:tcBorders>
              <w:top w:val="single" w:sz="4" w:space="0" w:color="auto"/>
            </w:tcBorders>
            <w:noWrap/>
            <w:vAlign w:val="center"/>
            <w:hideMark/>
          </w:tcPr>
          <w:p w14:paraId="3ADFBE8F" w14:textId="77777777" w:rsidR="009F63DD" w:rsidRPr="006B6C9C" w:rsidRDefault="009F63DD" w:rsidP="000F4FCF">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0F4FCF">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0F4FCF">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0F4FCF">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0F4FCF">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0F4FCF">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0F4FCF">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0F4FCF">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0F4FCF">
            <w:pPr>
              <w:jc w:val="center"/>
              <w:rPr>
                <w:rFonts w:cs="Times New Roman"/>
                <w:szCs w:val="24"/>
                <w:lang w:eastAsia="zh-CN"/>
              </w:rPr>
            </w:pPr>
          </w:p>
        </w:tc>
      </w:tr>
      <w:tr w:rsidR="009F63DD" w:rsidRPr="006B6C9C" w14:paraId="799D47FA" w14:textId="77777777" w:rsidTr="000F4FCF">
        <w:trPr>
          <w:trHeight w:val="315"/>
        </w:trPr>
        <w:tc>
          <w:tcPr>
            <w:tcW w:w="547" w:type="pct"/>
            <w:noWrap/>
            <w:vAlign w:val="center"/>
            <w:hideMark/>
          </w:tcPr>
          <w:p w14:paraId="2B827EC8" w14:textId="77777777" w:rsidR="009F63DD" w:rsidRPr="006B6C9C" w:rsidRDefault="009F63DD" w:rsidP="000F4FCF">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0F4FCF">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0F4FCF">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0F4FCF">
            <w:pPr>
              <w:jc w:val="center"/>
              <w:rPr>
                <w:rFonts w:cs="Times New Roman"/>
                <w:szCs w:val="24"/>
                <w:lang w:eastAsia="zh-CN"/>
              </w:rPr>
            </w:pPr>
          </w:p>
        </w:tc>
        <w:tc>
          <w:tcPr>
            <w:tcW w:w="530" w:type="pct"/>
            <w:noWrap/>
            <w:vAlign w:val="center"/>
          </w:tcPr>
          <w:p w14:paraId="7FC40E69" w14:textId="77777777" w:rsidR="009F63DD" w:rsidRPr="006B6C9C" w:rsidRDefault="009F63DD" w:rsidP="000F4FCF">
            <w:pPr>
              <w:jc w:val="center"/>
              <w:rPr>
                <w:rFonts w:cs="Times New Roman"/>
                <w:szCs w:val="24"/>
                <w:lang w:eastAsia="zh-CN"/>
              </w:rPr>
            </w:pPr>
          </w:p>
        </w:tc>
        <w:tc>
          <w:tcPr>
            <w:tcW w:w="530" w:type="pct"/>
            <w:noWrap/>
            <w:vAlign w:val="center"/>
          </w:tcPr>
          <w:p w14:paraId="1F69BD85" w14:textId="77777777" w:rsidR="009F63DD" w:rsidRPr="006B6C9C" w:rsidRDefault="009F63DD" w:rsidP="000F4FCF">
            <w:pPr>
              <w:jc w:val="center"/>
              <w:rPr>
                <w:rFonts w:cs="Times New Roman"/>
                <w:szCs w:val="24"/>
                <w:lang w:eastAsia="zh-CN"/>
              </w:rPr>
            </w:pPr>
          </w:p>
        </w:tc>
        <w:tc>
          <w:tcPr>
            <w:tcW w:w="573" w:type="pct"/>
            <w:noWrap/>
            <w:vAlign w:val="center"/>
          </w:tcPr>
          <w:p w14:paraId="36985608" w14:textId="77777777" w:rsidR="009F63DD" w:rsidRPr="006B6C9C" w:rsidRDefault="009F63DD" w:rsidP="000F4FCF">
            <w:pPr>
              <w:jc w:val="center"/>
              <w:rPr>
                <w:rFonts w:cs="Times New Roman"/>
                <w:szCs w:val="24"/>
                <w:lang w:eastAsia="zh-CN"/>
              </w:rPr>
            </w:pPr>
          </w:p>
        </w:tc>
        <w:tc>
          <w:tcPr>
            <w:tcW w:w="530" w:type="pct"/>
            <w:noWrap/>
            <w:vAlign w:val="center"/>
          </w:tcPr>
          <w:p w14:paraId="0D294C06" w14:textId="77777777" w:rsidR="009F63DD" w:rsidRPr="006B6C9C" w:rsidRDefault="009F63DD" w:rsidP="000F4FCF">
            <w:pPr>
              <w:jc w:val="center"/>
              <w:rPr>
                <w:rFonts w:cs="Times New Roman"/>
                <w:szCs w:val="24"/>
                <w:lang w:eastAsia="zh-CN"/>
              </w:rPr>
            </w:pPr>
          </w:p>
        </w:tc>
        <w:tc>
          <w:tcPr>
            <w:tcW w:w="571" w:type="pct"/>
            <w:noWrap/>
            <w:vAlign w:val="center"/>
          </w:tcPr>
          <w:p w14:paraId="045630DD" w14:textId="77777777" w:rsidR="009F63DD" w:rsidRPr="006B6C9C" w:rsidRDefault="009F63DD" w:rsidP="000F4FCF">
            <w:pPr>
              <w:jc w:val="center"/>
              <w:rPr>
                <w:rFonts w:cs="Times New Roman"/>
                <w:szCs w:val="24"/>
                <w:lang w:eastAsia="zh-CN"/>
              </w:rPr>
            </w:pPr>
          </w:p>
        </w:tc>
      </w:tr>
      <w:tr w:rsidR="009F63DD" w:rsidRPr="006B6C9C" w14:paraId="0AC0611C" w14:textId="77777777" w:rsidTr="000F4FCF">
        <w:trPr>
          <w:trHeight w:val="315"/>
        </w:trPr>
        <w:tc>
          <w:tcPr>
            <w:tcW w:w="547" w:type="pct"/>
            <w:noWrap/>
            <w:vAlign w:val="center"/>
            <w:hideMark/>
          </w:tcPr>
          <w:p w14:paraId="21DF3CC8" w14:textId="77777777" w:rsidR="009F63DD" w:rsidRPr="006B6C9C" w:rsidRDefault="009F63DD" w:rsidP="000F4FCF">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0F4FCF">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0F4FCF">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0F4FCF">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0F4FCF">
            <w:pPr>
              <w:jc w:val="center"/>
              <w:rPr>
                <w:rFonts w:cs="Times New Roman"/>
                <w:szCs w:val="24"/>
                <w:lang w:eastAsia="zh-CN"/>
              </w:rPr>
            </w:pPr>
          </w:p>
        </w:tc>
        <w:tc>
          <w:tcPr>
            <w:tcW w:w="530" w:type="pct"/>
            <w:noWrap/>
            <w:vAlign w:val="center"/>
          </w:tcPr>
          <w:p w14:paraId="4E49E859" w14:textId="77777777" w:rsidR="009F63DD" w:rsidRPr="006B6C9C" w:rsidRDefault="009F63DD" w:rsidP="000F4FCF">
            <w:pPr>
              <w:jc w:val="center"/>
              <w:rPr>
                <w:rFonts w:cs="Times New Roman"/>
                <w:szCs w:val="24"/>
                <w:lang w:eastAsia="zh-CN"/>
              </w:rPr>
            </w:pPr>
          </w:p>
        </w:tc>
        <w:tc>
          <w:tcPr>
            <w:tcW w:w="573" w:type="pct"/>
            <w:noWrap/>
            <w:vAlign w:val="center"/>
          </w:tcPr>
          <w:p w14:paraId="04637CD2" w14:textId="77777777" w:rsidR="009F63DD" w:rsidRPr="006B6C9C" w:rsidRDefault="009F63DD" w:rsidP="000F4FCF">
            <w:pPr>
              <w:jc w:val="center"/>
              <w:rPr>
                <w:rFonts w:cs="Times New Roman"/>
                <w:szCs w:val="24"/>
                <w:lang w:eastAsia="zh-CN"/>
              </w:rPr>
            </w:pPr>
          </w:p>
        </w:tc>
        <w:tc>
          <w:tcPr>
            <w:tcW w:w="530" w:type="pct"/>
            <w:noWrap/>
            <w:vAlign w:val="center"/>
          </w:tcPr>
          <w:p w14:paraId="77B839A3" w14:textId="77777777" w:rsidR="009F63DD" w:rsidRPr="006B6C9C" w:rsidRDefault="009F63DD" w:rsidP="000F4FCF">
            <w:pPr>
              <w:jc w:val="center"/>
              <w:rPr>
                <w:rFonts w:cs="Times New Roman"/>
                <w:szCs w:val="24"/>
                <w:lang w:eastAsia="zh-CN"/>
              </w:rPr>
            </w:pPr>
          </w:p>
        </w:tc>
        <w:tc>
          <w:tcPr>
            <w:tcW w:w="571" w:type="pct"/>
            <w:noWrap/>
            <w:vAlign w:val="center"/>
          </w:tcPr>
          <w:p w14:paraId="718808A4" w14:textId="77777777" w:rsidR="009F63DD" w:rsidRPr="006B6C9C" w:rsidRDefault="009F63DD" w:rsidP="000F4FCF">
            <w:pPr>
              <w:jc w:val="center"/>
              <w:rPr>
                <w:rFonts w:cs="Times New Roman"/>
                <w:szCs w:val="24"/>
                <w:lang w:eastAsia="zh-CN"/>
              </w:rPr>
            </w:pPr>
          </w:p>
        </w:tc>
      </w:tr>
      <w:tr w:rsidR="009F63DD" w:rsidRPr="006B6C9C" w14:paraId="0727F875" w14:textId="77777777" w:rsidTr="000F4FCF">
        <w:trPr>
          <w:trHeight w:val="315"/>
        </w:trPr>
        <w:tc>
          <w:tcPr>
            <w:tcW w:w="547" w:type="pct"/>
            <w:noWrap/>
            <w:vAlign w:val="center"/>
            <w:hideMark/>
          </w:tcPr>
          <w:p w14:paraId="115A2772" w14:textId="77777777" w:rsidR="009F63DD" w:rsidRPr="006B6C9C" w:rsidRDefault="009F63DD" w:rsidP="000F4FCF">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0F4FCF">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0F4FCF">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0F4FCF">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0F4FCF">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0F4FCF">
            <w:pPr>
              <w:jc w:val="center"/>
              <w:rPr>
                <w:rFonts w:cs="Times New Roman"/>
                <w:szCs w:val="24"/>
                <w:lang w:eastAsia="zh-CN"/>
              </w:rPr>
            </w:pPr>
          </w:p>
        </w:tc>
        <w:tc>
          <w:tcPr>
            <w:tcW w:w="573" w:type="pct"/>
            <w:noWrap/>
            <w:vAlign w:val="center"/>
          </w:tcPr>
          <w:p w14:paraId="2735547E" w14:textId="77777777" w:rsidR="009F63DD" w:rsidRPr="006B6C9C" w:rsidRDefault="009F63DD" w:rsidP="000F4FCF">
            <w:pPr>
              <w:jc w:val="center"/>
              <w:rPr>
                <w:rFonts w:cs="Times New Roman"/>
                <w:szCs w:val="24"/>
                <w:lang w:eastAsia="zh-CN"/>
              </w:rPr>
            </w:pPr>
          </w:p>
        </w:tc>
        <w:tc>
          <w:tcPr>
            <w:tcW w:w="530" w:type="pct"/>
            <w:noWrap/>
            <w:vAlign w:val="center"/>
          </w:tcPr>
          <w:p w14:paraId="43F739EB" w14:textId="77777777" w:rsidR="009F63DD" w:rsidRPr="006B6C9C" w:rsidRDefault="009F63DD" w:rsidP="000F4FCF">
            <w:pPr>
              <w:jc w:val="center"/>
              <w:rPr>
                <w:rFonts w:cs="Times New Roman"/>
                <w:szCs w:val="24"/>
                <w:lang w:eastAsia="zh-CN"/>
              </w:rPr>
            </w:pPr>
          </w:p>
        </w:tc>
        <w:tc>
          <w:tcPr>
            <w:tcW w:w="571" w:type="pct"/>
            <w:noWrap/>
            <w:vAlign w:val="center"/>
          </w:tcPr>
          <w:p w14:paraId="7E75C588" w14:textId="77777777" w:rsidR="009F63DD" w:rsidRPr="006B6C9C" w:rsidRDefault="009F63DD" w:rsidP="000F4FCF">
            <w:pPr>
              <w:jc w:val="center"/>
              <w:rPr>
                <w:rFonts w:cs="Times New Roman"/>
                <w:szCs w:val="24"/>
                <w:lang w:eastAsia="zh-CN"/>
              </w:rPr>
            </w:pPr>
          </w:p>
        </w:tc>
      </w:tr>
      <w:tr w:rsidR="009F63DD" w:rsidRPr="006B6C9C" w14:paraId="4BB735AA" w14:textId="77777777" w:rsidTr="000F4FCF">
        <w:trPr>
          <w:trHeight w:val="315"/>
        </w:trPr>
        <w:tc>
          <w:tcPr>
            <w:tcW w:w="547" w:type="pct"/>
            <w:noWrap/>
            <w:vAlign w:val="center"/>
            <w:hideMark/>
          </w:tcPr>
          <w:p w14:paraId="23735255" w14:textId="77777777" w:rsidR="009F63DD" w:rsidRPr="006B6C9C" w:rsidRDefault="009F63DD" w:rsidP="000F4FCF">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0F4FCF">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0F4FCF">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0F4FCF">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0F4FCF">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0F4FCF">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0F4FCF">
            <w:pPr>
              <w:jc w:val="center"/>
              <w:rPr>
                <w:rFonts w:cs="Times New Roman"/>
                <w:szCs w:val="24"/>
                <w:lang w:eastAsia="zh-CN"/>
              </w:rPr>
            </w:pPr>
          </w:p>
        </w:tc>
        <w:tc>
          <w:tcPr>
            <w:tcW w:w="530" w:type="pct"/>
            <w:noWrap/>
            <w:vAlign w:val="center"/>
          </w:tcPr>
          <w:p w14:paraId="1677A9C4" w14:textId="77777777" w:rsidR="009F63DD" w:rsidRPr="006B6C9C" w:rsidRDefault="009F63DD" w:rsidP="000F4FCF">
            <w:pPr>
              <w:jc w:val="center"/>
              <w:rPr>
                <w:rFonts w:cs="Times New Roman"/>
                <w:szCs w:val="24"/>
                <w:lang w:eastAsia="zh-CN"/>
              </w:rPr>
            </w:pPr>
          </w:p>
        </w:tc>
        <w:tc>
          <w:tcPr>
            <w:tcW w:w="571" w:type="pct"/>
            <w:noWrap/>
            <w:vAlign w:val="center"/>
          </w:tcPr>
          <w:p w14:paraId="07B87D9A" w14:textId="77777777" w:rsidR="009F63DD" w:rsidRPr="006B6C9C" w:rsidRDefault="009F63DD" w:rsidP="000F4FCF">
            <w:pPr>
              <w:jc w:val="center"/>
              <w:rPr>
                <w:rFonts w:cs="Times New Roman"/>
                <w:szCs w:val="24"/>
                <w:lang w:eastAsia="zh-CN"/>
              </w:rPr>
            </w:pPr>
          </w:p>
        </w:tc>
      </w:tr>
      <w:tr w:rsidR="009F63DD" w:rsidRPr="006B6C9C" w14:paraId="701081DF" w14:textId="77777777" w:rsidTr="000F4FCF">
        <w:trPr>
          <w:trHeight w:val="315"/>
        </w:trPr>
        <w:tc>
          <w:tcPr>
            <w:tcW w:w="547" w:type="pct"/>
            <w:noWrap/>
            <w:vAlign w:val="center"/>
            <w:hideMark/>
          </w:tcPr>
          <w:p w14:paraId="4E92A7DA" w14:textId="77777777" w:rsidR="009F63DD" w:rsidRPr="006B6C9C" w:rsidRDefault="009F63DD" w:rsidP="000F4FCF">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0F4FCF">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0F4FCF">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0F4FCF">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0F4FCF">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0F4FCF">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0F4FCF">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0F4FCF">
            <w:pPr>
              <w:jc w:val="center"/>
              <w:rPr>
                <w:rFonts w:cs="Times New Roman"/>
                <w:szCs w:val="24"/>
                <w:lang w:eastAsia="zh-CN"/>
              </w:rPr>
            </w:pPr>
          </w:p>
        </w:tc>
        <w:tc>
          <w:tcPr>
            <w:tcW w:w="571" w:type="pct"/>
            <w:noWrap/>
            <w:vAlign w:val="center"/>
          </w:tcPr>
          <w:p w14:paraId="3BDB8881" w14:textId="77777777" w:rsidR="009F63DD" w:rsidRPr="006B6C9C" w:rsidRDefault="009F63DD" w:rsidP="000F4FCF">
            <w:pPr>
              <w:jc w:val="center"/>
              <w:rPr>
                <w:rFonts w:cs="Times New Roman"/>
                <w:szCs w:val="24"/>
                <w:lang w:eastAsia="zh-CN"/>
              </w:rPr>
            </w:pPr>
          </w:p>
        </w:tc>
      </w:tr>
      <w:tr w:rsidR="009F63DD" w:rsidRPr="006B6C9C" w14:paraId="279B4EF6" w14:textId="77777777" w:rsidTr="000F4FCF">
        <w:trPr>
          <w:trHeight w:val="315"/>
        </w:trPr>
        <w:tc>
          <w:tcPr>
            <w:tcW w:w="547" w:type="pct"/>
            <w:noWrap/>
            <w:vAlign w:val="center"/>
            <w:hideMark/>
          </w:tcPr>
          <w:p w14:paraId="44532D04" w14:textId="77777777" w:rsidR="009F63DD" w:rsidRPr="006B6C9C" w:rsidRDefault="009F63DD" w:rsidP="000F4FCF">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0F4FCF">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0F4FCF">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0F4FCF">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0F4FCF">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0F4FCF">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0F4FCF">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0F4FCF">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0F4FCF">
            <w:pPr>
              <w:jc w:val="center"/>
              <w:rPr>
                <w:rFonts w:cs="Times New Roman"/>
                <w:szCs w:val="24"/>
                <w:lang w:eastAsia="zh-CN"/>
              </w:rPr>
            </w:pPr>
          </w:p>
        </w:tc>
      </w:tr>
      <w:tr w:rsidR="009F63DD" w:rsidRPr="006B6C9C" w14:paraId="27F50EE2" w14:textId="77777777" w:rsidTr="000F4FCF">
        <w:trPr>
          <w:trHeight w:val="315"/>
        </w:trPr>
        <w:tc>
          <w:tcPr>
            <w:tcW w:w="547" w:type="pct"/>
            <w:tcBorders>
              <w:bottom w:val="single" w:sz="12" w:space="0" w:color="auto"/>
            </w:tcBorders>
            <w:noWrap/>
            <w:vAlign w:val="center"/>
            <w:hideMark/>
          </w:tcPr>
          <w:p w14:paraId="0C30E92B" w14:textId="77777777" w:rsidR="009F63DD" w:rsidRPr="006B6C9C" w:rsidRDefault="009F63DD" w:rsidP="000F4FCF">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0F4FCF">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0F4FCF">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0F4FCF">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0F4FCF">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0F4FCF">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0F4FCF">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0F4FCF">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0F4FCF">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051917C8" w:rsidR="00015BE3" w:rsidRDefault="00015BE3" w:rsidP="00015BE3">
      <w:pPr>
        <w:pStyle w:val="4"/>
        <w:spacing w:before="180" w:after="180"/>
        <w:rPr>
          <w:lang w:eastAsia="zh-CN"/>
        </w:rPr>
      </w:pPr>
      <w:commentRangeStart w:id="45"/>
      <w:r>
        <w:rPr>
          <w:rFonts w:hint="eastAsia"/>
          <w:lang w:eastAsia="zh-CN"/>
        </w:rPr>
        <w:t>量表修订</w:t>
      </w:r>
      <w:commentRangeEnd w:id="45"/>
      <w:r w:rsidR="00B800AF">
        <w:rPr>
          <w:rStyle w:val="af9"/>
          <w:rFonts w:ascii="Times New Roman" w:eastAsia="宋体" w:hAnsi="Times New Roman" w:cstheme="minorBidi"/>
          <w:b w:val="0"/>
          <w:bCs w:val="0"/>
        </w:rPr>
        <w:commentReference w:id="45"/>
      </w:r>
    </w:p>
    <w:p w14:paraId="19974117" w14:textId="4491853C"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八</w:t>
      </w:r>
      <w:r w:rsidR="008916CA" w:rsidRPr="004E614C">
        <w:rPr>
          <w:rFonts w:hint="eastAsia"/>
          <w:lang w:eastAsia="zh-CN"/>
        </w:rPr>
        <w:t>道题目</w:t>
      </w:r>
      <w:r w:rsidR="008916CA">
        <w:rPr>
          <w:rFonts w:hint="eastAsia"/>
          <w:lang w:eastAsia="zh-CN"/>
        </w:rPr>
        <w:t>进行修订。</w:t>
      </w:r>
      <w:r w:rsidR="009F63DD">
        <w:rPr>
          <w:rFonts w:hint="eastAsia"/>
          <w:lang w:eastAsia="zh-CN"/>
        </w:rPr>
        <w:t>在这八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潜在构念与其他题目明显不一致。因此，本研究最终决定在“感知到的优越感量表”中</w:t>
      </w:r>
      <w:r w:rsidR="008916CA">
        <w:rPr>
          <w:rFonts w:hint="eastAsia"/>
          <w:lang w:eastAsia="zh-CN"/>
        </w:rPr>
        <w:t>新增一道题。</w:t>
      </w:r>
      <w:r w:rsidR="008916CA" w:rsidRPr="004E614C">
        <w:rPr>
          <w:rFonts w:hint="eastAsia"/>
          <w:lang w:eastAsia="zh-CN"/>
        </w:rPr>
        <w:t>具体修改方式，见表</w:t>
      </w:r>
      <w:r w:rsidR="008916CA">
        <w:rPr>
          <w:lang w:eastAsia="zh-CN"/>
        </w:rPr>
        <w:t>3.</w:t>
      </w:r>
      <w:r w:rsidR="008F26B2">
        <w:rPr>
          <w:rFonts w:hint="eastAsia"/>
          <w:lang w:eastAsia="zh-CN"/>
        </w:rPr>
        <w:t>3</w:t>
      </w:r>
      <w:r w:rsidR="008916CA" w:rsidRPr="004E614C">
        <w:rPr>
          <w:rFonts w:hint="eastAsia"/>
          <w:lang w:eastAsia="zh-CN"/>
        </w:rPr>
        <w:t>。</w:t>
      </w:r>
    </w:p>
    <w:p w14:paraId="5965DB1A" w14:textId="56E4E7C2" w:rsidR="00E82DAE" w:rsidRPr="004E614C" w:rsidRDefault="00E82DAE" w:rsidP="00E82DAE">
      <w:pPr>
        <w:pStyle w:val="af3"/>
      </w:pPr>
      <w:r w:rsidRPr="004E614C">
        <w:rPr>
          <w:rFonts w:hint="eastAsia"/>
        </w:rPr>
        <w:t>表</w:t>
      </w:r>
      <w:r>
        <w:t>3.</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0F4FCF">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0F4FCF">
            <w:pPr>
              <w:jc w:val="center"/>
              <w:rPr>
                <w:lang w:eastAsia="zh-CN"/>
              </w:rPr>
            </w:pPr>
            <w:r>
              <w:rPr>
                <w:rFonts w:hint="eastAsia"/>
                <w:lang w:eastAsia="zh-CN"/>
              </w:rPr>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0F4FCF">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0F4FCF">
            <w:pPr>
              <w:jc w:val="center"/>
              <w:rPr>
                <w:lang w:eastAsia="zh-CN"/>
              </w:rPr>
            </w:pPr>
            <w:r>
              <w:rPr>
                <w:rFonts w:hint="eastAsia"/>
                <w:lang w:eastAsia="zh-CN"/>
              </w:rPr>
              <w:t>修改后</w:t>
            </w:r>
          </w:p>
        </w:tc>
      </w:tr>
      <w:tr w:rsidR="00E82DAE" w:rsidRPr="006B6C9C" w14:paraId="2DD82866" w14:textId="77777777" w:rsidTr="000F4FCF">
        <w:trPr>
          <w:trHeight w:val="596"/>
        </w:trPr>
        <w:tc>
          <w:tcPr>
            <w:tcW w:w="442" w:type="pct"/>
            <w:tcBorders>
              <w:top w:val="single" w:sz="4" w:space="0" w:color="auto"/>
            </w:tcBorders>
            <w:vAlign w:val="center"/>
          </w:tcPr>
          <w:p w14:paraId="4D390578" w14:textId="77777777" w:rsidR="00E82DAE" w:rsidRPr="006B6C9C" w:rsidRDefault="00E82DAE" w:rsidP="000F4FCF">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0F4FCF">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0F4FCF">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0F4FCF">
        <w:trPr>
          <w:trHeight w:val="1000"/>
        </w:trPr>
        <w:tc>
          <w:tcPr>
            <w:tcW w:w="442" w:type="pct"/>
            <w:vAlign w:val="center"/>
          </w:tcPr>
          <w:p w14:paraId="58929EC1" w14:textId="77777777" w:rsidR="00E82DAE" w:rsidRPr="006B6C9C" w:rsidRDefault="00E82DAE" w:rsidP="000F4FCF">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0F4FCF">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0F4FCF">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0F4FCF">
        <w:tc>
          <w:tcPr>
            <w:tcW w:w="442" w:type="pct"/>
            <w:vAlign w:val="center"/>
          </w:tcPr>
          <w:p w14:paraId="082BACE2" w14:textId="77777777" w:rsidR="00E82DAE" w:rsidRPr="006B6C9C" w:rsidRDefault="00E82DAE" w:rsidP="000F4FCF">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0F4FCF">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0F4FCF">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0F4FCF">
        <w:trPr>
          <w:trHeight w:val="1041"/>
        </w:trPr>
        <w:tc>
          <w:tcPr>
            <w:tcW w:w="442" w:type="pct"/>
            <w:vAlign w:val="center"/>
          </w:tcPr>
          <w:p w14:paraId="1C4D0B33" w14:textId="77777777" w:rsidR="00E82DAE" w:rsidRPr="006B6C9C" w:rsidRDefault="00E82DAE" w:rsidP="000F4FCF">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0F4FCF">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0F4FCF">
            <w:pPr>
              <w:jc w:val="both"/>
              <w:rPr>
                <w:b/>
                <w:bCs/>
                <w:lang w:eastAsia="zh-CN"/>
              </w:rPr>
            </w:pPr>
            <w:r w:rsidRPr="006B6C9C">
              <w:rPr>
                <w:rFonts w:hint="eastAsia"/>
                <w:b/>
                <w:bCs/>
                <w:lang w:eastAsia="zh-CN"/>
              </w:rPr>
              <w:t>我总是将我的生活状况与他人相比较。</w:t>
            </w:r>
          </w:p>
        </w:tc>
      </w:tr>
      <w:tr w:rsidR="00E82DAE" w:rsidRPr="006B6C9C" w14:paraId="1FEB4A7B" w14:textId="77777777" w:rsidTr="000F4FCF">
        <w:trPr>
          <w:trHeight w:val="864"/>
        </w:trPr>
        <w:tc>
          <w:tcPr>
            <w:tcW w:w="442" w:type="pct"/>
            <w:vAlign w:val="center"/>
          </w:tcPr>
          <w:p w14:paraId="731F7851" w14:textId="77777777" w:rsidR="00E82DAE" w:rsidRPr="006B6C9C" w:rsidRDefault="00E82DAE" w:rsidP="000F4FCF">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0F4FCF">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0F4FCF">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0F4FCF">
        <w:trPr>
          <w:trHeight w:val="990"/>
        </w:trPr>
        <w:tc>
          <w:tcPr>
            <w:tcW w:w="442" w:type="pct"/>
            <w:vAlign w:val="center"/>
          </w:tcPr>
          <w:p w14:paraId="2095079C" w14:textId="77777777" w:rsidR="00E82DAE" w:rsidRPr="006B6C9C" w:rsidRDefault="00E82DAE" w:rsidP="000F4FCF">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0F4FCF">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0F4FCF">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0F4FCF">
        <w:trPr>
          <w:trHeight w:val="981"/>
        </w:trPr>
        <w:tc>
          <w:tcPr>
            <w:tcW w:w="442" w:type="pct"/>
            <w:vAlign w:val="center"/>
          </w:tcPr>
          <w:p w14:paraId="512FE625" w14:textId="77777777" w:rsidR="00E82DAE" w:rsidRPr="006B6C9C" w:rsidRDefault="00E82DAE" w:rsidP="000F4FCF">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0F4FCF">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0F4FCF">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0F4FCF">
        <w:trPr>
          <w:trHeight w:val="756"/>
        </w:trPr>
        <w:tc>
          <w:tcPr>
            <w:tcW w:w="442" w:type="pct"/>
            <w:tcBorders>
              <w:bottom w:val="single" w:sz="12" w:space="0" w:color="auto"/>
            </w:tcBorders>
            <w:vAlign w:val="center"/>
          </w:tcPr>
          <w:p w14:paraId="713744E8" w14:textId="77777777" w:rsidR="00E82DAE" w:rsidRPr="006B6C9C" w:rsidRDefault="00E82DAE" w:rsidP="000F4FCF">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0F4FCF">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0F4FCF">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7CD28C58" w:rsidR="008A5E92" w:rsidRPr="00714275" w:rsidRDefault="00714275" w:rsidP="00714275">
      <w:pPr>
        <w:pStyle w:val="3"/>
        <w:spacing w:before="180" w:after="180"/>
        <w:rPr>
          <w:lang w:eastAsia="zh-CN"/>
        </w:rPr>
      </w:pPr>
      <w:bookmarkStart w:id="46" w:name="_Toc162021917"/>
      <w:r>
        <w:rPr>
          <w:lang w:eastAsia="zh-CN"/>
        </w:rPr>
        <w:t>3.</w:t>
      </w:r>
      <w:r w:rsidR="00CF7E2A">
        <w:rPr>
          <w:rFonts w:hint="eastAsia"/>
          <w:lang w:eastAsia="zh-CN"/>
        </w:rPr>
        <w:t>3</w:t>
      </w:r>
      <w:r>
        <w:rPr>
          <w:lang w:eastAsia="zh-CN"/>
        </w:rPr>
        <w:t>.</w:t>
      </w:r>
      <w:r w:rsidR="008916CA">
        <w:rPr>
          <w:rFonts w:hint="eastAsia"/>
          <w:lang w:eastAsia="zh-CN"/>
        </w:rPr>
        <w:t>2</w:t>
      </w:r>
      <w:r>
        <w:rPr>
          <w:lang w:eastAsia="zh-CN"/>
        </w:rPr>
        <w:t xml:space="preserve"> </w:t>
      </w:r>
      <w:r>
        <w:rPr>
          <w:rFonts w:hint="eastAsia"/>
          <w:lang w:eastAsia="zh-CN"/>
        </w:rPr>
        <w:t>问卷信效度（复测）</w:t>
      </w:r>
      <w:bookmarkEnd w:id="46"/>
    </w:p>
    <w:p w14:paraId="0846C7F8" w14:textId="77777777" w:rsidR="00015BE3" w:rsidRPr="004E614C" w:rsidRDefault="00015BE3" w:rsidP="00015BE3">
      <w:pPr>
        <w:pStyle w:val="4"/>
        <w:spacing w:before="180" w:after="180"/>
        <w:rPr>
          <w:lang w:eastAsia="zh-CN"/>
        </w:rPr>
      </w:pPr>
      <w:r>
        <w:rPr>
          <w:rFonts w:hint="eastAsia"/>
          <w:lang w:eastAsia="zh-CN"/>
        </w:rPr>
        <w:t>信度</w:t>
      </w:r>
    </w:p>
    <w:p w14:paraId="1E721BAF" w14:textId="2C150DBF" w:rsidR="00015BE3" w:rsidRPr="007E1FB4" w:rsidRDefault="009F63DD" w:rsidP="00015BE3">
      <w:pPr>
        <w:ind w:firstLine="480"/>
        <w:rPr>
          <w:rFonts w:cs="Times New Roman"/>
          <w:lang w:eastAsia="zh-CN"/>
        </w:rPr>
      </w:pPr>
      <w:r>
        <w:rPr>
          <w:rFonts w:hint="eastAsia"/>
          <w:lang w:eastAsia="zh-CN"/>
        </w:rPr>
        <w:t>在</w:t>
      </w:r>
      <w:commentRangeStart w:id="47"/>
      <w:r>
        <w:rPr>
          <w:rFonts w:hint="eastAsia"/>
          <w:lang w:eastAsia="zh-CN"/>
        </w:rPr>
        <w:t>表</w:t>
      </w:r>
      <w:r>
        <w:rPr>
          <w:rFonts w:hint="eastAsia"/>
          <w:lang w:eastAsia="zh-CN"/>
        </w:rPr>
        <w:t>3.5</w:t>
      </w:r>
      <w:commentRangeEnd w:id="47"/>
      <w:r w:rsidR="00B14D7E">
        <w:rPr>
          <w:rStyle w:val="af9"/>
        </w:rPr>
        <w:commentReference w:id="47"/>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77777777" w:rsidR="00015BE3" w:rsidRPr="004E614C" w:rsidRDefault="00015BE3" w:rsidP="00015BE3">
      <w:pPr>
        <w:pStyle w:val="4"/>
        <w:spacing w:before="180" w:after="180"/>
        <w:rPr>
          <w:lang w:eastAsia="zh-CN"/>
        </w:rPr>
      </w:pPr>
      <w:r w:rsidRPr="004E614C">
        <w:rPr>
          <w:lang w:eastAsia="zh-CN"/>
        </w:rPr>
        <w:t>收敛效度</w:t>
      </w:r>
    </w:p>
    <w:p w14:paraId="3CAC237E" w14:textId="607C7309" w:rsidR="005F7227" w:rsidRDefault="002A2F4D" w:rsidP="00143FAF">
      <w:pPr>
        <w:ind w:firstLine="480"/>
        <w:rPr>
          <w:lang w:eastAsia="zh-CN"/>
        </w:rPr>
      </w:pPr>
      <w:r>
        <w:rPr>
          <w:rFonts w:hint="eastAsia"/>
          <w:lang w:eastAsia="zh-CN"/>
        </w:rPr>
        <w:t>在表</w:t>
      </w:r>
      <w:r>
        <w:rPr>
          <w:rFonts w:hint="eastAsia"/>
          <w:lang w:eastAsia="zh-CN"/>
        </w:rPr>
        <w:t>3.5</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143FAF">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即标准化因子载荷高于</w:t>
      </w:r>
      <w:r>
        <w:rPr>
          <w:rFonts w:hint="eastAsia"/>
          <w:lang w:eastAsia="zh-CN"/>
        </w:rPr>
        <w:t>0.70</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303D0937" w:rsidR="009F63DD" w:rsidRPr="004E614C" w:rsidRDefault="009F63DD" w:rsidP="009F63DD">
      <w:pPr>
        <w:pStyle w:val="af3"/>
      </w:pPr>
      <w:r w:rsidRPr="004E614C">
        <w:rPr>
          <w:rFonts w:hint="eastAsia"/>
        </w:rPr>
        <w:t>表</w:t>
      </w:r>
      <w:r>
        <w:rPr>
          <w:rFonts w:hint="eastAsia"/>
        </w:rPr>
        <w:t>3</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848"/>
        <w:gridCol w:w="1142"/>
        <w:gridCol w:w="936"/>
        <w:gridCol w:w="795"/>
        <w:gridCol w:w="1003"/>
        <w:gridCol w:w="517"/>
        <w:gridCol w:w="516"/>
        <w:gridCol w:w="543"/>
        <w:gridCol w:w="1018"/>
      </w:tblGrid>
      <w:tr w:rsidR="009F63DD" w:rsidRPr="00D43E06" w14:paraId="5AFE8F7A" w14:textId="77777777" w:rsidTr="000F4FCF">
        <w:trPr>
          <w:trHeight w:val="315"/>
          <w:tblHeader/>
        </w:trPr>
        <w:tc>
          <w:tcPr>
            <w:tcW w:w="621" w:type="pct"/>
            <w:tcBorders>
              <w:top w:val="single" w:sz="12" w:space="0" w:color="auto"/>
              <w:bottom w:val="single" w:sz="4" w:space="0" w:color="auto"/>
            </w:tcBorders>
            <w:noWrap/>
            <w:vAlign w:val="center"/>
            <w:hideMark/>
          </w:tcPr>
          <w:p w14:paraId="1669FB84" w14:textId="77777777" w:rsidR="009F63DD" w:rsidRPr="00D43E06" w:rsidRDefault="009F63DD" w:rsidP="000F4FCF">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7AE2C51A" w14:textId="77777777" w:rsidR="009F63DD" w:rsidRPr="00D43E06" w:rsidRDefault="009F63DD" w:rsidP="000F4FCF">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68B06197" w14:textId="77777777" w:rsidR="009F63DD" w:rsidRPr="00D43E06" w:rsidRDefault="009F63DD" w:rsidP="000F4FCF">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19CD477" w14:textId="77777777" w:rsidR="009F63DD" w:rsidRPr="00D43E06" w:rsidRDefault="009F63DD" w:rsidP="000F4FCF">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088FC7AE" w14:textId="77777777" w:rsidR="009F63DD" w:rsidRPr="00D43E06" w:rsidRDefault="009F63DD" w:rsidP="000F4FCF">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0EEC07A6" w14:textId="77777777" w:rsidR="009F63DD" w:rsidRPr="00D43E06" w:rsidRDefault="009F63DD" w:rsidP="000F4FCF">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0FEE2FF1" w14:textId="77777777" w:rsidR="009F63DD" w:rsidRPr="00D43E06" w:rsidRDefault="009F63DD" w:rsidP="000F4FCF">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3FB1F2B6" w14:textId="77777777" w:rsidR="009F63DD" w:rsidRPr="0045088A" w:rsidRDefault="009F63DD" w:rsidP="000F4FCF">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28B918DE" w14:textId="77777777" w:rsidR="009F63DD" w:rsidRPr="00D43E06" w:rsidRDefault="009F63DD" w:rsidP="000F4FCF">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5FFBD3F0" w14:textId="77777777" w:rsidR="009F63DD" w:rsidRPr="00D43E06" w:rsidRDefault="009F63DD" w:rsidP="000F4FCF">
            <w:pPr>
              <w:jc w:val="center"/>
              <w:rPr>
                <w:rFonts w:cs="Times New Roman"/>
                <w:szCs w:val="24"/>
                <w:lang w:eastAsia="zh-CN"/>
              </w:rPr>
            </w:pPr>
            <w:r w:rsidRPr="00DE415E">
              <w:rPr>
                <w:rFonts w:cs="Times New Roman"/>
                <w:szCs w:val="24"/>
                <w:lang w:eastAsia="zh-CN"/>
              </w:rPr>
              <w:t>AVE</w:t>
            </w:r>
          </w:p>
        </w:tc>
      </w:tr>
      <w:tr w:rsidR="009F63DD" w:rsidRPr="00D43E06" w14:paraId="1C28B944" w14:textId="77777777" w:rsidTr="000F4FCF">
        <w:trPr>
          <w:trHeight w:val="315"/>
        </w:trPr>
        <w:tc>
          <w:tcPr>
            <w:tcW w:w="621" w:type="pct"/>
            <w:tcBorders>
              <w:top w:val="single" w:sz="4" w:space="0" w:color="auto"/>
            </w:tcBorders>
            <w:noWrap/>
            <w:vAlign w:val="center"/>
            <w:hideMark/>
          </w:tcPr>
          <w:p w14:paraId="72D32DBC" w14:textId="77777777" w:rsidR="009F63DD" w:rsidRPr="00D43E06" w:rsidRDefault="009F63DD" w:rsidP="000F4FCF">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2A8E6D26" w14:textId="77777777" w:rsidR="009F63DD" w:rsidRPr="00D43E06" w:rsidRDefault="009F63DD" w:rsidP="000F4FCF">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34FE1B5B" w14:textId="77777777" w:rsidR="009F63DD" w:rsidRPr="00D43E06" w:rsidRDefault="009F63DD" w:rsidP="000F4FCF">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136C2FA7" w14:textId="77777777" w:rsidR="009F63DD" w:rsidRPr="00D43E06" w:rsidRDefault="009F63DD" w:rsidP="000F4FCF">
            <w:pPr>
              <w:jc w:val="center"/>
              <w:rPr>
                <w:rFonts w:cs="Times New Roman"/>
                <w:szCs w:val="24"/>
                <w:lang w:eastAsia="zh-CN"/>
              </w:rPr>
            </w:pPr>
          </w:p>
        </w:tc>
        <w:tc>
          <w:tcPr>
            <w:tcW w:w="505" w:type="pct"/>
            <w:tcBorders>
              <w:top w:val="single" w:sz="4" w:space="0" w:color="auto"/>
            </w:tcBorders>
            <w:noWrap/>
            <w:vAlign w:val="bottom"/>
            <w:hideMark/>
          </w:tcPr>
          <w:p w14:paraId="386CD8FC" w14:textId="77777777" w:rsidR="009F63DD" w:rsidRPr="00D43E06" w:rsidRDefault="009F63DD" w:rsidP="000F4FCF">
            <w:pPr>
              <w:jc w:val="center"/>
              <w:rPr>
                <w:rFonts w:cs="Times New Roman"/>
                <w:szCs w:val="24"/>
                <w:lang w:eastAsia="zh-CN"/>
              </w:rPr>
            </w:pPr>
          </w:p>
        </w:tc>
        <w:tc>
          <w:tcPr>
            <w:tcW w:w="630" w:type="pct"/>
            <w:tcBorders>
              <w:top w:val="single" w:sz="4" w:space="0" w:color="auto"/>
            </w:tcBorders>
            <w:noWrap/>
            <w:vAlign w:val="bottom"/>
            <w:hideMark/>
          </w:tcPr>
          <w:p w14:paraId="42CD01AE" w14:textId="77777777" w:rsidR="009F63DD" w:rsidRPr="00D43E06" w:rsidRDefault="009F63DD" w:rsidP="000F4FCF">
            <w:pPr>
              <w:jc w:val="center"/>
              <w:rPr>
                <w:rFonts w:cs="Times New Roman"/>
                <w:szCs w:val="24"/>
                <w:lang w:eastAsia="zh-CN"/>
              </w:rPr>
            </w:pPr>
          </w:p>
        </w:tc>
        <w:tc>
          <w:tcPr>
            <w:tcW w:w="337" w:type="pct"/>
            <w:tcBorders>
              <w:top w:val="single" w:sz="4" w:space="0" w:color="auto"/>
            </w:tcBorders>
            <w:noWrap/>
            <w:vAlign w:val="bottom"/>
            <w:hideMark/>
          </w:tcPr>
          <w:p w14:paraId="4DC64AA6" w14:textId="77777777" w:rsidR="009F63DD" w:rsidRPr="00D43E06" w:rsidRDefault="009F63DD" w:rsidP="000F4FCF">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4B2AA55C" w14:textId="77777777" w:rsidR="009F63DD" w:rsidRPr="00D43E06" w:rsidRDefault="009F63DD" w:rsidP="000F4FCF">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3E169935" w14:textId="77777777" w:rsidR="009F63DD" w:rsidRPr="00D43E06" w:rsidRDefault="009F63DD" w:rsidP="000F4FCF">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0400577B" w14:textId="77777777" w:rsidR="009F63DD" w:rsidRPr="00D43E06" w:rsidRDefault="009F63DD" w:rsidP="000F4FCF">
            <w:pPr>
              <w:jc w:val="center"/>
              <w:rPr>
                <w:rFonts w:cs="Times New Roman"/>
                <w:szCs w:val="24"/>
                <w:lang w:eastAsia="zh-CN"/>
              </w:rPr>
            </w:pPr>
            <w:r w:rsidRPr="00D43E06">
              <w:rPr>
                <w:rFonts w:cs="Times New Roman"/>
                <w:szCs w:val="24"/>
              </w:rPr>
              <w:t>.55</w:t>
            </w:r>
          </w:p>
        </w:tc>
      </w:tr>
      <w:tr w:rsidR="009F63DD" w:rsidRPr="00D43E06" w14:paraId="0B1620DB" w14:textId="77777777" w:rsidTr="000F4FCF">
        <w:trPr>
          <w:trHeight w:val="315"/>
        </w:trPr>
        <w:tc>
          <w:tcPr>
            <w:tcW w:w="621" w:type="pct"/>
            <w:noWrap/>
            <w:vAlign w:val="center"/>
            <w:hideMark/>
          </w:tcPr>
          <w:p w14:paraId="6158264A" w14:textId="77777777" w:rsidR="009F63DD" w:rsidRPr="00D43E06" w:rsidRDefault="009F63DD" w:rsidP="000F4FCF">
            <w:pPr>
              <w:jc w:val="center"/>
              <w:rPr>
                <w:rFonts w:cs="Times New Roman"/>
                <w:szCs w:val="24"/>
                <w:lang w:eastAsia="zh-CN"/>
              </w:rPr>
            </w:pPr>
          </w:p>
        </w:tc>
        <w:tc>
          <w:tcPr>
            <w:tcW w:w="537" w:type="pct"/>
            <w:noWrap/>
            <w:vAlign w:val="center"/>
            <w:hideMark/>
          </w:tcPr>
          <w:p w14:paraId="0DC1D4C1" w14:textId="77777777" w:rsidR="009F63DD" w:rsidRPr="00D43E06" w:rsidRDefault="009F63DD" w:rsidP="000F4FCF">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600BAADB" w14:textId="77777777" w:rsidR="009F63DD" w:rsidRPr="00D43E06" w:rsidRDefault="009F63DD" w:rsidP="000F4FCF">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3AA67CFC" w14:textId="77777777" w:rsidR="009F63DD" w:rsidRPr="00D43E06" w:rsidRDefault="009F63DD" w:rsidP="000F4FCF">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01598D4" w14:textId="77777777" w:rsidR="009F63DD" w:rsidRPr="00D43E06" w:rsidRDefault="009F63DD" w:rsidP="000F4FCF">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7794C937"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1F838C5" w14:textId="77777777" w:rsidR="009F63DD" w:rsidRPr="00D43E06" w:rsidRDefault="009F63DD" w:rsidP="000F4FCF">
            <w:pPr>
              <w:jc w:val="center"/>
              <w:rPr>
                <w:rFonts w:cs="Times New Roman"/>
                <w:szCs w:val="24"/>
                <w:lang w:eastAsia="zh-CN"/>
              </w:rPr>
            </w:pPr>
            <w:r w:rsidRPr="00D43E06">
              <w:rPr>
                <w:rFonts w:cs="Times New Roman"/>
                <w:color w:val="000000"/>
                <w:szCs w:val="24"/>
              </w:rPr>
              <w:t>.70</w:t>
            </w:r>
          </w:p>
        </w:tc>
        <w:tc>
          <w:tcPr>
            <w:tcW w:w="303" w:type="pct"/>
          </w:tcPr>
          <w:p w14:paraId="4AA6A5B9" w14:textId="77777777" w:rsidR="009F63DD" w:rsidRPr="00D43E06" w:rsidRDefault="009F63DD" w:rsidP="000F4FCF">
            <w:pPr>
              <w:jc w:val="center"/>
              <w:rPr>
                <w:rFonts w:cs="Times New Roman"/>
                <w:szCs w:val="24"/>
                <w:lang w:eastAsia="zh-CN"/>
              </w:rPr>
            </w:pPr>
          </w:p>
        </w:tc>
        <w:tc>
          <w:tcPr>
            <w:tcW w:w="353" w:type="pct"/>
            <w:noWrap/>
            <w:vAlign w:val="center"/>
            <w:hideMark/>
          </w:tcPr>
          <w:p w14:paraId="763080F9" w14:textId="77777777" w:rsidR="009F63DD" w:rsidRPr="00D43E06" w:rsidRDefault="009F63DD" w:rsidP="000F4FCF">
            <w:pPr>
              <w:jc w:val="center"/>
              <w:rPr>
                <w:rFonts w:cs="Times New Roman"/>
                <w:szCs w:val="24"/>
                <w:lang w:eastAsia="zh-CN"/>
              </w:rPr>
            </w:pPr>
          </w:p>
        </w:tc>
        <w:tc>
          <w:tcPr>
            <w:tcW w:w="450" w:type="pct"/>
            <w:noWrap/>
            <w:vAlign w:val="center"/>
            <w:hideMark/>
          </w:tcPr>
          <w:p w14:paraId="3DD0B756" w14:textId="77777777" w:rsidR="009F63DD" w:rsidRPr="00D43E06" w:rsidRDefault="009F63DD" w:rsidP="000F4FCF">
            <w:pPr>
              <w:jc w:val="center"/>
              <w:rPr>
                <w:rFonts w:cs="Times New Roman"/>
                <w:szCs w:val="24"/>
                <w:lang w:eastAsia="zh-CN"/>
              </w:rPr>
            </w:pPr>
          </w:p>
        </w:tc>
      </w:tr>
      <w:tr w:rsidR="009F63DD" w:rsidRPr="00D43E06" w14:paraId="5D04FAC6" w14:textId="77777777" w:rsidTr="000F4FCF">
        <w:trPr>
          <w:trHeight w:val="315"/>
        </w:trPr>
        <w:tc>
          <w:tcPr>
            <w:tcW w:w="621" w:type="pct"/>
            <w:noWrap/>
            <w:vAlign w:val="center"/>
            <w:hideMark/>
          </w:tcPr>
          <w:p w14:paraId="6AF73764" w14:textId="77777777" w:rsidR="009F63DD" w:rsidRPr="00D43E06" w:rsidRDefault="009F63DD" w:rsidP="000F4FCF">
            <w:pPr>
              <w:jc w:val="center"/>
              <w:rPr>
                <w:rFonts w:cs="Times New Roman"/>
                <w:szCs w:val="24"/>
                <w:lang w:eastAsia="zh-CN"/>
              </w:rPr>
            </w:pPr>
          </w:p>
        </w:tc>
        <w:tc>
          <w:tcPr>
            <w:tcW w:w="537" w:type="pct"/>
            <w:noWrap/>
            <w:vAlign w:val="center"/>
            <w:hideMark/>
          </w:tcPr>
          <w:p w14:paraId="2914DC42" w14:textId="77777777" w:rsidR="009F63DD" w:rsidRPr="00D43E06" w:rsidRDefault="009F63DD" w:rsidP="000F4FCF">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20529D3B" w14:textId="77777777" w:rsidR="009F63DD" w:rsidRPr="00D43E06" w:rsidRDefault="009F63DD" w:rsidP="000F4FCF">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1C669E54" w14:textId="77777777" w:rsidR="009F63DD" w:rsidRPr="00D43E06" w:rsidRDefault="009F63DD" w:rsidP="000F4FCF">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7D4B158" w14:textId="77777777" w:rsidR="009F63DD" w:rsidRPr="00D43E06" w:rsidRDefault="009F63DD" w:rsidP="000F4FCF">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25A4329F"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736B356" w14:textId="77777777" w:rsidR="009F63DD" w:rsidRPr="00D43E06" w:rsidRDefault="009F63DD" w:rsidP="000F4FCF">
            <w:pPr>
              <w:jc w:val="center"/>
              <w:rPr>
                <w:rFonts w:cs="Times New Roman"/>
                <w:szCs w:val="24"/>
                <w:lang w:eastAsia="zh-CN"/>
              </w:rPr>
            </w:pPr>
            <w:r w:rsidRPr="00D43E06">
              <w:rPr>
                <w:rFonts w:cs="Times New Roman"/>
                <w:color w:val="000000"/>
                <w:szCs w:val="24"/>
              </w:rPr>
              <w:t>.62</w:t>
            </w:r>
          </w:p>
        </w:tc>
        <w:tc>
          <w:tcPr>
            <w:tcW w:w="303" w:type="pct"/>
          </w:tcPr>
          <w:p w14:paraId="788ABF35" w14:textId="77777777" w:rsidR="009F63DD" w:rsidRPr="00D43E06" w:rsidRDefault="009F63DD" w:rsidP="000F4FCF">
            <w:pPr>
              <w:jc w:val="center"/>
              <w:rPr>
                <w:rFonts w:cs="Times New Roman"/>
                <w:szCs w:val="24"/>
                <w:lang w:eastAsia="zh-CN"/>
              </w:rPr>
            </w:pPr>
          </w:p>
        </w:tc>
        <w:tc>
          <w:tcPr>
            <w:tcW w:w="353" w:type="pct"/>
            <w:noWrap/>
            <w:vAlign w:val="center"/>
            <w:hideMark/>
          </w:tcPr>
          <w:p w14:paraId="7DD653B4" w14:textId="77777777" w:rsidR="009F63DD" w:rsidRPr="00D43E06" w:rsidRDefault="009F63DD" w:rsidP="000F4FCF">
            <w:pPr>
              <w:jc w:val="center"/>
              <w:rPr>
                <w:rFonts w:cs="Times New Roman"/>
                <w:szCs w:val="24"/>
                <w:lang w:eastAsia="zh-CN"/>
              </w:rPr>
            </w:pPr>
          </w:p>
        </w:tc>
        <w:tc>
          <w:tcPr>
            <w:tcW w:w="450" w:type="pct"/>
            <w:noWrap/>
            <w:vAlign w:val="center"/>
            <w:hideMark/>
          </w:tcPr>
          <w:p w14:paraId="22561F8C" w14:textId="77777777" w:rsidR="009F63DD" w:rsidRPr="00D43E06" w:rsidRDefault="009F63DD" w:rsidP="000F4FCF">
            <w:pPr>
              <w:jc w:val="center"/>
              <w:rPr>
                <w:rFonts w:cs="Times New Roman"/>
                <w:szCs w:val="24"/>
                <w:lang w:eastAsia="zh-CN"/>
              </w:rPr>
            </w:pPr>
          </w:p>
        </w:tc>
      </w:tr>
      <w:tr w:rsidR="009F63DD" w:rsidRPr="00D43E06" w14:paraId="46DF3CC2" w14:textId="77777777" w:rsidTr="000F4FCF">
        <w:trPr>
          <w:trHeight w:val="315"/>
        </w:trPr>
        <w:tc>
          <w:tcPr>
            <w:tcW w:w="621" w:type="pct"/>
            <w:noWrap/>
            <w:vAlign w:val="center"/>
            <w:hideMark/>
          </w:tcPr>
          <w:p w14:paraId="2315719F" w14:textId="77777777" w:rsidR="009F63DD" w:rsidRPr="00D43E06" w:rsidRDefault="009F63DD" w:rsidP="000F4FCF">
            <w:pPr>
              <w:jc w:val="center"/>
              <w:rPr>
                <w:rFonts w:cs="Times New Roman"/>
                <w:szCs w:val="24"/>
                <w:lang w:eastAsia="zh-CN"/>
              </w:rPr>
            </w:pPr>
          </w:p>
        </w:tc>
        <w:tc>
          <w:tcPr>
            <w:tcW w:w="537" w:type="pct"/>
            <w:noWrap/>
            <w:vAlign w:val="center"/>
            <w:hideMark/>
          </w:tcPr>
          <w:p w14:paraId="08B4A5A0" w14:textId="77777777" w:rsidR="009F63DD" w:rsidRPr="00D43E06" w:rsidRDefault="009F63DD" w:rsidP="000F4FCF">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15429BD5" w14:textId="77777777" w:rsidR="009F63DD" w:rsidRPr="00D43E06" w:rsidRDefault="009F63DD" w:rsidP="000F4FCF">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3760F067" w14:textId="77777777" w:rsidR="009F63DD" w:rsidRPr="00D43E06" w:rsidRDefault="009F63DD" w:rsidP="000F4FCF">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1CF377D6" w14:textId="77777777" w:rsidR="009F63DD" w:rsidRPr="00D43E06" w:rsidRDefault="009F63DD" w:rsidP="000F4FCF">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43490D1B"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4889FC5" w14:textId="77777777" w:rsidR="009F63DD" w:rsidRPr="00D43E06" w:rsidRDefault="009F63DD" w:rsidP="000F4FCF">
            <w:pPr>
              <w:jc w:val="center"/>
              <w:rPr>
                <w:rFonts w:cs="Times New Roman"/>
                <w:szCs w:val="24"/>
                <w:lang w:eastAsia="zh-CN"/>
              </w:rPr>
            </w:pPr>
            <w:r w:rsidRPr="00D43E06">
              <w:rPr>
                <w:rFonts w:cs="Times New Roman"/>
                <w:color w:val="000000"/>
                <w:szCs w:val="24"/>
              </w:rPr>
              <w:t>.75</w:t>
            </w:r>
          </w:p>
        </w:tc>
        <w:tc>
          <w:tcPr>
            <w:tcW w:w="303" w:type="pct"/>
          </w:tcPr>
          <w:p w14:paraId="68663609" w14:textId="77777777" w:rsidR="009F63DD" w:rsidRPr="00D43E06" w:rsidRDefault="009F63DD" w:rsidP="000F4FCF">
            <w:pPr>
              <w:jc w:val="center"/>
              <w:rPr>
                <w:rFonts w:cs="Times New Roman"/>
                <w:szCs w:val="24"/>
                <w:lang w:eastAsia="zh-CN"/>
              </w:rPr>
            </w:pPr>
          </w:p>
        </w:tc>
        <w:tc>
          <w:tcPr>
            <w:tcW w:w="353" w:type="pct"/>
            <w:noWrap/>
            <w:vAlign w:val="center"/>
            <w:hideMark/>
          </w:tcPr>
          <w:p w14:paraId="3433DF92" w14:textId="77777777" w:rsidR="009F63DD" w:rsidRPr="00D43E06" w:rsidRDefault="009F63DD" w:rsidP="000F4FCF">
            <w:pPr>
              <w:jc w:val="center"/>
              <w:rPr>
                <w:rFonts w:cs="Times New Roman"/>
                <w:szCs w:val="24"/>
                <w:lang w:eastAsia="zh-CN"/>
              </w:rPr>
            </w:pPr>
          </w:p>
        </w:tc>
        <w:tc>
          <w:tcPr>
            <w:tcW w:w="450" w:type="pct"/>
            <w:noWrap/>
            <w:vAlign w:val="center"/>
            <w:hideMark/>
          </w:tcPr>
          <w:p w14:paraId="4514B7E2" w14:textId="77777777" w:rsidR="009F63DD" w:rsidRPr="00D43E06" w:rsidRDefault="009F63DD" w:rsidP="000F4FCF">
            <w:pPr>
              <w:jc w:val="center"/>
              <w:rPr>
                <w:rFonts w:cs="Times New Roman"/>
                <w:szCs w:val="24"/>
                <w:lang w:eastAsia="zh-CN"/>
              </w:rPr>
            </w:pPr>
          </w:p>
        </w:tc>
      </w:tr>
      <w:tr w:rsidR="009F63DD" w:rsidRPr="00D43E06" w14:paraId="5595AFF2" w14:textId="77777777" w:rsidTr="000F4FCF">
        <w:trPr>
          <w:trHeight w:val="315"/>
        </w:trPr>
        <w:tc>
          <w:tcPr>
            <w:tcW w:w="621" w:type="pct"/>
            <w:noWrap/>
            <w:vAlign w:val="center"/>
            <w:hideMark/>
          </w:tcPr>
          <w:p w14:paraId="7D2AA847" w14:textId="77777777" w:rsidR="009F63DD" w:rsidRPr="00D43E06" w:rsidRDefault="009F63DD" w:rsidP="000F4FCF">
            <w:pPr>
              <w:jc w:val="center"/>
              <w:rPr>
                <w:rFonts w:cs="Times New Roman"/>
                <w:szCs w:val="24"/>
                <w:lang w:eastAsia="zh-CN"/>
              </w:rPr>
            </w:pPr>
          </w:p>
        </w:tc>
        <w:tc>
          <w:tcPr>
            <w:tcW w:w="537" w:type="pct"/>
            <w:noWrap/>
            <w:vAlign w:val="center"/>
            <w:hideMark/>
          </w:tcPr>
          <w:p w14:paraId="6886A8C5" w14:textId="77777777" w:rsidR="009F63DD" w:rsidRPr="00D43E06" w:rsidRDefault="009F63DD" w:rsidP="000F4FCF">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11058CDF" w14:textId="77777777" w:rsidR="009F63DD" w:rsidRPr="00D43E06" w:rsidRDefault="009F63DD" w:rsidP="000F4FCF">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1CFA11CB" w14:textId="77777777" w:rsidR="009F63DD" w:rsidRPr="00D43E06" w:rsidRDefault="009F63DD" w:rsidP="000F4FCF">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08956DD" w14:textId="77777777" w:rsidR="009F63DD" w:rsidRPr="00D43E06" w:rsidRDefault="009F63DD" w:rsidP="000F4FCF">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6FD62603"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57D371B" w14:textId="77777777" w:rsidR="009F63DD" w:rsidRPr="00D43E06" w:rsidRDefault="009F63DD" w:rsidP="000F4FCF">
            <w:pPr>
              <w:jc w:val="center"/>
              <w:rPr>
                <w:rFonts w:cs="Times New Roman"/>
                <w:szCs w:val="24"/>
                <w:lang w:eastAsia="zh-CN"/>
              </w:rPr>
            </w:pPr>
            <w:r w:rsidRPr="00D43E06">
              <w:rPr>
                <w:rFonts w:cs="Times New Roman"/>
                <w:color w:val="000000"/>
                <w:szCs w:val="24"/>
              </w:rPr>
              <w:t>.83</w:t>
            </w:r>
          </w:p>
        </w:tc>
        <w:tc>
          <w:tcPr>
            <w:tcW w:w="303" w:type="pct"/>
          </w:tcPr>
          <w:p w14:paraId="2FB7BD95" w14:textId="77777777" w:rsidR="009F63DD" w:rsidRPr="00D43E06" w:rsidRDefault="009F63DD" w:rsidP="000F4FCF">
            <w:pPr>
              <w:jc w:val="center"/>
              <w:rPr>
                <w:rFonts w:cs="Times New Roman"/>
                <w:szCs w:val="24"/>
                <w:lang w:eastAsia="zh-CN"/>
              </w:rPr>
            </w:pPr>
          </w:p>
        </w:tc>
        <w:tc>
          <w:tcPr>
            <w:tcW w:w="353" w:type="pct"/>
            <w:noWrap/>
            <w:vAlign w:val="center"/>
            <w:hideMark/>
          </w:tcPr>
          <w:p w14:paraId="36F0CE80" w14:textId="77777777" w:rsidR="009F63DD" w:rsidRPr="00D43E06" w:rsidRDefault="009F63DD" w:rsidP="000F4FCF">
            <w:pPr>
              <w:jc w:val="center"/>
              <w:rPr>
                <w:rFonts w:cs="Times New Roman"/>
                <w:szCs w:val="24"/>
                <w:lang w:eastAsia="zh-CN"/>
              </w:rPr>
            </w:pPr>
          </w:p>
        </w:tc>
        <w:tc>
          <w:tcPr>
            <w:tcW w:w="450" w:type="pct"/>
            <w:noWrap/>
            <w:vAlign w:val="center"/>
            <w:hideMark/>
          </w:tcPr>
          <w:p w14:paraId="4F2EE861" w14:textId="77777777" w:rsidR="009F63DD" w:rsidRPr="00D43E06" w:rsidRDefault="009F63DD" w:rsidP="000F4FCF">
            <w:pPr>
              <w:jc w:val="center"/>
              <w:rPr>
                <w:rFonts w:cs="Times New Roman"/>
                <w:szCs w:val="24"/>
                <w:lang w:eastAsia="zh-CN"/>
              </w:rPr>
            </w:pPr>
          </w:p>
        </w:tc>
      </w:tr>
      <w:tr w:rsidR="009F63DD" w:rsidRPr="00D43E06" w14:paraId="1F47AEDE" w14:textId="77777777" w:rsidTr="000F4FCF">
        <w:trPr>
          <w:trHeight w:val="315"/>
        </w:trPr>
        <w:tc>
          <w:tcPr>
            <w:tcW w:w="621" w:type="pct"/>
            <w:noWrap/>
            <w:vAlign w:val="center"/>
            <w:hideMark/>
          </w:tcPr>
          <w:p w14:paraId="6A8BC787" w14:textId="77777777" w:rsidR="009F63DD" w:rsidRPr="00D43E06" w:rsidRDefault="009F63DD" w:rsidP="000F4FCF">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0F728679" w14:textId="77777777" w:rsidR="009F63DD" w:rsidRPr="00D43E06" w:rsidRDefault="009F63DD" w:rsidP="000F4FCF">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379D902C" w14:textId="77777777" w:rsidR="009F63DD" w:rsidRPr="00D43E06" w:rsidRDefault="009F63DD" w:rsidP="000F4FCF">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32B0B503" w14:textId="77777777" w:rsidR="009F63DD" w:rsidRPr="00D43E06" w:rsidRDefault="009F63DD" w:rsidP="000F4FCF">
            <w:pPr>
              <w:jc w:val="center"/>
              <w:rPr>
                <w:rFonts w:cs="Times New Roman"/>
                <w:szCs w:val="24"/>
                <w:lang w:eastAsia="zh-CN"/>
              </w:rPr>
            </w:pPr>
          </w:p>
        </w:tc>
        <w:tc>
          <w:tcPr>
            <w:tcW w:w="505" w:type="pct"/>
            <w:noWrap/>
            <w:vAlign w:val="bottom"/>
            <w:hideMark/>
          </w:tcPr>
          <w:p w14:paraId="401D0370" w14:textId="77777777" w:rsidR="009F63DD" w:rsidRPr="00D43E06" w:rsidRDefault="009F63DD" w:rsidP="000F4FCF">
            <w:pPr>
              <w:jc w:val="center"/>
              <w:rPr>
                <w:rFonts w:cs="Times New Roman"/>
                <w:szCs w:val="24"/>
                <w:lang w:eastAsia="zh-CN"/>
              </w:rPr>
            </w:pPr>
          </w:p>
        </w:tc>
        <w:tc>
          <w:tcPr>
            <w:tcW w:w="630" w:type="pct"/>
            <w:noWrap/>
            <w:vAlign w:val="bottom"/>
            <w:hideMark/>
          </w:tcPr>
          <w:p w14:paraId="3419C73D" w14:textId="77777777" w:rsidR="009F63DD" w:rsidRPr="00D43E06" w:rsidRDefault="009F63DD" w:rsidP="000F4FCF">
            <w:pPr>
              <w:jc w:val="center"/>
              <w:rPr>
                <w:rFonts w:cs="Times New Roman"/>
                <w:szCs w:val="24"/>
                <w:lang w:eastAsia="zh-CN"/>
              </w:rPr>
            </w:pPr>
          </w:p>
        </w:tc>
        <w:tc>
          <w:tcPr>
            <w:tcW w:w="337" w:type="pct"/>
            <w:noWrap/>
            <w:vAlign w:val="bottom"/>
            <w:hideMark/>
          </w:tcPr>
          <w:p w14:paraId="5BFD4A0C" w14:textId="77777777" w:rsidR="009F63DD" w:rsidRPr="00D43E06" w:rsidRDefault="009F63DD" w:rsidP="000F4FCF">
            <w:pPr>
              <w:jc w:val="center"/>
              <w:rPr>
                <w:rFonts w:cs="Times New Roman"/>
                <w:szCs w:val="24"/>
                <w:lang w:eastAsia="zh-CN"/>
              </w:rPr>
            </w:pPr>
            <w:r w:rsidRPr="00D43E06">
              <w:rPr>
                <w:rFonts w:cs="Times New Roman"/>
                <w:color w:val="000000"/>
                <w:szCs w:val="24"/>
              </w:rPr>
              <w:t>.81</w:t>
            </w:r>
          </w:p>
        </w:tc>
        <w:tc>
          <w:tcPr>
            <w:tcW w:w="303" w:type="pct"/>
          </w:tcPr>
          <w:p w14:paraId="1F0E94DD" w14:textId="77777777" w:rsidR="009F63DD" w:rsidRPr="00D43E06" w:rsidRDefault="009F63DD" w:rsidP="000F4FCF">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0D71A859" w14:textId="77777777" w:rsidR="009F63DD" w:rsidRPr="00D43E06" w:rsidRDefault="009F63DD" w:rsidP="000F4FCF">
            <w:pPr>
              <w:jc w:val="center"/>
              <w:rPr>
                <w:rFonts w:cs="Times New Roman"/>
                <w:szCs w:val="24"/>
                <w:lang w:eastAsia="zh-CN"/>
              </w:rPr>
            </w:pPr>
            <w:r w:rsidRPr="00D43E06">
              <w:rPr>
                <w:rFonts w:cs="Times New Roman"/>
                <w:szCs w:val="24"/>
              </w:rPr>
              <w:t>.83</w:t>
            </w:r>
          </w:p>
        </w:tc>
        <w:tc>
          <w:tcPr>
            <w:tcW w:w="450" w:type="pct"/>
            <w:noWrap/>
            <w:vAlign w:val="center"/>
            <w:hideMark/>
          </w:tcPr>
          <w:p w14:paraId="5C540B70" w14:textId="77777777" w:rsidR="009F63DD" w:rsidRPr="00D43E06" w:rsidRDefault="009F63DD" w:rsidP="000F4FCF">
            <w:pPr>
              <w:jc w:val="center"/>
              <w:rPr>
                <w:rFonts w:cs="Times New Roman"/>
                <w:szCs w:val="24"/>
                <w:lang w:eastAsia="zh-CN"/>
              </w:rPr>
            </w:pPr>
            <w:commentRangeStart w:id="48"/>
            <w:r w:rsidRPr="00D43E06">
              <w:rPr>
                <w:rFonts w:cs="Times New Roman"/>
                <w:szCs w:val="24"/>
              </w:rPr>
              <w:t>.46</w:t>
            </w:r>
            <w:commentRangeEnd w:id="48"/>
            <w:r w:rsidR="003F2039">
              <w:rPr>
                <w:rStyle w:val="af9"/>
              </w:rPr>
              <w:commentReference w:id="48"/>
            </w:r>
          </w:p>
        </w:tc>
      </w:tr>
      <w:tr w:rsidR="009F63DD" w:rsidRPr="00D43E06" w14:paraId="26E0B97D" w14:textId="77777777" w:rsidTr="000F4FCF">
        <w:trPr>
          <w:trHeight w:val="315"/>
        </w:trPr>
        <w:tc>
          <w:tcPr>
            <w:tcW w:w="621" w:type="pct"/>
            <w:noWrap/>
            <w:vAlign w:val="center"/>
            <w:hideMark/>
          </w:tcPr>
          <w:p w14:paraId="1C0C32B3" w14:textId="77777777" w:rsidR="009F63DD" w:rsidRPr="00D43E06" w:rsidRDefault="009F63DD" w:rsidP="000F4FCF">
            <w:pPr>
              <w:jc w:val="center"/>
              <w:rPr>
                <w:rFonts w:cs="Times New Roman"/>
                <w:szCs w:val="24"/>
                <w:lang w:eastAsia="zh-CN"/>
              </w:rPr>
            </w:pPr>
          </w:p>
        </w:tc>
        <w:tc>
          <w:tcPr>
            <w:tcW w:w="537" w:type="pct"/>
            <w:noWrap/>
            <w:vAlign w:val="center"/>
            <w:hideMark/>
          </w:tcPr>
          <w:p w14:paraId="1B01AB69" w14:textId="77777777" w:rsidR="009F63DD" w:rsidRPr="00D43E06" w:rsidRDefault="009F63DD" w:rsidP="000F4FCF">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A199F55" w14:textId="77777777" w:rsidR="009F63DD" w:rsidRPr="00D43E06" w:rsidRDefault="009F63DD" w:rsidP="000F4FCF">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34023E98" w14:textId="77777777" w:rsidR="009F63DD" w:rsidRPr="00D43E06" w:rsidRDefault="009F63DD" w:rsidP="000F4FCF">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5282855" w14:textId="77777777" w:rsidR="009F63DD" w:rsidRPr="00D43E06" w:rsidRDefault="009F63DD" w:rsidP="000F4FCF">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00A019ED"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90F52CC" w14:textId="77777777" w:rsidR="009F63DD" w:rsidRPr="00D43E06" w:rsidRDefault="009F63DD" w:rsidP="000F4FCF">
            <w:pPr>
              <w:jc w:val="center"/>
              <w:rPr>
                <w:rFonts w:cs="Times New Roman"/>
                <w:szCs w:val="24"/>
                <w:lang w:eastAsia="zh-CN"/>
              </w:rPr>
            </w:pPr>
            <w:r w:rsidRPr="00D43E06">
              <w:rPr>
                <w:rFonts w:cs="Times New Roman"/>
                <w:color w:val="000000"/>
                <w:szCs w:val="24"/>
              </w:rPr>
              <w:t>.75</w:t>
            </w:r>
          </w:p>
        </w:tc>
        <w:tc>
          <w:tcPr>
            <w:tcW w:w="303" w:type="pct"/>
          </w:tcPr>
          <w:p w14:paraId="7BE80A57" w14:textId="77777777" w:rsidR="009F63DD" w:rsidRPr="00D43E06" w:rsidRDefault="009F63DD" w:rsidP="000F4FCF">
            <w:pPr>
              <w:jc w:val="center"/>
              <w:rPr>
                <w:rFonts w:cs="Times New Roman"/>
                <w:szCs w:val="24"/>
                <w:lang w:eastAsia="zh-CN"/>
              </w:rPr>
            </w:pPr>
          </w:p>
        </w:tc>
        <w:tc>
          <w:tcPr>
            <w:tcW w:w="353" w:type="pct"/>
            <w:noWrap/>
            <w:vAlign w:val="center"/>
            <w:hideMark/>
          </w:tcPr>
          <w:p w14:paraId="0FE193B9" w14:textId="77777777" w:rsidR="009F63DD" w:rsidRPr="00D43E06" w:rsidRDefault="009F63DD" w:rsidP="000F4FCF">
            <w:pPr>
              <w:jc w:val="center"/>
              <w:rPr>
                <w:rFonts w:cs="Times New Roman"/>
                <w:szCs w:val="24"/>
                <w:lang w:eastAsia="zh-CN"/>
              </w:rPr>
            </w:pPr>
          </w:p>
        </w:tc>
        <w:tc>
          <w:tcPr>
            <w:tcW w:w="450" w:type="pct"/>
            <w:noWrap/>
            <w:vAlign w:val="center"/>
            <w:hideMark/>
          </w:tcPr>
          <w:p w14:paraId="5BECCF7C" w14:textId="77777777" w:rsidR="009F63DD" w:rsidRPr="00D43E06" w:rsidRDefault="009F63DD" w:rsidP="000F4FCF">
            <w:pPr>
              <w:jc w:val="center"/>
              <w:rPr>
                <w:rFonts w:cs="Times New Roman"/>
                <w:szCs w:val="24"/>
                <w:lang w:eastAsia="zh-CN"/>
              </w:rPr>
            </w:pPr>
          </w:p>
        </w:tc>
      </w:tr>
      <w:tr w:rsidR="009F63DD" w:rsidRPr="00D43E06" w14:paraId="099C014E" w14:textId="77777777" w:rsidTr="000F4FCF">
        <w:trPr>
          <w:trHeight w:val="315"/>
        </w:trPr>
        <w:tc>
          <w:tcPr>
            <w:tcW w:w="621" w:type="pct"/>
            <w:noWrap/>
            <w:vAlign w:val="center"/>
            <w:hideMark/>
          </w:tcPr>
          <w:p w14:paraId="1638CA67" w14:textId="77777777" w:rsidR="009F63DD" w:rsidRPr="00D43E06" w:rsidRDefault="009F63DD" w:rsidP="000F4FCF">
            <w:pPr>
              <w:jc w:val="center"/>
              <w:rPr>
                <w:rFonts w:cs="Times New Roman"/>
                <w:szCs w:val="24"/>
                <w:lang w:eastAsia="zh-CN"/>
              </w:rPr>
            </w:pPr>
          </w:p>
        </w:tc>
        <w:tc>
          <w:tcPr>
            <w:tcW w:w="537" w:type="pct"/>
            <w:noWrap/>
            <w:vAlign w:val="center"/>
            <w:hideMark/>
          </w:tcPr>
          <w:p w14:paraId="1BB98AAA" w14:textId="77777777" w:rsidR="009F63DD" w:rsidRPr="00D43E06" w:rsidRDefault="009F63DD" w:rsidP="000F4FCF">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8096CE8" w14:textId="77777777" w:rsidR="009F63DD" w:rsidRPr="00D43E06" w:rsidRDefault="009F63DD" w:rsidP="000F4FCF">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5CA3CF41" w14:textId="77777777" w:rsidR="009F63DD" w:rsidRPr="00D43E06" w:rsidRDefault="009F63DD" w:rsidP="000F4FCF">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1352DBB0" w14:textId="77777777" w:rsidR="009F63DD" w:rsidRPr="00D43E06" w:rsidRDefault="009F63DD" w:rsidP="000F4FCF">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6CC2B811"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51C48CF" w14:textId="77777777" w:rsidR="009F63DD" w:rsidRPr="00D43E06" w:rsidRDefault="009F63DD" w:rsidP="000F4FCF">
            <w:pPr>
              <w:jc w:val="center"/>
              <w:rPr>
                <w:rFonts w:cs="Times New Roman"/>
                <w:szCs w:val="24"/>
                <w:lang w:eastAsia="zh-CN"/>
              </w:rPr>
            </w:pPr>
            <w:r w:rsidRPr="00D43E06">
              <w:rPr>
                <w:rFonts w:cs="Times New Roman"/>
                <w:color w:val="000000"/>
                <w:szCs w:val="24"/>
              </w:rPr>
              <w:t>.63</w:t>
            </w:r>
          </w:p>
        </w:tc>
        <w:tc>
          <w:tcPr>
            <w:tcW w:w="303" w:type="pct"/>
          </w:tcPr>
          <w:p w14:paraId="2921DE94" w14:textId="77777777" w:rsidR="009F63DD" w:rsidRPr="00D43E06" w:rsidRDefault="009F63DD" w:rsidP="000F4FCF">
            <w:pPr>
              <w:jc w:val="center"/>
              <w:rPr>
                <w:rFonts w:cs="Times New Roman"/>
                <w:szCs w:val="24"/>
                <w:lang w:eastAsia="zh-CN"/>
              </w:rPr>
            </w:pPr>
          </w:p>
        </w:tc>
        <w:tc>
          <w:tcPr>
            <w:tcW w:w="353" w:type="pct"/>
            <w:noWrap/>
            <w:vAlign w:val="center"/>
            <w:hideMark/>
          </w:tcPr>
          <w:p w14:paraId="1364A225" w14:textId="77777777" w:rsidR="009F63DD" w:rsidRPr="00D43E06" w:rsidRDefault="009F63DD" w:rsidP="000F4FCF">
            <w:pPr>
              <w:jc w:val="center"/>
              <w:rPr>
                <w:rFonts w:cs="Times New Roman"/>
                <w:szCs w:val="24"/>
                <w:lang w:eastAsia="zh-CN"/>
              </w:rPr>
            </w:pPr>
          </w:p>
        </w:tc>
        <w:tc>
          <w:tcPr>
            <w:tcW w:w="450" w:type="pct"/>
            <w:noWrap/>
            <w:vAlign w:val="center"/>
            <w:hideMark/>
          </w:tcPr>
          <w:p w14:paraId="16AD18C5" w14:textId="77777777" w:rsidR="009F63DD" w:rsidRPr="00D43E06" w:rsidRDefault="009F63DD" w:rsidP="000F4FCF">
            <w:pPr>
              <w:jc w:val="center"/>
              <w:rPr>
                <w:rFonts w:cs="Times New Roman"/>
                <w:szCs w:val="24"/>
                <w:lang w:eastAsia="zh-CN"/>
              </w:rPr>
            </w:pPr>
          </w:p>
        </w:tc>
      </w:tr>
      <w:tr w:rsidR="009F63DD" w:rsidRPr="00D43E06" w14:paraId="6A4DF8EF" w14:textId="77777777" w:rsidTr="000F4FCF">
        <w:trPr>
          <w:trHeight w:val="315"/>
        </w:trPr>
        <w:tc>
          <w:tcPr>
            <w:tcW w:w="621" w:type="pct"/>
            <w:noWrap/>
            <w:vAlign w:val="center"/>
            <w:hideMark/>
          </w:tcPr>
          <w:p w14:paraId="40EAC89B" w14:textId="77777777" w:rsidR="009F63DD" w:rsidRPr="00D43E06" w:rsidRDefault="009F63DD" w:rsidP="000F4FCF">
            <w:pPr>
              <w:jc w:val="center"/>
              <w:rPr>
                <w:rFonts w:cs="Times New Roman"/>
                <w:szCs w:val="24"/>
                <w:lang w:eastAsia="zh-CN"/>
              </w:rPr>
            </w:pPr>
          </w:p>
        </w:tc>
        <w:tc>
          <w:tcPr>
            <w:tcW w:w="537" w:type="pct"/>
            <w:noWrap/>
            <w:vAlign w:val="center"/>
            <w:hideMark/>
          </w:tcPr>
          <w:p w14:paraId="0A1EAFCA" w14:textId="77777777" w:rsidR="009F63DD" w:rsidRPr="00D43E06" w:rsidRDefault="009F63DD" w:rsidP="000F4FCF">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564A84D0" w14:textId="77777777" w:rsidR="009F63DD" w:rsidRPr="00D43E06" w:rsidRDefault="009F63DD" w:rsidP="000F4FCF">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3D614C1" w14:textId="77777777" w:rsidR="009F63DD" w:rsidRPr="00D43E06" w:rsidRDefault="009F63DD" w:rsidP="000F4FCF">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6E6E6E3" w14:textId="77777777" w:rsidR="009F63DD" w:rsidRPr="00D43E06" w:rsidRDefault="009F63DD" w:rsidP="000F4FCF">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233463D7"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BE6ECA0" w14:textId="77777777" w:rsidR="009F63DD" w:rsidRPr="00D43E06" w:rsidRDefault="009F63DD" w:rsidP="000F4FCF">
            <w:pPr>
              <w:jc w:val="center"/>
              <w:rPr>
                <w:rFonts w:cs="Times New Roman"/>
                <w:szCs w:val="24"/>
                <w:lang w:eastAsia="zh-CN"/>
              </w:rPr>
            </w:pPr>
            <w:r w:rsidRPr="00D43E06">
              <w:rPr>
                <w:rFonts w:cs="Times New Roman"/>
                <w:color w:val="000000"/>
                <w:szCs w:val="24"/>
              </w:rPr>
              <w:t>.60</w:t>
            </w:r>
          </w:p>
        </w:tc>
        <w:tc>
          <w:tcPr>
            <w:tcW w:w="303" w:type="pct"/>
          </w:tcPr>
          <w:p w14:paraId="55106E78" w14:textId="77777777" w:rsidR="009F63DD" w:rsidRPr="00D43E06" w:rsidRDefault="009F63DD" w:rsidP="000F4FCF">
            <w:pPr>
              <w:jc w:val="center"/>
              <w:rPr>
                <w:rFonts w:cs="Times New Roman"/>
                <w:szCs w:val="24"/>
                <w:lang w:eastAsia="zh-CN"/>
              </w:rPr>
            </w:pPr>
          </w:p>
        </w:tc>
        <w:tc>
          <w:tcPr>
            <w:tcW w:w="353" w:type="pct"/>
            <w:noWrap/>
            <w:vAlign w:val="center"/>
            <w:hideMark/>
          </w:tcPr>
          <w:p w14:paraId="726AE235" w14:textId="77777777" w:rsidR="009F63DD" w:rsidRPr="00D43E06" w:rsidRDefault="009F63DD" w:rsidP="000F4FCF">
            <w:pPr>
              <w:jc w:val="center"/>
              <w:rPr>
                <w:rFonts w:cs="Times New Roman"/>
                <w:szCs w:val="24"/>
                <w:lang w:eastAsia="zh-CN"/>
              </w:rPr>
            </w:pPr>
          </w:p>
        </w:tc>
        <w:tc>
          <w:tcPr>
            <w:tcW w:w="450" w:type="pct"/>
            <w:noWrap/>
            <w:vAlign w:val="center"/>
            <w:hideMark/>
          </w:tcPr>
          <w:p w14:paraId="09750BAF" w14:textId="77777777" w:rsidR="009F63DD" w:rsidRPr="00D43E06" w:rsidRDefault="009F63DD" w:rsidP="000F4FCF">
            <w:pPr>
              <w:jc w:val="center"/>
              <w:rPr>
                <w:rFonts w:cs="Times New Roman"/>
                <w:szCs w:val="24"/>
                <w:lang w:eastAsia="zh-CN"/>
              </w:rPr>
            </w:pPr>
          </w:p>
        </w:tc>
      </w:tr>
      <w:tr w:rsidR="009F63DD" w:rsidRPr="00D43E06" w14:paraId="0B36409E" w14:textId="77777777" w:rsidTr="000F4FCF">
        <w:trPr>
          <w:trHeight w:val="315"/>
        </w:trPr>
        <w:tc>
          <w:tcPr>
            <w:tcW w:w="621" w:type="pct"/>
            <w:noWrap/>
            <w:vAlign w:val="center"/>
            <w:hideMark/>
          </w:tcPr>
          <w:p w14:paraId="4C53EA26" w14:textId="77777777" w:rsidR="009F63DD" w:rsidRPr="00D43E06" w:rsidRDefault="009F63DD" w:rsidP="000F4FCF">
            <w:pPr>
              <w:jc w:val="center"/>
              <w:rPr>
                <w:rFonts w:cs="Times New Roman"/>
                <w:szCs w:val="24"/>
                <w:lang w:eastAsia="zh-CN"/>
              </w:rPr>
            </w:pPr>
          </w:p>
        </w:tc>
        <w:tc>
          <w:tcPr>
            <w:tcW w:w="537" w:type="pct"/>
            <w:noWrap/>
            <w:vAlign w:val="center"/>
            <w:hideMark/>
          </w:tcPr>
          <w:p w14:paraId="4A4AA146" w14:textId="77777777" w:rsidR="009F63DD" w:rsidRPr="00D43E06" w:rsidRDefault="009F63DD" w:rsidP="000F4FCF">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C19E2BB" w14:textId="77777777" w:rsidR="009F63DD" w:rsidRPr="00D43E06" w:rsidRDefault="009F63DD" w:rsidP="000F4FCF">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781BF3C6" w14:textId="77777777" w:rsidR="009F63DD" w:rsidRPr="00D43E06" w:rsidRDefault="009F63DD" w:rsidP="000F4FCF">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6363FCF2" w14:textId="77777777" w:rsidR="009F63DD" w:rsidRPr="00D43E06" w:rsidRDefault="009F63DD" w:rsidP="000F4FCF">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0DEBC03C"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83A7BFD" w14:textId="77777777" w:rsidR="009F63DD" w:rsidRPr="00D43E06" w:rsidRDefault="009F63DD" w:rsidP="000F4FCF">
            <w:pPr>
              <w:jc w:val="center"/>
              <w:rPr>
                <w:rFonts w:cs="Times New Roman"/>
                <w:szCs w:val="24"/>
                <w:lang w:eastAsia="zh-CN"/>
              </w:rPr>
            </w:pPr>
            <w:r w:rsidRPr="00D43E06">
              <w:rPr>
                <w:rFonts w:cs="Times New Roman"/>
                <w:color w:val="000000"/>
                <w:szCs w:val="24"/>
              </w:rPr>
              <w:t>.47</w:t>
            </w:r>
          </w:p>
        </w:tc>
        <w:tc>
          <w:tcPr>
            <w:tcW w:w="303" w:type="pct"/>
          </w:tcPr>
          <w:p w14:paraId="66B3699B" w14:textId="77777777" w:rsidR="009F63DD" w:rsidRPr="00D43E06" w:rsidRDefault="009F63DD" w:rsidP="000F4FCF">
            <w:pPr>
              <w:jc w:val="center"/>
              <w:rPr>
                <w:rFonts w:cs="Times New Roman"/>
                <w:szCs w:val="24"/>
                <w:lang w:eastAsia="zh-CN"/>
              </w:rPr>
            </w:pPr>
          </w:p>
        </w:tc>
        <w:tc>
          <w:tcPr>
            <w:tcW w:w="353" w:type="pct"/>
            <w:noWrap/>
            <w:vAlign w:val="center"/>
            <w:hideMark/>
          </w:tcPr>
          <w:p w14:paraId="0BE75134" w14:textId="77777777" w:rsidR="009F63DD" w:rsidRPr="00D43E06" w:rsidRDefault="009F63DD" w:rsidP="000F4FCF">
            <w:pPr>
              <w:jc w:val="center"/>
              <w:rPr>
                <w:rFonts w:cs="Times New Roman"/>
                <w:szCs w:val="24"/>
                <w:lang w:eastAsia="zh-CN"/>
              </w:rPr>
            </w:pPr>
          </w:p>
        </w:tc>
        <w:tc>
          <w:tcPr>
            <w:tcW w:w="450" w:type="pct"/>
            <w:noWrap/>
            <w:vAlign w:val="center"/>
            <w:hideMark/>
          </w:tcPr>
          <w:p w14:paraId="4422EEF7" w14:textId="77777777" w:rsidR="009F63DD" w:rsidRPr="00D43E06" w:rsidRDefault="009F63DD" w:rsidP="000F4FCF">
            <w:pPr>
              <w:jc w:val="center"/>
              <w:rPr>
                <w:rFonts w:cs="Times New Roman"/>
                <w:szCs w:val="24"/>
                <w:lang w:eastAsia="zh-CN"/>
              </w:rPr>
            </w:pPr>
          </w:p>
        </w:tc>
      </w:tr>
      <w:tr w:rsidR="009F63DD" w:rsidRPr="00D43E06" w14:paraId="7653B62D" w14:textId="77777777" w:rsidTr="000F4FCF">
        <w:trPr>
          <w:trHeight w:val="315"/>
        </w:trPr>
        <w:tc>
          <w:tcPr>
            <w:tcW w:w="621" w:type="pct"/>
            <w:noWrap/>
            <w:vAlign w:val="center"/>
            <w:hideMark/>
          </w:tcPr>
          <w:p w14:paraId="3B599A6E" w14:textId="77777777" w:rsidR="009F63DD" w:rsidRPr="00D43E06" w:rsidRDefault="009F63DD" w:rsidP="000F4FCF">
            <w:pPr>
              <w:jc w:val="center"/>
              <w:rPr>
                <w:rFonts w:cs="Times New Roman"/>
                <w:szCs w:val="24"/>
                <w:lang w:eastAsia="zh-CN"/>
              </w:rPr>
            </w:pPr>
          </w:p>
        </w:tc>
        <w:tc>
          <w:tcPr>
            <w:tcW w:w="537" w:type="pct"/>
            <w:noWrap/>
            <w:vAlign w:val="center"/>
            <w:hideMark/>
          </w:tcPr>
          <w:p w14:paraId="77864E2A" w14:textId="77777777" w:rsidR="009F63DD" w:rsidRPr="00D43E06" w:rsidRDefault="009F63DD" w:rsidP="000F4FCF">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7671AA26" w14:textId="77777777" w:rsidR="009F63DD" w:rsidRPr="00D43E06" w:rsidRDefault="009F63DD" w:rsidP="000F4FCF">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01996E9E" w14:textId="77777777" w:rsidR="009F63DD" w:rsidRPr="00D43E06" w:rsidRDefault="009F63DD" w:rsidP="000F4FCF">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76354BC8" w14:textId="77777777" w:rsidR="009F63DD" w:rsidRPr="00D43E06" w:rsidRDefault="009F63DD" w:rsidP="000F4FCF">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5A9342F"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43F677" w14:textId="77777777" w:rsidR="009F63DD" w:rsidRPr="00D43E06" w:rsidRDefault="009F63DD" w:rsidP="000F4FCF">
            <w:pPr>
              <w:jc w:val="center"/>
              <w:rPr>
                <w:rFonts w:cs="Times New Roman"/>
                <w:szCs w:val="24"/>
                <w:lang w:eastAsia="zh-CN"/>
              </w:rPr>
            </w:pPr>
            <w:r w:rsidRPr="00D43E06">
              <w:rPr>
                <w:rFonts w:cs="Times New Roman"/>
                <w:color w:val="000000"/>
                <w:szCs w:val="24"/>
              </w:rPr>
              <w:t>.75</w:t>
            </w:r>
          </w:p>
        </w:tc>
        <w:tc>
          <w:tcPr>
            <w:tcW w:w="303" w:type="pct"/>
          </w:tcPr>
          <w:p w14:paraId="05533C21" w14:textId="77777777" w:rsidR="009F63DD" w:rsidRPr="00D43E06" w:rsidRDefault="009F63DD" w:rsidP="000F4FCF">
            <w:pPr>
              <w:jc w:val="center"/>
              <w:rPr>
                <w:rFonts w:cs="Times New Roman"/>
                <w:szCs w:val="24"/>
                <w:lang w:eastAsia="zh-CN"/>
              </w:rPr>
            </w:pPr>
          </w:p>
        </w:tc>
        <w:tc>
          <w:tcPr>
            <w:tcW w:w="353" w:type="pct"/>
            <w:noWrap/>
            <w:vAlign w:val="center"/>
            <w:hideMark/>
          </w:tcPr>
          <w:p w14:paraId="65366C11" w14:textId="77777777" w:rsidR="009F63DD" w:rsidRPr="00D43E06" w:rsidRDefault="009F63DD" w:rsidP="000F4FCF">
            <w:pPr>
              <w:jc w:val="center"/>
              <w:rPr>
                <w:rFonts w:cs="Times New Roman"/>
                <w:szCs w:val="24"/>
                <w:lang w:eastAsia="zh-CN"/>
              </w:rPr>
            </w:pPr>
          </w:p>
        </w:tc>
        <w:tc>
          <w:tcPr>
            <w:tcW w:w="450" w:type="pct"/>
            <w:noWrap/>
            <w:vAlign w:val="center"/>
            <w:hideMark/>
          </w:tcPr>
          <w:p w14:paraId="73DCBD36" w14:textId="77777777" w:rsidR="009F63DD" w:rsidRPr="00D43E06" w:rsidRDefault="009F63DD" w:rsidP="000F4FCF">
            <w:pPr>
              <w:jc w:val="center"/>
              <w:rPr>
                <w:rFonts w:cs="Times New Roman"/>
                <w:szCs w:val="24"/>
                <w:lang w:eastAsia="zh-CN"/>
              </w:rPr>
            </w:pPr>
          </w:p>
        </w:tc>
      </w:tr>
      <w:tr w:rsidR="009F63DD" w:rsidRPr="00D43E06" w14:paraId="17D13E81" w14:textId="77777777" w:rsidTr="000F4FCF">
        <w:trPr>
          <w:trHeight w:val="315"/>
        </w:trPr>
        <w:tc>
          <w:tcPr>
            <w:tcW w:w="621" w:type="pct"/>
            <w:noWrap/>
            <w:vAlign w:val="center"/>
            <w:hideMark/>
          </w:tcPr>
          <w:p w14:paraId="0480DC67" w14:textId="77777777" w:rsidR="009F63DD" w:rsidRPr="00D43E06" w:rsidRDefault="009F63DD" w:rsidP="000F4FCF">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5E941F3A" w14:textId="77777777" w:rsidR="009F63DD" w:rsidRPr="00D43E06" w:rsidRDefault="009F63DD" w:rsidP="000F4FCF">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737EDCAB" w14:textId="77777777" w:rsidR="009F63DD" w:rsidRPr="00D43E06" w:rsidRDefault="009F63DD" w:rsidP="000F4FCF">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4E47BD6" w14:textId="77777777" w:rsidR="009F63DD" w:rsidRPr="00D43E06" w:rsidRDefault="009F63DD" w:rsidP="000F4FCF">
            <w:pPr>
              <w:jc w:val="center"/>
              <w:rPr>
                <w:rFonts w:cs="Times New Roman"/>
                <w:szCs w:val="24"/>
                <w:lang w:eastAsia="zh-CN"/>
              </w:rPr>
            </w:pPr>
          </w:p>
        </w:tc>
        <w:tc>
          <w:tcPr>
            <w:tcW w:w="505" w:type="pct"/>
            <w:noWrap/>
            <w:vAlign w:val="bottom"/>
            <w:hideMark/>
          </w:tcPr>
          <w:p w14:paraId="2C6FBA5A" w14:textId="77777777" w:rsidR="009F63DD" w:rsidRPr="00D43E06" w:rsidRDefault="009F63DD" w:rsidP="000F4FCF">
            <w:pPr>
              <w:jc w:val="center"/>
              <w:rPr>
                <w:rFonts w:cs="Times New Roman"/>
                <w:szCs w:val="24"/>
                <w:lang w:eastAsia="zh-CN"/>
              </w:rPr>
            </w:pPr>
          </w:p>
        </w:tc>
        <w:tc>
          <w:tcPr>
            <w:tcW w:w="630" w:type="pct"/>
            <w:noWrap/>
            <w:vAlign w:val="bottom"/>
            <w:hideMark/>
          </w:tcPr>
          <w:p w14:paraId="554CE0F7" w14:textId="77777777" w:rsidR="009F63DD" w:rsidRPr="00D43E06" w:rsidRDefault="009F63DD" w:rsidP="000F4FCF">
            <w:pPr>
              <w:jc w:val="center"/>
              <w:rPr>
                <w:rFonts w:cs="Times New Roman"/>
                <w:szCs w:val="24"/>
                <w:lang w:eastAsia="zh-CN"/>
              </w:rPr>
            </w:pPr>
          </w:p>
        </w:tc>
        <w:tc>
          <w:tcPr>
            <w:tcW w:w="337" w:type="pct"/>
            <w:noWrap/>
            <w:vAlign w:val="bottom"/>
            <w:hideMark/>
          </w:tcPr>
          <w:p w14:paraId="015F4E82" w14:textId="77777777" w:rsidR="009F63DD" w:rsidRPr="00D43E06" w:rsidRDefault="009F63DD" w:rsidP="000F4FCF">
            <w:pPr>
              <w:jc w:val="center"/>
              <w:rPr>
                <w:rFonts w:cs="Times New Roman"/>
                <w:szCs w:val="24"/>
                <w:lang w:eastAsia="zh-CN"/>
              </w:rPr>
            </w:pPr>
            <w:r w:rsidRPr="00D43E06">
              <w:rPr>
                <w:rFonts w:cs="Times New Roman"/>
                <w:color w:val="000000"/>
                <w:szCs w:val="24"/>
              </w:rPr>
              <w:t>.97</w:t>
            </w:r>
          </w:p>
        </w:tc>
        <w:tc>
          <w:tcPr>
            <w:tcW w:w="303" w:type="pct"/>
          </w:tcPr>
          <w:p w14:paraId="40537E7C" w14:textId="77777777" w:rsidR="009F63DD" w:rsidRPr="00D43E06" w:rsidRDefault="009F63DD" w:rsidP="000F4FCF">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5E2829CC" w14:textId="77777777" w:rsidR="009F63DD" w:rsidRPr="00D43E06" w:rsidRDefault="009F63DD" w:rsidP="000F4FCF">
            <w:pPr>
              <w:jc w:val="center"/>
              <w:rPr>
                <w:rFonts w:cs="Times New Roman"/>
                <w:szCs w:val="24"/>
                <w:lang w:eastAsia="zh-CN"/>
              </w:rPr>
            </w:pPr>
            <w:r w:rsidRPr="00D43E06">
              <w:rPr>
                <w:rFonts w:cs="Times New Roman"/>
                <w:szCs w:val="24"/>
              </w:rPr>
              <w:t>.97</w:t>
            </w:r>
          </w:p>
        </w:tc>
        <w:tc>
          <w:tcPr>
            <w:tcW w:w="450" w:type="pct"/>
            <w:noWrap/>
            <w:vAlign w:val="center"/>
            <w:hideMark/>
          </w:tcPr>
          <w:p w14:paraId="45D858BE" w14:textId="77777777" w:rsidR="009F63DD" w:rsidRPr="00D43E06" w:rsidRDefault="009F63DD" w:rsidP="000F4FCF">
            <w:pPr>
              <w:jc w:val="center"/>
              <w:rPr>
                <w:rFonts w:cs="Times New Roman"/>
                <w:szCs w:val="24"/>
                <w:lang w:eastAsia="zh-CN"/>
              </w:rPr>
            </w:pPr>
            <w:r w:rsidRPr="00D43E06">
              <w:rPr>
                <w:rFonts w:cs="Times New Roman"/>
                <w:szCs w:val="24"/>
              </w:rPr>
              <w:t>.94</w:t>
            </w:r>
          </w:p>
        </w:tc>
      </w:tr>
      <w:tr w:rsidR="009F63DD" w:rsidRPr="00D43E06" w14:paraId="257692F2" w14:textId="77777777" w:rsidTr="000F4FCF">
        <w:trPr>
          <w:trHeight w:val="315"/>
        </w:trPr>
        <w:tc>
          <w:tcPr>
            <w:tcW w:w="621" w:type="pct"/>
            <w:noWrap/>
            <w:vAlign w:val="center"/>
            <w:hideMark/>
          </w:tcPr>
          <w:p w14:paraId="5157874C" w14:textId="77777777" w:rsidR="009F63DD" w:rsidRPr="00D43E06" w:rsidRDefault="009F63DD" w:rsidP="000F4FCF">
            <w:pPr>
              <w:jc w:val="center"/>
              <w:rPr>
                <w:rFonts w:cs="Times New Roman"/>
                <w:szCs w:val="24"/>
                <w:lang w:eastAsia="zh-CN"/>
              </w:rPr>
            </w:pPr>
          </w:p>
        </w:tc>
        <w:tc>
          <w:tcPr>
            <w:tcW w:w="537" w:type="pct"/>
            <w:noWrap/>
            <w:vAlign w:val="center"/>
            <w:hideMark/>
          </w:tcPr>
          <w:p w14:paraId="25EE3D70" w14:textId="77777777" w:rsidR="009F63DD" w:rsidRPr="00D43E06" w:rsidRDefault="009F63DD" w:rsidP="000F4FCF">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3FB7A876" w14:textId="77777777" w:rsidR="009F63DD" w:rsidRPr="00D43E06" w:rsidRDefault="009F63DD" w:rsidP="000F4FCF">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3C6883E" w14:textId="77777777" w:rsidR="009F63DD" w:rsidRPr="00D43E06" w:rsidRDefault="009F63DD" w:rsidP="000F4FCF">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72657009" w14:textId="77777777" w:rsidR="009F63DD" w:rsidRPr="00D43E06" w:rsidRDefault="009F63DD" w:rsidP="000F4FCF">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8880E58"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569B1039" w14:textId="77777777" w:rsidR="009F63DD" w:rsidRPr="00D43E06" w:rsidRDefault="009F63DD" w:rsidP="000F4FCF">
            <w:pPr>
              <w:jc w:val="center"/>
              <w:rPr>
                <w:rFonts w:cs="Times New Roman"/>
                <w:szCs w:val="24"/>
                <w:lang w:eastAsia="zh-CN"/>
              </w:rPr>
            </w:pPr>
            <w:r w:rsidRPr="00D43E06">
              <w:rPr>
                <w:rFonts w:cs="Times New Roman"/>
                <w:color w:val="000000"/>
                <w:szCs w:val="24"/>
              </w:rPr>
              <w:t>.97</w:t>
            </w:r>
          </w:p>
        </w:tc>
        <w:tc>
          <w:tcPr>
            <w:tcW w:w="303" w:type="pct"/>
          </w:tcPr>
          <w:p w14:paraId="15CA34C6" w14:textId="77777777" w:rsidR="009F63DD" w:rsidRPr="00D43E06" w:rsidRDefault="009F63DD" w:rsidP="000F4FCF">
            <w:pPr>
              <w:jc w:val="center"/>
              <w:rPr>
                <w:rFonts w:cs="Times New Roman"/>
                <w:szCs w:val="24"/>
                <w:lang w:eastAsia="zh-CN"/>
              </w:rPr>
            </w:pPr>
          </w:p>
        </w:tc>
        <w:tc>
          <w:tcPr>
            <w:tcW w:w="353" w:type="pct"/>
            <w:noWrap/>
            <w:vAlign w:val="center"/>
            <w:hideMark/>
          </w:tcPr>
          <w:p w14:paraId="09575026" w14:textId="77777777" w:rsidR="009F63DD" w:rsidRPr="00D43E06" w:rsidRDefault="009F63DD" w:rsidP="000F4FCF">
            <w:pPr>
              <w:jc w:val="center"/>
              <w:rPr>
                <w:rFonts w:cs="Times New Roman"/>
                <w:szCs w:val="24"/>
                <w:lang w:eastAsia="zh-CN"/>
              </w:rPr>
            </w:pPr>
          </w:p>
        </w:tc>
        <w:tc>
          <w:tcPr>
            <w:tcW w:w="450" w:type="pct"/>
            <w:noWrap/>
            <w:vAlign w:val="center"/>
            <w:hideMark/>
          </w:tcPr>
          <w:p w14:paraId="75AA6877" w14:textId="77777777" w:rsidR="009F63DD" w:rsidRPr="00D43E06" w:rsidRDefault="009F63DD" w:rsidP="000F4FCF">
            <w:pPr>
              <w:jc w:val="center"/>
              <w:rPr>
                <w:rFonts w:cs="Times New Roman"/>
                <w:szCs w:val="24"/>
                <w:lang w:eastAsia="zh-CN"/>
              </w:rPr>
            </w:pPr>
          </w:p>
        </w:tc>
      </w:tr>
      <w:tr w:rsidR="009F63DD" w:rsidRPr="00D43E06" w14:paraId="4E407C13" w14:textId="77777777" w:rsidTr="000F4FCF">
        <w:trPr>
          <w:trHeight w:val="315"/>
        </w:trPr>
        <w:tc>
          <w:tcPr>
            <w:tcW w:w="621" w:type="pct"/>
            <w:noWrap/>
            <w:vAlign w:val="center"/>
            <w:hideMark/>
          </w:tcPr>
          <w:p w14:paraId="50F00F2D" w14:textId="77777777" w:rsidR="009F63DD" w:rsidRPr="00D43E06" w:rsidRDefault="009F63DD" w:rsidP="000F4FCF">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24831335" w14:textId="77777777" w:rsidR="009F63DD" w:rsidRPr="00D43E06" w:rsidRDefault="009F63DD" w:rsidP="000F4FCF">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53849445" w14:textId="77777777" w:rsidR="009F63DD" w:rsidRPr="00D43E06" w:rsidRDefault="009F63DD" w:rsidP="000F4FCF">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03907DD" w14:textId="77777777" w:rsidR="009F63DD" w:rsidRPr="00D43E06" w:rsidRDefault="009F63DD" w:rsidP="000F4FCF">
            <w:pPr>
              <w:jc w:val="center"/>
              <w:rPr>
                <w:rFonts w:cs="Times New Roman"/>
                <w:szCs w:val="24"/>
                <w:lang w:eastAsia="zh-CN"/>
              </w:rPr>
            </w:pPr>
          </w:p>
        </w:tc>
        <w:tc>
          <w:tcPr>
            <w:tcW w:w="505" w:type="pct"/>
            <w:noWrap/>
            <w:vAlign w:val="bottom"/>
            <w:hideMark/>
          </w:tcPr>
          <w:p w14:paraId="46EF793C" w14:textId="77777777" w:rsidR="009F63DD" w:rsidRPr="00D43E06" w:rsidRDefault="009F63DD" w:rsidP="000F4FCF">
            <w:pPr>
              <w:jc w:val="center"/>
              <w:rPr>
                <w:rFonts w:cs="Times New Roman"/>
                <w:szCs w:val="24"/>
                <w:lang w:eastAsia="zh-CN"/>
              </w:rPr>
            </w:pPr>
          </w:p>
        </w:tc>
        <w:tc>
          <w:tcPr>
            <w:tcW w:w="630" w:type="pct"/>
            <w:noWrap/>
            <w:vAlign w:val="bottom"/>
            <w:hideMark/>
          </w:tcPr>
          <w:p w14:paraId="6C0AC55E" w14:textId="77777777" w:rsidR="009F63DD" w:rsidRPr="00D43E06" w:rsidRDefault="009F63DD" w:rsidP="000F4FCF">
            <w:pPr>
              <w:jc w:val="center"/>
              <w:rPr>
                <w:rFonts w:cs="Times New Roman"/>
                <w:szCs w:val="24"/>
                <w:lang w:eastAsia="zh-CN"/>
              </w:rPr>
            </w:pPr>
          </w:p>
        </w:tc>
        <w:tc>
          <w:tcPr>
            <w:tcW w:w="337" w:type="pct"/>
            <w:noWrap/>
            <w:vAlign w:val="bottom"/>
            <w:hideMark/>
          </w:tcPr>
          <w:p w14:paraId="7442876E" w14:textId="77777777" w:rsidR="009F63DD" w:rsidRPr="00D43E06" w:rsidRDefault="009F63DD" w:rsidP="000F4FCF">
            <w:pPr>
              <w:jc w:val="center"/>
              <w:rPr>
                <w:rFonts w:cs="Times New Roman"/>
                <w:szCs w:val="24"/>
                <w:lang w:eastAsia="zh-CN"/>
              </w:rPr>
            </w:pPr>
            <w:r w:rsidRPr="00D43E06">
              <w:rPr>
                <w:rFonts w:cs="Times New Roman"/>
                <w:color w:val="000000"/>
                <w:szCs w:val="24"/>
              </w:rPr>
              <w:t>.72</w:t>
            </w:r>
          </w:p>
        </w:tc>
        <w:tc>
          <w:tcPr>
            <w:tcW w:w="303" w:type="pct"/>
          </w:tcPr>
          <w:p w14:paraId="37527089" w14:textId="77777777" w:rsidR="009F63DD" w:rsidRPr="00D43E06" w:rsidRDefault="009F63DD" w:rsidP="000F4FCF">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70B40F0F" w14:textId="77777777" w:rsidR="009F63DD" w:rsidRPr="00D43E06" w:rsidRDefault="009F63DD" w:rsidP="000F4FCF">
            <w:pPr>
              <w:jc w:val="center"/>
              <w:rPr>
                <w:rFonts w:cs="Times New Roman"/>
                <w:szCs w:val="24"/>
                <w:lang w:eastAsia="zh-CN"/>
              </w:rPr>
            </w:pPr>
            <w:r w:rsidRPr="00D43E06">
              <w:rPr>
                <w:rFonts w:cs="Times New Roman"/>
                <w:szCs w:val="24"/>
              </w:rPr>
              <w:t>.88</w:t>
            </w:r>
          </w:p>
        </w:tc>
        <w:tc>
          <w:tcPr>
            <w:tcW w:w="450" w:type="pct"/>
            <w:noWrap/>
            <w:vAlign w:val="center"/>
            <w:hideMark/>
          </w:tcPr>
          <w:p w14:paraId="46B2A3BE" w14:textId="77777777" w:rsidR="009F63DD" w:rsidRPr="00D43E06" w:rsidRDefault="009F63DD" w:rsidP="000F4FCF">
            <w:pPr>
              <w:jc w:val="center"/>
              <w:rPr>
                <w:rFonts w:cs="Times New Roman"/>
                <w:szCs w:val="24"/>
                <w:lang w:eastAsia="zh-CN"/>
              </w:rPr>
            </w:pPr>
            <w:r w:rsidRPr="00D43E06">
              <w:rPr>
                <w:rFonts w:cs="Times New Roman"/>
                <w:szCs w:val="24"/>
              </w:rPr>
              <w:t>.60</w:t>
            </w:r>
          </w:p>
        </w:tc>
      </w:tr>
      <w:tr w:rsidR="009F63DD" w:rsidRPr="00D43E06" w14:paraId="4176BC49" w14:textId="77777777" w:rsidTr="000F4FCF">
        <w:trPr>
          <w:trHeight w:val="315"/>
        </w:trPr>
        <w:tc>
          <w:tcPr>
            <w:tcW w:w="621" w:type="pct"/>
            <w:noWrap/>
            <w:vAlign w:val="center"/>
            <w:hideMark/>
          </w:tcPr>
          <w:p w14:paraId="1AE4CCC1" w14:textId="77777777" w:rsidR="009F63DD" w:rsidRPr="00D43E06" w:rsidRDefault="009F63DD" w:rsidP="000F4FCF">
            <w:pPr>
              <w:jc w:val="center"/>
              <w:rPr>
                <w:rFonts w:cs="Times New Roman"/>
                <w:szCs w:val="24"/>
                <w:lang w:eastAsia="zh-CN"/>
              </w:rPr>
            </w:pPr>
          </w:p>
        </w:tc>
        <w:tc>
          <w:tcPr>
            <w:tcW w:w="537" w:type="pct"/>
            <w:noWrap/>
            <w:vAlign w:val="center"/>
            <w:hideMark/>
          </w:tcPr>
          <w:p w14:paraId="568FD883" w14:textId="77777777" w:rsidR="009F63DD" w:rsidRPr="00D43E06" w:rsidRDefault="009F63DD" w:rsidP="000F4FCF">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6771EF9B" w14:textId="77777777" w:rsidR="009F63DD" w:rsidRPr="00D43E06" w:rsidRDefault="009F63DD" w:rsidP="000F4FCF">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1901FB3B" w14:textId="77777777" w:rsidR="009F63DD" w:rsidRPr="00D43E06" w:rsidRDefault="009F63DD" w:rsidP="000F4FCF">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7C0FCBD0" w14:textId="77777777" w:rsidR="009F63DD" w:rsidRPr="00D43E06" w:rsidRDefault="009F63DD" w:rsidP="000F4FCF">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050AF269"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00265C3" w14:textId="77777777" w:rsidR="009F63DD" w:rsidRPr="00D43E06" w:rsidRDefault="009F63DD" w:rsidP="000F4FCF">
            <w:pPr>
              <w:jc w:val="center"/>
              <w:rPr>
                <w:rFonts w:cs="Times New Roman"/>
                <w:szCs w:val="24"/>
                <w:lang w:eastAsia="zh-CN"/>
              </w:rPr>
            </w:pPr>
            <w:r w:rsidRPr="00D43E06">
              <w:rPr>
                <w:rFonts w:cs="Times New Roman"/>
                <w:color w:val="000000"/>
                <w:szCs w:val="24"/>
              </w:rPr>
              <w:t>.78</w:t>
            </w:r>
          </w:p>
        </w:tc>
        <w:tc>
          <w:tcPr>
            <w:tcW w:w="303" w:type="pct"/>
          </w:tcPr>
          <w:p w14:paraId="4706A57C" w14:textId="77777777" w:rsidR="009F63DD" w:rsidRPr="00D43E06" w:rsidRDefault="009F63DD" w:rsidP="000F4FCF">
            <w:pPr>
              <w:jc w:val="center"/>
              <w:rPr>
                <w:rFonts w:cs="Times New Roman"/>
                <w:szCs w:val="24"/>
                <w:lang w:eastAsia="zh-CN"/>
              </w:rPr>
            </w:pPr>
          </w:p>
        </w:tc>
        <w:tc>
          <w:tcPr>
            <w:tcW w:w="353" w:type="pct"/>
            <w:noWrap/>
            <w:vAlign w:val="center"/>
            <w:hideMark/>
          </w:tcPr>
          <w:p w14:paraId="65075000" w14:textId="77777777" w:rsidR="009F63DD" w:rsidRPr="00D43E06" w:rsidRDefault="009F63DD" w:rsidP="000F4FCF">
            <w:pPr>
              <w:jc w:val="center"/>
              <w:rPr>
                <w:rFonts w:cs="Times New Roman"/>
                <w:szCs w:val="24"/>
                <w:lang w:eastAsia="zh-CN"/>
              </w:rPr>
            </w:pPr>
          </w:p>
        </w:tc>
        <w:tc>
          <w:tcPr>
            <w:tcW w:w="450" w:type="pct"/>
            <w:noWrap/>
            <w:vAlign w:val="center"/>
            <w:hideMark/>
          </w:tcPr>
          <w:p w14:paraId="6494F48D" w14:textId="77777777" w:rsidR="009F63DD" w:rsidRPr="00D43E06" w:rsidRDefault="009F63DD" w:rsidP="000F4FCF">
            <w:pPr>
              <w:jc w:val="center"/>
              <w:rPr>
                <w:rFonts w:cs="Times New Roman"/>
                <w:szCs w:val="24"/>
                <w:lang w:eastAsia="zh-CN"/>
              </w:rPr>
            </w:pPr>
          </w:p>
        </w:tc>
      </w:tr>
      <w:tr w:rsidR="009F63DD" w:rsidRPr="00D43E06" w14:paraId="4FF7A1A9" w14:textId="77777777" w:rsidTr="000F4FCF">
        <w:trPr>
          <w:trHeight w:val="315"/>
        </w:trPr>
        <w:tc>
          <w:tcPr>
            <w:tcW w:w="621" w:type="pct"/>
            <w:noWrap/>
            <w:vAlign w:val="center"/>
            <w:hideMark/>
          </w:tcPr>
          <w:p w14:paraId="0322080D" w14:textId="77777777" w:rsidR="009F63DD" w:rsidRPr="00D43E06" w:rsidRDefault="009F63DD" w:rsidP="000F4FCF">
            <w:pPr>
              <w:jc w:val="center"/>
              <w:rPr>
                <w:rFonts w:cs="Times New Roman"/>
                <w:szCs w:val="24"/>
                <w:lang w:eastAsia="zh-CN"/>
              </w:rPr>
            </w:pPr>
          </w:p>
        </w:tc>
        <w:tc>
          <w:tcPr>
            <w:tcW w:w="537" w:type="pct"/>
            <w:noWrap/>
            <w:vAlign w:val="center"/>
            <w:hideMark/>
          </w:tcPr>
          <w:p w14:paraId="4B9B91CB" w14:textId="77777777" w:rsidR="009F63DD" w:rsidRPr="00D43E06" w:rsidRDefault="009F63DD" w:rsidP="000F4FCF">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2A3505FF" w14:textId="77777777" w:rsidR="009F63DD" w:rsidRPr="00D43E06" w:rsidRDefault="009F63DD" w:rsidP="000F4FCF">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4F33CBAC" w14:textId="77777777" w:rsidR="009F63DD" w:rsidRPr="00D43E06" w:rsidRDefault="009F63DD" w:rsidP="000F4FCF">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11195CA1" w14:textId="77777777" w:rsidR="009F63DD" w:rsidRPr="00D43E06" w:rsidRDefault="009F63DD" w:rsidP="000F4FCF">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503497C"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A26C7FB" w14:textId="77777777" w:rsidR="009F63DD" w:rsidRPr="00D43E06" w:rsidRDefault="009F63DD" w:rsidP="000F4FCF">
            <w:pPr>
              <w:jc w:val="center"/>
              <w:rPr>
                <w:rFonts w:cs="Times New Roman"/>
                <w:szCs w:val="24"/>
                <w:lang w:eastAsia="zh-CN"/>
              </w:rPr>
            </w:pPr>
            <w:r w:rsidRPr="00D43E06">
              <w:rPr>
                <w:rFonts w:cs="Times New Roman"/>
                <w:color w:val="000000"/>
                <w:szCs w:val="24"/>
              </w:rPr>
              <w:t>.82</w:t>
            </w:r>
          </w:p>
        </w:tc>
        <w:tc>
          <w:tcPr>
            <w:tcW w:w="303" w:type="pct"/>
          </w:tcPr>
          <w:p w14:paraId="7CD2A8EB" w14:textId="77777777" w:rsidR="009F63DD" w:rsidRPr="00D43E06" w:rsidRDefault="009F63DD" w:rsidP="000F4FCF">
            <w:pPr>
              <w:jc w:val="center"/>
              <w:rPr>
                <w:rFonts w:cs="Times New Roman"/>
                <w:szCs w:val="24"/>
                <w:lang w:eastAsia="zh-CN"/>
              </w:rPr>
            </w:pPr>
          </w:p>
        </w:tc>
        <w:tc>
          <w:tcPr>
            <w:tcW w:w="353" w:type="pct"/>
            <w:noWrap/>
            <w:vAlign w:val="center"/>
            <w:hideMark/>
          </w:tcPr>
          <w:p w14:paraId="38A73D2D" w14:textId="77777777" w:rsidR="009F63DD" w:rsidRPr="00D43E06" w:rsidRDefault="009F63DD" w:rsidP="000F4FCF">
            <w:pPr>
              <w:jc w:val="center"/>
              <w:rPr>
                <w:rFonts w:cs="Times New Roman"/>
                <w:szCs w:val="24"/>
                <w:lang w:eastAsia="zh-CN"/>
              </w:rPr>
            </w:pPr>
          </w:p>
        </w:tc>
        <w:tc>
          <w:tcPr>
            <w:tcW w:w="450" w:type="pct"/>
            <w:noWrap/>
            <w:vAlign w:val="center"/>
            <w:hideMark/>
          </w:tcPr>
          <w:p w14:paraId="02E2C04B" w14:textId="77777777" w:rsidR="009F63DD" w:rsidRPr="00D43E06" w:rsidRDefault="009F63DD" w:rsidP="000F4FCF">
            <w:pPr>
              <w:jc w:val="center"/>
              <w:rPr>
                <w:rFonts w:cs="Times New Roman"/>
                <w:szCs w:val="24"/>
                <w:lang w:eastAsia="zh-CN"/>
              </w:rPr>
            </w:pPr>
          </w:p>
        </w:tc>
      </w:tr>
      <w:tr w:rsidR="009F63DD" w:rsidRPr="00D43E06" w14:paraId="293B7DA4" w14:textId="77777777" w:rsidTr="000F4FCF">
        <w:trPr>
          <w:trHeight w:val="315"/>
        </w:trPr>
        <w:tc>
          <w:tcPr>
            <w:tcW w:w="621" w:type="pct"/>
            <w:noWrap/>
            <w:vAlign w:val="center"/>
            <w:hideMark/>
          </w:tcPr>
          <w:p w14:paraId="6A01B4E0" w14:textId="77777777" w:rsidR="009F63DD" w:rsidRPr="00D43E06" w:rsidRDefault="009F63DD" w:rsidP="000F4FCF">
            <w:pPr>
              <w:jc w:val="center"/>
              <w:rPr>
                <w:rFonts w:cs="Times New Roman"/>
                <w:szCs w:val="24"/>
                <w:lang w:eastAsia="zh-CN"/>
              </w:rPr>
            </w:pPr>
          </w:p>
        </w:tc>
        <w:tc>
          <w:tcPr>
            <w:tcW w:w="537" w:type="pct"/>
            <w:noWrap/>
            <w:vAlign w:val="center"/>
            <w:hideMark/>
          </w:tcPr>
          <w:p w14:paraId="5E84D61B" w14:textId="77777777" w:rsidR="009F63DD" w:rsidRPr="00D43E06" w:rsidRDefault="009F63DD" w:rsidP="000F4FCF">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2916B6C2" w14:textId="77777777" w:rsidR="009F63DD" w:rsidRPr="00D43E06" w:rsidRDefault="009F63DD" w:rsidP="000F4FCF">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676DE7FF" w14:textId="77777777" w:rsidR="009F63DD" w:rsidRPr="00D43E06" w:rsidRDefault="009F63DD" w:rsidP="000F4FCF">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E6A1253" w14:textId="77777777" w:rsidR="009F63DD" w:rsidRPr="00D43E06" w:rsidRDefault="009F63DD" w:rsidP="000F4FCF">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464E018C"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99E3A64" w14:textId="77777777" w:rsidR="009F63DD" w:rsidRPr="00D43E06" w:rsidRDefault="009F63DD" w:rsidP="000F4FCF">
            <w:pPr>
              <w:jc w:val="center"/>
              <w:rPr>
                <w:rFonts w:cs="Times New Roman"/>
                <w:szCs w:val="24"/>
                <w:lang w:eastAsia="zh-CN"/>
              </w:rPr>
            </w:pPr>
            <w:r w:rsidRPr="00D43E06">
              <w:rPr>
                <w:rFonts w:cs="Times New Roman"/>
                <w:color w:val="000000"/>
                <w:szCs w:val="24"/>
              </w:rPr>
              <w:t>.71</w:t>
            </w:r>
          </w:p>
        </w:tc>
        <w:tc>
          <w:tcPr>
            <w:tcW w:w="303" w:type="pct"/>
          </w:tcPr>
          <w:p w14:paraId="0632E2B4" w14:textId="77777777" w:rsidR="009F63DD" w:rsidRPr="00D43E06" w:rsidRDefault="009F63DD" w:rsidP="000F4FCF">
            <w:pPr>
              <w:jc w:val="center"/>
              <w:rPr>
                <w:rFonts w:cs="Times New Roman"/>
                <w:szCs w:val="24"/>
                <w:lang w:eastAsia="zh-CN"/>
              </w:rPr>
            </w:pPr>
          </w:p>
        </w:tc>
        <w:tc>
          <w:tcPr>
            <w:tcW w:w="353" w:type="pct"/>
            <w:noWrap/>
            <w:vAlign w:val="center"/>
            <w:hideMark/>
          </w:tcPr>
          <w:p w14:paraId="692FB4BB" w14:textId="77777777" w:rsidR="009F63DD" w:rsidRPr="00D43E06" w:rsidRDefault="009F63DD" w:rsidP="000F4FCF">
            <w:pPr>
              <w:jc w:val="center"/>
              <w:rPr>
                <w:rFonts w:cs="Times New Roman"/>
                <w:szCs w:val="24"/>
                <w:lang w:eastAsia="zh-CN"/>
              </w:rPr>
            </w:pPr>
          </w:p>
        </w:tc>
        <w:tc>
          <w:tcPr>
            <w:tcW w:w="450" w:type="pct"/>
            <w:noWrap/>
            <w:vAlign w:val="center"/>
            <w:hideMark/>
          </w:tcPr>
          <w:p w14:paraId="6635639D" w14:textId="77777777" w:rsidR="009F63DD" w:rsidRPr="00D43E06" w:rsidRDefault="009F63DD" w:rsidP="000F4FCF">
            <w:pPr>
              <w:jc w:val="center"/>
              <w:rPr>
                <w:rFonts w:cs="Times New Roman"/>
                <w:szCs w:val="24"/>
                <w:lang w:eastAsia="zh-CN"/>
              </w:rPr>
            </w:pPr>
          </w:p>
        </w:tc>
      </w:tr>
      <w:tr w:rsidR="009F63DD" w:rsidRPr="00D43E06" w14:paraId="5020FEC8" w14:textId="77777777" w:rsidTr="000F4FCF">
        <w:trPr>
          <w:trHeight w:val="315"/>
        </w:trPr>
        <w:tc>
          <w:tcPr>
            <w:tcW w:w="621" w:type="pct"/>
            <w:noWrap/>
            <w:vAlign w:val="center"/>
            <w:hideMark/>
          </w:tcPr>
          <w:p w14:paraId="6A4FBCDD" w14:textId="77777777" w:rsidR="009F63DD" w:rsidRPr="00D43E06" w:rsidRDefault="009F63DD" w:rsidP="000F4FCF">
            <w:pPr>
              <w:jc w:val="center"/>
              <w:rPr>
                <w:rFonts w:cs="Times New Roman"/>
                <w:szCs w:val="24"/>
                <w:lang w:eastAsia="zh-CN"/>
              </w:rPr>
            </w:pPr>
          </w:p>
        </w:tc>
        <w:tc>
          <w:tcPr>
            <w:tcW w:w="537" w:type="pct"/>
            <w:noWrap/>
            <w:vAlign w:val="center"/>
            <w:hideMark/>
          </w:tcPr>
          <w:p w14:paraId="100D64A5" w14:textId="77777777" w:rsidR="009F63DD" w:rsidRPr="00D43E06" w:rsidRDefault="009F63DD" w:rsidP="000F4FCF">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6CDAD92B" w14:textId="77777777" w:rsidR="009F63DD" w:rsidRPr="00D43E06" w:rsidRDefault="009F63DD" w:rsidP="000F4FCF">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22CA2E8C" w14:textId="77777777" w:rsidR="009F63DD" w:rsidRPr="00D43E06" w:rsidRDefault="009F63DD" w:rsidP="000F4FCF">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4168884D" w14:textId="77777777" w:rsidR="009F63DD" w:rsidRPr="00D43E06" w:rsidRDefault="009F63DD" w:rsidP="000F4FCF">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241CAD6"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10F5DEB" w14:textId="77777777" w:rsidR="009F63DD" w:rsidRPr="00D43E06" w:rsidRDefault="009F63DD" w:rsidP="000F4FCF">
            <w:pPr>
              <w:jc w:val="center"/>
              <w:rPr>
                <w:rFonts w:cs="Times New Roman"/>
                <w:szCs w:val="24"/>
                <w:lang w:eastAsia="zh-CN"/>
              </w:rPr>
            </w:pPr>
            <w:r w:rsidRPr="00D43E06">
              <w:rPr>
                <w:rFonts w:cs="Times New Roman"/>
                <w:color w:val="000000"/>
                <w:szCs w:val="24"/>
              </w:rPr>
              <w:t>.82</w:t>
            </w:r>
          </w:p>
        </w:tc>
        <w:tc>
          <w:tcPr>
            <w:tcW w:w="303" w:type="pct"/>
          </w:tcPr>
          <w:p w14:paraId="1592C29C" w14:textId="77777777" w:rsidR="009F63DD" w:rsidRPr="00D43E06" w:rsidRDefault="009F63DD" w:rsidP="000F4FCF">
            <w:pPr>
              <w:jc w:val="center"/>
              <w:rPr>
                <w:rFonts w:cs="Times New Roman"/>
                <w:szCs w:val="24"/>
                <w:lang w:eastAsia="zh-CN"/>
              </w:rPr>
            </w:pPr>
          </w:p>
        </w:tc>
        <w:tc>
          <w:tcPr>
            <w:tcW w:w="353" w:type="pct"/>
            <w:noWrap/>
            <w:vAlign w:val="center"/>
            <w:hideMark/>
          </w:tcPr>
          <w:p w14:paraId="3A40A407" w14:textId="77777777" w:rsidR="009F63DD" w:rsidRPr="00D43E06" w:rsidRDefault="009F63DD" w:rsidP="000F4FCF">
            <w:pPr>
              <w:jc w:val="center"/>
              <w:rPr>
                <w:rFonts w:cs="Times New Roman"/>
                <w:szCs w:val="24"/>
                <w:lang w:eastAsia="zh-CN"/>
              </w:rPr>
            </w:pPr>
          </w:p>
        </w:tc>
        <w:tc>
          <w:tcPr>
            <w:tcW w:w="450" w:type="pct"/>
            <w:noWrap/>
            <w:vAlign w:val="center"/>
            <w:hideMark/>
          </w:tcPr>
          <w:p w14:paraId="5CE173B6" w14:textId="77777777" w:rsidR="009F63DD" w:rsidRPr="00D43E06" w:rsidRDefault="009F63DD" w:rsidP="000F4FCF">
            <w:pPr>
              <w:jc w:val="center"/>
              <w:rPr>
                <w:rFonts w:cs="Times New Roman"/>
                <w:szCs w:val="24"/>
                <w:lang w:eastAsia="zh-CN"/>
              </w:rPr>
            </w:pPr>
          </w:p>
        </w:tc>
      </w:tr>
      <w:tr w:rsidR="009F63DD" w:rsidRPr="00D43E06" w14:paraId="068596A8" w14:textId="77777777" w:rsidTr="000F4FCF">
        <w:trPr>
          <w:trHeight w:val="315"/>
        </w:trPr>
        <w:tc>
          <w:tcPr>
            <w:tcW w:w="621" w:type="pct"/>
            <w:noWrap/>
            <w:vAlign w:val="center"/>
            <w:hideMark/>
          </w:tcPr>
          <w:p w14:paraId="1CDB2D8D" w14:textId="77777777" w:rsidR="009F63DD" w:rsidRPr="00D43E06" w:rsidRDefault="009F63DD" w:rsidP="000F4FCF">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1F6F4D78" w14:textId="77777777" w:rsidR="009F63DD" w:rsidRPr="00D43E06" w:rsidRDefault="009F63DD" w:rsidP="000F4FCF">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0BFBC6DE" w14:textId="77777777" w:rsidR="009F63DD" w:rsidRPr="00D43E06" w:rsidRDefault="009F63DD" w:rsidP="000F4FCF">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5508F70F" w14:textId="77777777" w:rsidR="009F63DD" w:rsidRPr="00D43E06" w:rsidRDefault="009F63DD" w:rsidP="000F4FCF">
            <w:pPr>
              <w:jc w:val="center"/>
              <w:rPr>
                <w:rFonts w:cs="Times New Roman"/>
                <w:szCs w:val="24"/>
                <w:lang w:eastAsia="zh-CN"/>
              </w:rPr>
            </w:pPr>
          </w:p>
        </w:tc>
        <w:tc>
          <w:tcPr>
            <w:tcW w:w="505" w:type="pct"/>
            <w:noWrap/>
            <w:vAlign w:val="bottom"/>
            <w:hideMark/>
          </w:tcPr>
          <w:p w14:paraId="53FACE11" w14:textId="77777777" w:rsidR="009F63DD" w:rsidRPr="00D43E06" w:rsidRDefault="009F63DD" w:rsidP="000F4FCF">
            <w:pPr>
              <w:jc w:val="center"/>
              <w:rPr>
                <w:rFonts w:cs="Times New Roman"/>
                <w:szCs w:val="24"/>
                <w:lang w:eastAsia="zh-CN"/>
              </w:rPr>
            </w:pPr>
          </w:p>
        </w:tc>
        <w:tc>
          <w:tcPr>
            <w:tcW w:w="630" w:type="pct"/>
            <w:noWrap/>
            <w:vAlign w:val="bottom"/>
            <w:hideMark/>
          </w:tcPr>
          <w:p w14:paraId="57C0574A" w14:textId="77777777" w:rsidR="009F63DD" w:rsidRPr="00D43E06" w:rsidRDefault="009F63DD" w:rsidP="000F4FCF">
            <w:pPr>
              <w:jc w:val="center"/>
              <w:rPr>
                <w:rFonts w:cs="Times New Roman"/>
                <w:szCs w:val="24"/>
                <w:lang w:eastAsia="zh-CN"/>
              </w:rPr>
            </w:pPr>
          </w:p>
        </w:tc>
        <w:tc>
          <w:tcPr>
            <w:tcW w:w="337" w:type="pct"/>
            <w:noWrap/>
            <w:vAlign w:val="bottom"/>
            <w:hideMark/>
          </w:tcPr>
          <w:p w14:paraId="08E1880E" w14:textId="77777777" w:rsidR="009F63DD" w:rsidRPr="00D43E06" w:rsidRDefault="009F63DD" w:rsidP="000F4FCF">
            <w:pPr>
              <w:jc w:val="center"/>
              <w:rPr>
                <w:rFonts w:cs="Times New Roman"/>
                <w:szCs w:val="24"/>
                <w:lang w:eastAsia="zh-CN"/>
              </w:rPr>
            </w:pPr>
            <w:r w:rsidRPr="00D43E06">
              <w:rPr>
                <w:rFonts w:cs="Times New Roman"/>
                <w:color w:val="000000"/>
                <w:szCs w:val="24"/>
              </w:rPr>
              <w:t>.85</w:t>
            </w:r>
          </w:p>
        </w:tc>
        <w:tc>
          <w:tcPr>
            <w:tcW w:w="303" w:type="pct"/>
          </w:tcPr>
          <w:p w14:paraId="4F2D3037" w14:textId="77777777" w:rsidR="009F63DD" w:rsidRPr="00D43E06" w:rsidRDefault="009F63DD" w:rsidP="000F4FCF">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139F917D" w14:textId="77777777" w:rsidR="009F63DD" w:rsidRPr="00D43E06" w:rsidRDefault="009F63DD" w:rsidP="000F4FCF">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6B9D2447" w14:textId="77777777" w:rsidR="009F63DD" w:rsidRPr="00D43E06" w:rsidRDefault="009F63DD" w:rsidP="000F4FCF">
            <w:pPr>
              <w:jc w:val="center"/>
              <w:rPr>
                <w:rFonts w:cs="Times New Roman"/>
                <w:szCs w:val="24"/>
                <w:lang w:eastAsia="zh-CN"/>
              </w:rPr>
            </w:pPr>
            <w:r w:rsidRPr="00D43E06">
              <w:rPr>
                <w:rFonts w:cs="Times New Roman"/>
                <w:szCs w:val="24"/>
              </w:rPr>
              <w:t>.5</w:t>
            </w:r>
            <w:r>
              <w:rPr>
                <w:rFonts w:cs="Times New Roman"/>
                <w:szCs w:val="24"/>
              </w:rPr>
              <w:t>5</w:t>
            </w:r>
          </w:p>
        </w:tc>
      </w:tr>
      <w:tr w:rsidR="009F63DD" w:rsidRPr="00D43E06" w14:paraId="6C885FE7" w14:textId="77777777" w:rsidTr="000F4FCF">
        <w:trPr>
          <w:trHeight w:val="315"/>
        </w:trPr>
        <w:tc>
          <w:tcPr>
            <w:tcW w:w="621" w:type="pct"/>
            <w:noWrap/>
            <w:vAlign w:val="center"/>
            <w:hideMark/>
          </w:tcPr>
          <w:p w14:paraId="4DF15D02" w14:textId="77777777" w:rsidR="009F63DD" w:rsidRPr="00D43E06" w:rsidRDefault="009F63DD" w:rsidP="000F4FCF">
            <w:pPr>
              <w:jc w:val="center"/>
              <w:rPr>
                <w:rFonts w:cs="Times New Roman"/>
                <w:szCs w:val="24"/>
                <w:lang w:eastAsia="zh-CN"/>
              </w:rPr>
            </w:pPr>
          </w:p>
        </w:tc>
        <w:tc>
          <w:tcPr>
            <w:tcW w:w="537" w:type="pct"/>
            <w:noWrap/>
            <w:vAlign w:val="center"/>
            <w:hideMark/>
          </w:tcPr>
          <w:p w14:paraId="3F89F57C" w14:textId="77777777" w:rsidR="009F63DD" w:rsidRPr="00D43E06" w:rsidRDefault="009F63DD" w:rsidP="000F4FCF">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2A9B7522" w14:textId="77777777" w:rsidR="009F63DD" w:rsidRPr="00D43E06" w:rsidRDefault="009F63DD" w:rsidP="000F4FCF">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28E96016" w14:textId="77777777" w:rsidR="009F63DD" w:rsidRPr="00D43E06" w:rsidRDefault="009F63DD" w:rsidP="000F4FCF">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1C17F174" w14:textId="77777777" w:rsidR="009F63DD" w:rsidRPr="00D43E06" w:rsidRDefault="009F63DD" w:rsidP="000F4FCF">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5D96B13A"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919DFD9" w14:textId="77777777" w:rsidR="009F63DD" w:rsidRPr="00D43E06" w:rsidRDefault="009F63DD" w:rsidP="000F4FCF">
            <w:pPr>
              <w:jc w:val="center"/>
              <w:rPr>
                <w:rFonts w:cs="Times New Roman"/>
                <w:szCs w:val="24"/>
                <w:lang w:eastAsia="zh-CN"/>
              </w:rPr>
            </w:pPr>
            <w:r w:rsidRPr="00D43E06">
              <w:rPr>
                <w:rFonts w:cs="Times New Roman"/>
                <w:color w:val="000000"/>
                <w:szCs w:val="24"/>
              </w:rPr>
              <w:t>.88</w:t>
            </w:r>
          </w:p>
        </w:tc>
        <w:tc>
          <w:tcPr>
            <w:tcW w:w="303" w:type="pct"/>
          </w:tcPr>
          <w:p w14:paraId="70AD899B" w14:textId="77777777" w:rsidR="009F63DD" w:rsidRPr="00D43E06" w:rsidRDefault="009F63DD" w:rsidP="000F4FCF">
            <w:pPr>
              <w:jc w:val="center"/>
              <w:rPr>
                <w:rFonts w:cs="Times New Roman"/>
                <w:szCs w:val="24"/>
                <w:lang w:eastAsia="zh-CN"/>
              </w:rPr>
            </w:pPr>
          </w:p>
        </w:tc>
        <w:tc>
          <w:tcPr>
            <w:tcW w:w="353" w:type="pct"/>
            <w:noWrap/>
            <w:vAlign w:val="center"/>
            <w:hideMark/>
          </w:tcPr>
          <w:p w14:paraId="4C84F03A" w14:textId="77777777" w:rsidR="009F63DD" w:rsidRPr="00D43E06" w:rsidRDefault="009F63DD" w:rsidP="000F4FCF">
            <w:pPr>
              <w:jc w:val="center"/>
              <w:rPr>
                <w:rFonts w:cs="Times New Roman"/>
                <w:szCs w:val="24"/>
                <w:lang w:eastAsia="zh-CN"/>
              </w:rPr>
            </w:pPr>
          </w:p>
        </w:tc>
        <w:tc>
          <w:tcPr>
            <w:tcW w:w="450" w:type="pct"/>
            <w:noWrap/>
            <w:vAlign w:val="center"/>
            <w:hideMark/>
          </w:tcPr>
          <w:p w14:paraId="2300B0B9" w14:textId="77777777" w:rsidR="009F63DD" w:rsidRPr="00D43E06" w:rsidRDefault="009F63DD" w:rsidP="000F4FCF">
            <w:pPr>
              <w:jc w:val="center"/>
              <w:rPr>
                <w:rFonts w:cs="Times New Roman"/>
                <w:szCs w:val="24"/>
                <w:lang w:eastAsia="zh-CN"/>
              </w:rPr>
            </w:pPr>
          </w:p>
        </w:tc>
      </w:tr>
      <w:tr w:rsidR="009F63DD" w:rsidRPr="00D43E06" w14:paraId="41D400A6" w14:textId="77777777" w:rsidTr="000F4FCF">
        <w:trPr>
          <w:trHeight w:val="315"/>
        </w:trPr>
        <w:tc>
          <w:tcPr>
            <w:tcW w:w="621" w:type="pct"/>
            <w:noWrap/>
            <w:vAlign w:val="center"/>
            <w:hideMark/>
          </w:tcPr>
          <w:p w14:paraId="46D411AF" w14:textId="77777777" w:rsidR="009F63DD" w:rsidRPr="00D43E06" w:rsidRDefault="009F63DD" w:rsidP="000F4FCF">
            <w:pPr>
              <w:jc w:val="center"/>
              <w:rPr>
                <w:rFonts w:cs="Times New Roman"/>
                <w:szCs w:val="24"/>
                <w:lang w:eastAsia="zh-CN"/>
              </w:rPr>
            </w:pPr>
          </w:p>
        </w:tc>
        <w:tc>
          <w:tcPr>
            <w:tcW w:w="537" w:type="pct"/>
            <w:noWrap/>
            <w:vAlign w:val="center"/>
            <w:hideMark/>
          </w:tcPr>
          <w:p w14:paraId="50B74EA6" w14:textId="77777777" w:rsidR="009F63DD" w:rsidRPr="00D43E06" w:rsidRDefault="009F63DD" w:rsidP="000F4FCF">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23511B9C" w14:textId="77777777" w:rsidR="009F63DD" w:rsidRPr="00D43E06" w:rsidRDefault="009F63DD" w:rsidP="000F4FCF">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799CF953" w14:textId="77777777" w:rsidR="009F63DD" w:rsidRPr="00D43E06" w:rsidRDefault="009F63DD" w:rsidP="000F4FCF">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1615D433" w14:textId="77777777" w:rsidR="009F63DD" w:rsidRPr="00D43E06" w:rsidRDefault="009F63DD" w:rsidP="000F4FCF">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5E7A637F"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847D71B" w14:textId="77777777" w:rsidR="009F63DD" w:rsidRPr="00D43E06" w:rsidRDefault="009F63DD" w:rsidP="000F4FCF">
            <w:pPr>
              <w:jc w:val="center"/>
              <w:rPr>
                <w:rFonts w:cs="Times New Roman"/>
                <w:szCs w:val="24"/>
                <w:lang w:eastAsia="zh-CN"/>
              </w:rPr>
            </w:pPr>
            <w:r w:rsidRPr="00D43E06">
              <w:rPr>
                <w:rFonts w:cs="Times New Roman"/>
                <w:color w:val="000000"/>
                <w:szCs w:val="24"/>
              </w:rPr>
              <w:t>.71</w:t>
            </w:r>
          </w:p>
        </w:tc>
        <w:tc>
          <w:tcPr>
            <w:tcW w:w="303" w:type="pct"/>
          </w:tcPr>
          <w:p w14:paraId="1713E3BA" w14:textId="77777777" w:rsidR="009F63DD" w:rsidRPr="00D43E06" w:rsidRDefault="009F63DD" w:rsidP="000F4FCF">
            <w:pPr>
              <w:jc w:val="center"/>
              <w:rPr>
                <w:rFonts w:cs="Times New Roman"/>
                <w:szCs w:val="24"/>
                <w:lang w:eastAsia="zh-CN"/>
              </w:rPr>
            </w:pPr>
          </w:p>
        </w:tc>
        <w:tc>
          <w:tcPr>
            <w:tcW w:w="353" w:type="pct"/>
            <w:noWrap/>
            <w:vAlign w:val="center"/>
            <w:hideMark/>
          </w:tcPr>
          <w:p w14:paraId="711423E5" w14:textId="77777777" w:rsidR="009F63DD" w:rsidRPr="00D43E06" w:rsidRDefault="009F63DD" w:rsidP="000F4FCF">
            <w:pPr>
              <w:jc w:val="center"/>
              <w:rPr>
                <w:rFonts w:cs="Times New Roman"/>
                <w:szCs w:val="24"/>
                <w:lang w:eastAsia="zh-CN"/>
              </w:rPr>
            </w:pPr>
          </w:p>
        </w:tc>
        <w:tc>
          <w:tcPr>
            <w:tcW w:w="450" w:type="pct"/>
            <w:noWrap/>
            <w:vAlign w:val="center"/>
            <w:hideMark/>
          </w:tcPr>
          <w:p w14:paraId="2CB1F36A" w14:textId="77777777" w:rsidR="009F63DD" w:rsidRPr="00D43E06" w:rsidRDefault="009F63DD" w:rsidP="000F4FCF">
            <w:pPr>
              <w:jc w:val="center"/>
              <w:rPr>
                <w:rFonts w:cs="Times New Roman"/>
                <w:szCs w:val="24"/>
                <w:lang w:eastAsia="zh-CN"/>
              </w:rPr>
            </w:pPr>
          </w:p>
        </w:tc>
      </w:tr>
      <w:tr w:rsidR="009F63DD" w:rsidRPr="00D43E06" w14:paraId="523FD097" w14:textId="77777777" w:rsidTr="000F4FCF">
        <w:trPr>
          <w:trHeight w:val="315"/>
        </w:trPr>
        <w:tc>
          <w:tcPr>
            <w:tcW w:w="621" w:type="pct"/>
            <w:noWrap/>
            <w:vAlign w:val="center"/>
            <w:hideMark/>
          </w:tcPr>
          <w:p w14:paraId="7D29C3A8" w14:textId="77777777" w:rsidR="009F63DD" w:rsidRPr="00D43E06" w:rsidRDefault="009F63DD" w:rsidP="000F4FCF">
            <w:pPr>
              <w:jc w:val="center"/>
              <w:rPr>
                <w:rFonts w:cs="Times New Roman"/>
                <w:szCs w:val="24"/>
                <w:lang w:eastAsia="zh-CN"/>
              </w:rPr>
            </w:pPr>
          </w:p>
        </w:tc>
        <w:tc>
          <w:tcPr>
            <w:tcW w:w="537" w:type="pct"/>
            <w:noWrap/>
            <w:vAlign w:val="center"/>
            <w:hideMark/>
          </w:tcPr>
          <w:p w14:paraId="4643FEB0" w14:textId="77777777" w:rsidR="009F63DD" w:rsidRPr="00D43E06" w:rsidRDefault="009F63DD" w:rsidP="000F4FCF">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398E8D1D" w14:textId="77777777" w:rsidR="009F63DD" w:rsidRPr="00D43E06" w:rsidRDefault="009F63DD" w:rsidP="000F4FCF">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2CC86FF2" w14:textId="77777777" w:rsidR="009F63DD" w:rsidRPr="00D43E06" w:rsidRDefault="009F63DD" w:rsidP="000F4FCF">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07B6BA9" w14:textId="77777777" w:rsidR="009F63DD" w:rsidRPr="00D43E06" w:rsidRDefault="009F63DD" w:rsidP="000F4FCF">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39DDF694"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34970D9" w14:textId="77777777" w:rsidR="009F63DD" w:rsidRPr="00D43E06" w:rsidRDefault="009F63DD" w:rsidP="000F4FCF">
            <w:pPr>
              <w:jc w:val="center"/>
              <w:rPr>
                <w:rFonts w:cs="Times New Roman"/>
                <w:szCs w:val="24"/>
                <w:lang w:eastAsia="zh-CN"/>
              </w:rPr>
            </w:pPr>
            <w:r w:rsidRPr="00D43E06">
              <w:rPr>
                <w:rFonts w:cs="Times New Roman"/>
                <w:color w:val="000000"/>
                <w:szCs w:val="24"/>
              </w:rPr>
              <w:t>.63</w:t>
            </w:r>
          </w:p>
        </w:tc>
        <w:tc>
          <w:tcPr>
            <w:tcW w:w="303" w:type="pct"/>
          </w:tcPr>
          <w:p w14:paraId="037AE996" w14:textId="77777777" w:rsidR="009F63DD" w:rsidRPr="00D43E06" w:rsidRDefault="009F63DD" w:rsidP="000F4FCF">
            <w:pPr>
              <w:jc w:val="center"/>
              <w:rPr>
                <w:rFonts w:cs="Times New Roman"/>
                <w:szCs w:val="24"/>
                <w:lang w:eastAsia="zh-CN"/>
              </w:rPr>
            </w:pPr>
          </w:p>
        </w:tc>
        <w:tc>
          <w:tcPr>
            <w:tcW w:w="353" w:type="pct"/>
            <w:noWrap/>
            <w:vAlign w:val="center"/>
            <w:hideMark/>
          </w:tcPr>
          <w:p w14:paraId="1D5FCE2D" w14:textId="77777777" w:rsidR="009F63DD" w:rsidRPr="00D43E06" w:rsidRDefault="009F63DD" w:rsidP="000F4FCF">
            <w:pPr>
              <w:jc w:val="center"/>
              <w:rPr>
                <w:rFonts w:cs="Times New Roman"/>
                <w:szCs w:val="24"/>
                <w:lang w:eastAsia="zh-CN"/>
              </w:rPr>
            </w:pPr>
          </w:p>
        </w:tc>
        <w:tc>
          <w:tcPr>
            <w:tcW w:w="450" w:type="pct"/>
            <w:noWrap/>
            <w:vAlign w:val="center"/>
            <w:hideMark/>
          </w:tcPr>
          <w:p w14:paraId="7F754E0A" w14:textId="77777777" w:rsidR="009F63DD" w:rsidRPr="00D43E06" w:rsidRDefault="009F63DD" w:rsidP="000F4FCF">
            <w:pPr>
              <w:jc w:val="center"/>
              <w:rPr>
                <w:rFonts w:cs="Times New Roman"/>
                <w:szCs w:val="24"/>
                <w:lang w:eastAsia="zh-CN"/>
              </w:rPr>
            </w:pPr>
          </w:p>
        </w:tc>
      </w:tr>
      <w:tr w:rsidR="009F63DD" w:rsidRPr="00D43E06" w14:paraId="342CADDC" w14:textId="77777777" w:rsidTr="000F4FCF">
        <w:trPr>
          <w:trHeight w:val="315"/>
        </w:trPr>
        <w:tc>
          <w:tcPr>
            <w:tcW w:w="621" w:type="pct"/>
            <w:noWrap/>
            <w:vAlign w:val="center"/>
            <w:hideMark/>
          </w:tcPr>
          <w:p w14:paraId="75320D8A" w14:textId="77777777" w:rsidR="009F63DD" w:rsidRPr="00D43E06" w:rsidRDefault="009F63DD" w:rsidP="000F4FCF">
            <w:pPr>
              <w:jc w:val="center"/>
              <w:rPr>
                <w:rFonts w:cs="Times New Roman"/>
                <w:szCs w:val="24"/>
                <w:lang w:eastAsia="zh-CN"/>
              </w:rPr>
            </w:pPr>
          </w:p>
        </w:tc>
        <w:tc>
          <w:tcPr>
            <w:tcW w:w="537" w:type="pct"/>
            <w:noWrap/>
            <w:vAlign w:val="center"/>
            <w:hideMark/>
          </w:tcPr>
          <w:p w14:paraId="1C3E5B6D" w14:textId="77777777" w:rsidR="009F63DD" w:rsidRPr="00D43E06" w:rsidRDefault="009F63DD" w:rsidP="000F4FCF">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1F46147B" w14:textId="77777777" w:rsidR="009F63DD" w:rsidRPr="00D43E06" w:rsidRDefault="009F63DD" w:rsidP="000F4FCF">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5E8C68C8" w14:textId="77777777" w:rsidR="009F63DD" w:rsidRPr="00D43E06" w:rsidRDefault="009F63DD" w:rsidP="000F4FCF">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4B9CA00A" w14:textId="77777777" w:rsidR="009F63DD" w:rsidRPr="00D43E06" w:rsidRDefault="009F63DD" w:rsidP="000F4FCF">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52B4823D" w14:textId="77777777" w:rsidR="009F63DD" w:rsidRPr="00D43E06" w:rsidRDefault="009F63DD" w:rsidP="000F4FCF">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1F5397F" w14:textId="77777777" w:rsidR="009F63DD" w:rsidRPr="00D43E06" w:rsidRDefault="009F63DD" w:rsidP="000F4FCF">
            <w:pPr>
              <w:jc w:val="center"/>
              <w:rPr>
                <w:rFonts w:cs="Times New Roman"/>
                <w:szCs w:val="24"/>
                <w:lang w:eastAsia="zh-CN"/>
              </w:rPr>
            </w:pPr>
            <w:r w:rsidRPr="00D43E06">
              <w:rPr>
                <w:rFonts w:cs="Times New Roman"/>
                <w:color w:val="000000"/>
                <w:szCs w:val="24"/>
              </w:rPr>
              <w:t>.72</w:t>
            </w:r>
          </w:p>
        </w:tc>
        <w:tc>
          <w:tcPr>
            <w:tcW w:w="303" w:type="pct"/>
          </w:tcPr>
          <w:p w14:paraId="67ABA715" w14:textId="77777777" w:rsidR="009F63DD" w:rsidRPr="00D43E06" w:rsidRDefault="009F63DD" w:rsidP="000F4FCF">
            <w:pPr>
              <w:jc w:val="center"/>
              <w:rPr>
                <w:rFonts w:cs="Times New Roman"/>
                <w:szCs w:val="24"/>
                <w:lang w:eastAsia="zh-CN"/>
              </w:rPr>
            </w:pPr>
          </w:p>
        </w:tc>
        <w:tc>
          <w:tcPr>
            <w:tcW w:w="353" w:type="pct"/>
            <w:noWrap/>
            <w:vAlign w:val="center"/>
            <w:hideMark/>
          </w:tcPr>
          <w:p w14:paraId="3F35CAD6" w14:textId="77777777" w:rsidR="009F63DD" w:rsidRPr="00D43E06" w:rsidRDefault="009F63DD" w:rsidP="000F4FCF">
            <w:pPr>
              <w:jc w:val="center"/>
              <w:rPr>
                <w:rFonts w:cs="Times New Roman"/>
                <w:szCs w:val="24"/>
                <w:lang w:eastAsia="zh-CN"/>
              </w:rPr>
            </w:pPr>
          </w:p>
        </w:tc>
        <w:tc>
          <w:tcPr>
            <w:tcW w:w="450" w:type="pct"/>
            <w:noWrap/>
            <w:vAlign w:val="center"/>
            <w:hideMark/>
          </w:tcPr>
          <w:p w14:paraId="0DB35766" w14:textId="77777777" w:rsidR="009F63DD" w:rsidRPr="00D43E06" w:rsidRDefault="009F63DD" w:rsidP="000F4FCF">
            <w:pPr>
              <w:jc w:val="center"/>
              <w:rPr>
                <w:rFonts w:cs="Times New Roman"/>
                <w:szCs w:val="24"/>
                <w:lang w:eastAsia="zh-CN"/>
              </w:rPr>
            </w:pPr>
          </w:p>
        </w:tc>
      </w:tr>
      <w:tr w:rsidR="009F63DD" w:rsidRPr="00D43E06" w14:paraId="362E7A8E" w14:textId="77777777" w:rsidTr="000F4FCF">
        <w:trPr>
          <w:trHeight w:val="315"/>
        </w:trPr>
        <w:tc>
          <w:tcPr>
            <w:tcW w:w="621" w:type="pct"/>
            <w:tcBorders>
              <w:bottom w:val="single" w:sz="12" w:space="0" w:color="auto"/>
            </w:tcBorders>
            <w:noWrap/>
            <w:vAlign w:val="center"/>
          </w:tcPr>
          <w:p w14:paraId="3116A78A" w14:textId="77777777" w:rsidR="009F63DD" w:rsidRPr="00D43E06" w:rsidRDefault="009F63DD" w:rsidP="000F4FCF">
            <w:pPr>
              <w:jc w:val="center"/>
              <w:rPr>
                <w:rFonts w:cs="Times New Roman"/>
                <w:szCs w:val="24"/>
                <w:lang w:eastAsia="zh-CN"/>
              </w:rPr>
            </w:pPr>
          </w:p>
        </w:tc>
        <w:tc>
          <w:tcPr>
            <w:tcW w:w="537" w:type="pct"/>
            <w:tcBorders>
              <w:bottom w:val="single" w:sz="12" w:space="0" w:color="auto"/>
            </w:tcBorders>
            <w:noWrap/>
            <w:vAlign w:val="center"/>
          </w:tcPr>
          <w:p w14:paraId="4D263212" w14:textId="77777777" w:rsidR="009F63DD" w:rsidRPr="00D43E06" w:rsidRDefault="009F63DD" w:rsidP="000F4FCF">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4D5BCDAE" w14:textId="77777777" w:rsidR="009F63DD" w:rsidRPr="00D43E06" w:rsidRDefault="009F63DD" w:rsidP="000F4FCF">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55EE70B0" w14:textId="77777777" w:rsidR="009F63DD" w:rsidRPr="00D43E06" w:rsidRDefault="009F63DD" w:rsidP="000F4FCF">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37660008" w14:textId="77777777" w:rsidR="009F63DD" w:rsidRPr="00D43E06" w:rsidRDefault="009F63DD" w:rsidP="000F4FCF">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F1C028E" w14:textId="77777777" w:rsidR="009F63DD" w:rsidRPr="00D43E06" w:rsidRDefault="009F63DD" w:rsidP="000F4FCF">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509ADEA5" w14:textId="77777777" w:rsidR="009F63DD" w:rsidRPr="00D43E06" w:rsidRDefault="009F63DD" w:rsidP="000F4FCF">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605C50B5" w14:textId="77777777" w:rsidR="009F63DD" w:rsidRPr="00D43E06" w:rsidRDefault="009F63DD" w:rsidP="000F4FCF">
            <w:pPr>
              <w:jc w:val="center"/>
              <w:rPr>
                <w:rFonts w:cs="Times New Roman"/>
                <w:szCs w:val="24"/>
                <w:lang w:eastAsia="zh-CN"/>
              </w:rPr>
            </w:pPr>
          </w:p>
        </w:tc>
        <w:tc>
          <w:tcPr>
            <w:tcW w:w="353" w:type="pct"/>
            <w:tcBorders>
              <w:bottom w:val="single" w:sz="12" w:space="0" w:color="auto"/>
            </w:tcBorders>
            <w:noWrap/>
            <w:vAlign w:val="center"/>
          </w:tcPr>
          <w:p w14:paraId="509117C1" w14:textId="77777777" w:rsidR="009F63DD" w:rsidRPr="00D43E06" w:rsidRDefault="009F63DD" w:rsidP="000F4FCF">
            <w:pPr>
              <w:jc w:val="center"/>
              <w:rPr>
                <w:rFonts w:cs="Times New Roman"/>
                <w:szCs w:val="24"/>
                <w:lang w:eastAsia="zh-CN"/>
              </w:rPr>
            </w:pPr>
          </w:p>
        </w:tc>
        <w:tc>
          <w:tcPr>
            <w:tcW w:w="450" w:type="pct"/>
            <w:tcBorders>
              <w:bottom w:val="single" w:sz="12" w:space="0" w:color="auto"/>
            </w:tcBorders>
            <w:noWrap/>
            <w:vAlign w:val="center"/>
          </w:tcPr>
          <w:p w14:paraId="69492572" w14:textId="77777777" w:rsidR="009F63DD" w:rsidRPr="00D43E06" w:rsidRDefault="009F63DD" w:rsidP="000F4FCF">
            <w:pPr>
              <w:jc w:val="center"/>
              <w:rPr>
                <w:rFonts w:cs="Times New Roman"/>
                <w:szCs w:val="24"/>
                <w:lang w:eastAsia="zh-CN"/>
              </w:rPr>
            </w:pPr>
          </w:p>
        </w:tc>
      </w:tr>
    </w:tbl>
    <w:p w14:paraId="381DD321" w14:textId="215607D3"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3D34C7CD" w:rsidR="005F7227" w:rsidRPr="00634FC0" w:rsidRDefault="005F7227" w:rsidP="005F7227">
      <w:pPr>
        <w:pStyle w:val="2"/>
        <w:spacing w:before="180" w:after="180"/>
      </w:pPr>
      <w:bookmarkStart w:id="49" w:name="_Toc162021918"/>
      <w:r>
        <w:t>3</w:t>
      </w:r>
      <w:r w:rsidRPr="00634FC0">
        <w:t>.</w:t>
      </w:r>
      <w:r w:rsidR="00CF7E2A">
        <w:rPr>
          <w:rFonts w:hint="eastAsia"/>
          <w:lang w:eastAsia="zh-CN"/>
        </w:rPr>
        <w:t>4</w:t>
      </w:r>
      <w:r w:rsidRPr="00634FC0">
        <w:t xml:space="preserve"> </w:t>
      </w:r>
      <w:r w:rsidRPr="00634FC0">
        <w:rPr>
          <w:rFonts w:hint="eastAsia"/>
        </w:rPr>
        <w:t>讨论</w:t>
      </w:r>
      <w:bookmarkEnd w:id="49"/>
    </w:p>
    <w:p w14:paraId="51636023" w14:textId="71D69B1E"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Pr>
          <w:rFonts w:hint="eastAsia"/>
          <w:lang w:eastAsia="zh-CN"/>
        </w:rPr>
        <w:instrText xml:space="preserve"> ADDIN EN.CITE &lt;EndNote&gt;&lt;Cite AuthorYear="1"&gt;&lt;Author&gt;Anderson&lt;/Author&gt;&lt;Year&gt;1988&lt;/Year&gt;&lt;RecNum&gt;123&lt;/RecNum&gt;&lt;DisplayText&gt;Anderson </w:instrText>
      </w:r>
      <w:r>
        <w:rPr>
          <w:rFonts w:hint="eastAsia"/>
          <w:lang w:eastAsia="zh-CN"/>
        </w:rPr>
        <w:instrText>和</w:instrText>
      </w:r>
      <w:r>
        <w:rPr>
          <w:rFonts w:hint="eastAsia"/>
          <w:lang w:eastAsia="zh-CN"/>
        </w:rPr>
        <w:instrText xml:space="preserve"> Gerbing (1988)&lt;/DisplayText&gt;&lt;record&gt;&lt;rec-number&gt;123&lt;/rec-number&gt;&lt;foreign-keys&gt;&lt;key app="EN" db-id="25zwtzd2ipsxxpedr5u5fe2as</w:instrText>
      </w:r>
      <w:r>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r w:rsidR="002A2F4D">
        <w:rPr>
          <w:rFonts w:hint="eastAsia"/>
          <w:lang w:eastAsia="zh-CN"/>
        </w:rPr>
        <w:t>八</w:t>
      </w:r>
      <w:r w:rsidRPr="003B6385">
        <w:rPr>
          <w:rFonts w:hint="eastAsia"/>
          <w:lang w:eastAsia="zh-CN"/>
        </w:rPr>
        <w:t>道题未达到</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0DEEB6F8" w:rsidR="005F7227" w:rsidRDefault="005F7227" w:rsidP="008916CA">
      <w:pPr>
        <w:ind w:firstLine="480"/>
        <w:rPr>
          <w:lang w:eastAsia="zh-CN"/>
        </w:rPr>
        <w:sectPr w:rsidR="005F7227" w:rsidSect="004C21E6">
          <w:headerReference w:type="default" r:id="rId27"/>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四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p>
    <w:p w14:paraId="22A6B684" w14:textId="79CF654E" w:rsidR="00F66F3A" w:rsidRPr="006F4915" w:rsidRDefault="001F3A33" w:rsidP="006F4915">
      <w:pPr>
        <w:pStyle w:val="1"/>
        <w:spacing w:before="360" w:after="360"/>
        <w:rPr>
          <w:lang w:eastAsia="zh-CN"/>
        </w:rPr>
      </w:pPr>
      <w:bookmarkStart w:id="50" w:name="_Toc162021919"/>
      <w:r w:rsidRPr="006F4915">
        <w:rPr>
          <w:rFonts w:hint="eastAsia"/>
          <w:lang w:eastAsia="zh-CN"/>
        </w:rPr>
        <w:t>第</w:t>
      </w:r>
      <w:r w:rsidR="00356E74">
        <w:rPr>
          <w:rFonts w:hint="eastAsia"/>
          <w:lang w:eastAsia="zh-CN"/>
        </w:rPr>
        <w:t>四</w:t>
      </w:r>
      <w:r w:rsidRPr="006F4915">
        <w:rPr>
          <w:rFonts w:hint="eastAsia"/>
          <w:lang w:eastAsia="zh-CN"/>
        </w:rPr>
        <w:t xml:space="preserve">章 </w:t>
      </w:r>
      <w:r w:rsidR="00356E74">
        <w:rPr>
          <w:rFonts w:hint="eastAsia"/>
          <w:lang w:eastAsia="zh-CN"/>
        </w:rPr>
        <w:t>研究二：社会比较倾向与生活满意度的元分析</w:t>
      </w:r>
      <w:bookmarkEnd w:id="50"/>
    </w:p>
    <w:p w14:paraId="5C435C8F" w14:textId="4510B951" w:rsidR="003F34FE" w:rsidRDefault="003F34FE" w:rsidP="006F4915">
      <w:pPr>
        <w:pStyle w:val="2"/>
        <w:spacing w:before="180" w:after="180"/>
        <w:rPr>
          <w:lang w:eastAsia="zh-CN"/>
        </w:rPr>
      </w:pPr>
      <w:bookmarkStart w:id="51" w:name="_Toc162021920"/>
      <w:r>
        <w:rPr>
          <w:rFonts w:hint="eastAsia"/>
          <w:lang w:eastAsia="zh-CN"/>
        </w:rPr>
        <w:t>4.1 研究目的</w:t>
      </w:r>
      <w:bookmarkEnd w:id="51"/>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比较让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该总体效应值在零附近，则说明本文所假设的并列中介模型存在一定的合理性。</w:t>
      </w:r>
    </w:p>
    <w:p w14:paraId="62F07747" w14:textId="2A21674F" w:rsidR="00396869" w:rsidRDefault="00E667D9" w:rsidP="006F4915">
      <w:pPr>
        <w:pStyle w:val="2"/>
        <w:spacing w:before="180" w:after="180"/>
        <w:rPr>
          <w:lang w:eastAsia="zh-CN"/>
        </w:rPr>
      </w:pPr>
      <w:bookmarkStart w:id="52" w:name="_Toc162021921"/>
      <w:r>
        <w:rPr>
          <w:rFonts w:hint="eastAsia"/>
          <w:lang w:eastAsia="zh-CN"/>
        </w:rPr>
        <w:t>4</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52"/>
    </w:p>
    <w:p w14:paraId="3E1CC36C" w14:textId="31480848" w:rsidR="00396869" w:rsidRPr="006F4915" w:rsidRDefault="00E667D9" w:rsidP="008E5559">
      <w:pPr>
        <w:pStyle w:val="3"/>
        <w:spacing w:before="180" w:after="180"/>
        <w:rPr>
          <w:lang w:eastAsia="zh-CN"/>
        </w:rPr>
      </w:pPr>
      <w:bookmarkStart w:id="53" w:name="_Toc162021922"/>
      <w:r>
        <w:rPr>
          <w:rFonts w:hint="eastAsia"/>
          <w:lang w:eastAsia="zh-CN"/>
        </w:rPr>
        <w:t>4</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53"/>
    </w:p>
    <w:p w14:paraId="28EBF5BD" w14:textId="6F74104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commentRangeStart w:id="54"/>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w:t>
      </w:r>
      <w:commentRangeEnd w:id="54"/>
      <w:r w:rsidR="002861FE">
        <w:rPr>
          <w:rStyle w:val="af9"/>
        </w:rPr>
        <w:commentReference w:id="54"/>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E667D9">
        <w:rPr>
          <w:rFonts w:hint="eastAsia"/>
          <w:lang w:eastAsia="zh-CN"/>
        </w:rPr>
        <w:t>4</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8">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167314D1" w:rsidR="00440847" w:rsidRDefault="00440847" w:rsidP="00440847">
      <w:pPr>
        <w:pStyle w:val="af5"/>
      </w:pPr>
      <w:r w:rsidRPr="004E614C">
        <w:rPr>
          <w:rFonts w:hint="eastAsia"/>
        </w:rPr>
        <w:t>图</w:t>
      </w:r>
      <w:r w:rsidR="00E667D9">
        <w:rPr>
          <w:rFonts w:hint="eastAsia"/>
        </w:rPr>
        <w:t>4</w:t>
      </w:r>
      <w:r>
        <w:t>.1</w:t>
      </w:r>
      <w:r w:rsidRPr="004E614C">
        <w:t xml:space="preserve"> </w:t>
      </w:r>
      <w:r w:rsidRPr="004E614C">
        <w:rPr>
          <w:rFonts w:hint="eastAsia"/>
        </w:rPr>
        <w:t>文献筛选流程图</w:t>
      </w:r>
    </w:p>
    <w:p w14:paraId="4EEDE794" w14:textId="4D4EDD5A" w:rsidR="0061301C" w:rsidRDefault="00E667D9" w:rsidP="0061301C">
      <w:pPr>
        <w:pStyle w:val="3"/>
        <w:spacing w:before="180" w:after="180"/>
        <w:rPr>
          <w:lang w:eastAsia="zh-CN"/>
        </w:rPr>
      </w:pPr>
      <w:bookmarkStart w:id="55" w:name="_Toc162021923"/>
      <w:r>
        <w:rPr>
          <w:rFonts w:hint="eastAsia"/>
          <w:lang w:eastAsia="zh-CN"/>
        </w:rPr>
        <w:t>4</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55"/>
    </w:p>
    <w:p w14:paraId="459AC3E3" w14:textId="179C36D9"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29EA4F32" w:rsidR="0073206F" w:rsidRDefault="00E667D9" w:rsidP="0073206F">
      <w:pPr>
        <w:pStyle w:val="3"/>
        <w:spacing w:before="180" w:after="180"/>
        <w:rPr>
          <w:lang w:eastAsia="zh-CN"/>
        </w:rPr>
      </w:pPr>
      <w:bookmarkStart w:id="56" w:name="_Toc162021924"/>
      <w:r>
        <w:rPr>
          <w:rFonts w:hint="eastAsia"/>
          <w:lang w:eastAsia="zh-CN"/>
        </w:rPr>
        <w:t>4</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56"/>
    </w:p>
    <w:p w14:paraId="354219A2" w14:textId="7FD5BF75"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r>
        <w:rPr>
          <w:rFonts w:hint="eastAsia"/>
          <w:lang w:eastAsia="zh-CN"/>
        </w:rPr>
        <w:t>escalc</w:t>
      </w:r>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r w:rsidR="00753623">
        <w:rPr>
          <w:rFonts w:hint="eastAsia"/>
          <w:lang w:eastAsia="zh-CN"/>
        </w:rPr>
        <w:t>rma</w:t>
      </w:r>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45AE220B"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06917F03"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r>
        <w:rPr>
          <w:rFonts w:hint="eastAsia"/>
          <w:lang w:eastAsia="zh-CN"/>
        </w:rPr>
        <w:t>fsn</w:t>
      </w:r>
      <w:r>
        <w:rPr>
          <w:rFonts w:hint="eastAsia"/>
          <w:lang w:eastAsia="zh-CN"/>
        </w:rPr>
        <w:t>”，“</w:t>
      </w:r>
      <w:r>
        <w:rPr>
          <w:rFonts w:hint="eastAsia"/>
          <w:lang w:eastAsia="zh-CN"/>
        </w:rPr>
        <w:t>ranktest</w:t>
      </w:r>
      <w:r>
        <w:rPr>
          <w:rFonts w:hint="eastAsia"/>
          <w:lang w:eastAsia="zh-CN"/>
        </w:rPr>
        <w:t>”，“</w:t>
      </w:r>
      <w:r>
        <w:rPr>
          <w:rFonts w:hint="eastAsia"/>
          <w:lang w:eastAsia="zh-CN"/>
        </w:rPr>
        <w:t>regtest</w:t>
      </w:r>
      <w:r>
        <w:rPr>
          <w:rFonts w:hint="eastAsia"/>
          <w:lang w:eastAsia="zh-CN"/>
        </w:rPr>
        <w:t>”和“</w:t>
      </w:r>
      <w:r w:rsidR="00510593">
        <w:rPr>
          <w:rFonts w:hint="eastAsia"/>
          <w:lang w:eastAsia="zh-CN"/>
        </w:rPr>
        <w:t>trimfill</w:t>
      </w:r>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Begg &amp; 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4A4AF3E0" w:rsidR="00F66F3A" w:rsidRPr="006F4915" w:rsidRDefault="00E667D9" w:rsidP="006F4915">
      <w:pPr>
        <w:pStyle w:val="2"/>
        <w:spacing w:before="180" w:after="180"/>
        <w:rPr>
          <w:lang w:eastAsia="zh-CN"/>
        </w:rPr>
      </w:pPr>
      <w:bookmarkStart w:id="57" w:name="_Toc162021925"/>
      <w:r>
        <w:rPr>
          <w:rFonts w:hint="eastAsia"/>
          <w:lang w:eastAsia="zh-CN"/>
        </w:rPr>
        <w:t>4</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57"/>
    </w:p>
    <w:p w14:paraId="1187A707" w14:textId="55C05D67" w:rsidR="00F66F3A" w:rsidRPr="006F4915" w:rsidRDefault="00E667D9" w:rsidP="006F4915">
      <w:pPr>
        <w:pStyle w:val="3"/>
        <w:spacing w:before="180" w:after="180"/>
        <w:rPr>
          <w:lang w:eastAsia="zh-CN"/>
        </w:rPr>
      </w:pPr>
      <w:bookmarkStart w:id="58" w:name="_Toc162021926"/>
      <w:r>
        <w:rPr>
          <w:rFonts w:hint="eastAsia"/>
          <w:lang w:eastAsia="zh-CN"/>
        </w:rPr>
        <w:t>4</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58"/>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41D5D5EE">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72E6CFFA" w:rsidR="00F66F3A" w:rsidRPr="004E614C" w:rsidRDefault="00F66F3A" w:rsidP="00541EC6">
      <w:pPr>
        <w:pStyle w:val="af5"/>
      </w:pPr>
      <w:r w:rsidRPr="004E614C">
        <w:rPr>
          <w:rFonts w:hint="eastAsia"/>
        </w:rPr>
        <w:t>图</w:t>
      </w:r>
      <w:r w:rsidR="00E667D9">
        <w:rPr>
          <w:rFonts w:hint="eastAsia"/>
        </w:rPr>
        <w:t>4</w:t>
      </w:r>
      <w:r w:rsidR="00BC6C4B">
        <w:t>.2</w:t>
      </w:r>
      <w:r w:rsidRPr="004E614C">
        <w:rPr>
          <w:rFonts w:hint="eastAsia"/>
        </w:rPr>
        <w:t xml:space="preserve"> 森林图</w:t>
      </w:r>
    </w:p>
    <w:p w14:paraId="2CE2485B" w14:textId="637D98CB" w:rsidR="00F66F3A" w:rsidRPr="004E614C" w:rsidRDefault="00E667D9" w:rsidP="00F66F3A">
      <w:pPr>
        <w:pStyle w:val="3"/>
        <w:spacing w:before="180" w:after="180"/>
        <w:rPr>
          <w:lang w:eastAsia="zh-CN"/>
        </w:rPr>
      </w:pPr>
      <w:bookmarkStart w:id="59" w:name="_Toc162021927"/>
      <w:r>
        <w:rPr>
          <w:rFonts w:hint="eastAsia"/>
          <w:lang w:eastAsia="zh-CN"/>
        </w:rPr>
        <w:t>4</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59"/>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W Poolman et al., 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2EEB4D1C" w:rsidR="00F66F3A" w:rsidRPr="004E614C" w:rsidRDefault="00F66F3A" w:rsidP="00BC6C4B">
      <w:pPr>
        <w:pStyle w:val="af5"/>
        <w:rPr>
          <w:color w:val="5B9BD5" w:themeColor="accent1"/>
        </w:rPr>
      </w:pPr>
      <w:r w:rsidRPr="004E614C">
        <w:rPr>
          <w:rFonts w:hint="eastAsia"/>
        </w:rPr>
        <w:t>图</w:t>
      </w:r>
      <w:r w:rsidR="00E667D9">
        <w:rPr>
          <w:rFonts w:hint="eastAsia"/>
        </w:rPr>
        <w:t>4</w:t>
      </w:r>
      <w:r w:rsidR="00BC6C4B">
        <w:t>.3</w:t>
      </w:r>
      <w:r w:rsidRPr="004E614C">
        <w:rPr>
          <w:rFonts w:hint="eastAsia"/>
        </w:rPr>
        <w:t xml:space="preserve"> G</w:t>
      </w:r>
      <w:r w:rsidRPr="004E614C">
        <w:t>OSH</w:t>
      </w:r>
    </w:p>
    <w:p w14:paraId="240DA8BE" w14:textId="269FC1A3" w:rsidR="00F66F3A" w:rsidRPr="00BC6C4B" w:rsidRDefault="00E667D9" w:rsidP="00BC6C4B">
      <w:pPr>
        <w:pStyle w:val="3"/>
        <w:spacing w:before="180" w:after="180"/>
        <w:rPr>
          <w:lang w:eastAsia="zh-CN"/>
        </w:rPr>
      </w:pPr>
      <w:bookmarkStart w:id="60" w:name="_Toc162021928"/>
      <w:r>
        <w:rPr>
          <w:rFonts w:hint="eastAsia"/>
          <w:lang w:eastAsia="zh-CN"/>
        </w:rPr>
        <w:t>4</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60"/>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drawing>
          <wp:inline distT="0" distB="0" distL="0" distR="0" wp14:anchorId="755A4DBC" wp14:editId="49E3C3A8">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386FF348" w:rsidR="00F66F3A" w:rsidRDefault="00F66F3A" w:rsidP="00541EC6">
      <w:pPr>
        <w:pStyle w:val="af5"/>
      </w:pPr>
      <w:r w:rsidRPr="004E614C">
        <w:rPr>
          <w:rFonts w:hint="eastAsia"/>
        </w:rPr>
        <w:t>图</w:t>
      </w:r>
      <w:r w:rsidR="00E667D9">
        <w:rPr>
          <w:rFonts w:hint="eastAsia"/>
        </w:rPr>
        <w:t>4</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42B92E26" w:rsidR="00F66F3A" w:rsidRPr="00541EC6" w:rsidRDefault="00E667D9" w:rsidP="00541EC6">
      <w:pPr>
        <w:pStyle w:val="2"/>
        <w:spacing w:before="180" w:after="180"/>
        <w:rPr>
          <w:lang w:eastAsia="zh-CN"/>
        </w:rPr>
      </w:pPr>
      <w:bookmarkStart w:id="61" w:name="_Toc162021929"/>
      <w:r>
        <w:rPr>
          <w:rFonts w:hint="eastAsia"/>
          <w:lang w:eastAsia="zh-CN"/>
        </w:rPr>
        <w:t>4</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61"/>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值非常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4C21E6">
          <w:headerReference w:type="default" r:id="rId32"/>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18BBB3D4" w:rsidR="0092747F" w:rsidRPr="001F3A33" w:rsidRDefault="001F3A33" w:rsidP="001F3A33">
      <w:pPr>
        <w:pStyle w:val="1"/>
        <w:spacing w:before="360" w:after="360"/>
        <w:rPr>
          <w:lang w:eastAsia="zh-CN"/>
        </w:rPr>
      </w:pPr>
      <w:bookmarkStart w:id="62" w:name="_Toc162021930"/>
      <w:r w:rsidRPr="001F3A33">
        <w:rPr>
          <w:rFonts w:hint="eastAsia"/>
          <w:lang w:eastAsia="zh-CN"/>
        </w:rPr>
        <w:t>第</w:t>
      </w:r>
      <w:r w:rsidR="00D939C0">
        <w:rPr>
          <w:rFonts w:hint="eastAsia"/>
          <w:lang w:eastAsia="zh-CN"/>
        </w:rPr>
        <w:t>五</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62"/>
    </w:p>
    <w:p w14:paraId="1C8ED7BF" w14:textId="702C52CE" w:rsidR="00EC66E5" w:rsidRDefault="00EC66E5" w:rsidP="005A1FC9">
      <w:pPr>
        <w:pStyle w:val="2"/>
        <w:spacing w:before="180" w:after="180"/>
        <w:rPr>
          <w:lang w:eastAsia="zh-CN"/>
        </w:rPr>
      </w:pPr>
      <w:bookmarkStart w:id="63" w:name="_Toc162021931"/>
      <w:r>
        <w:rPr>
          <w:rFonts w:hint="eastAsia"/>
          <w:lang w:eastAsia="zh-CN"/>
        </w:rPr>
        <w:t>5.1 研究目的</w:t>
      </w:r>
      <w:bookmarkEnd w:id="63"/>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7D91DDA6" w:rsidR="00CC7C5B" w:rsidRPr="005A1FC9" w:rsidRDefault="008C4A7B" w:rsidP="005A1FC9">
      <w:pPr>
        <w:pStyle w:val="2"/>
        <w:spacing w:before="180" w:after="180"/>
        <w:rPr>
          <w:rFonts w:eastAsiaTheme="minorEastAsia"/>
          <w:lang w:eastAsia="zh-CN"/>
        </w:rPr>
      </w:pPr>
      <w:bookmarkStart w:id="64" w:name="_Toc162021932"/>
      <w:r>
        <w:rPr>
          <w:rFonts w:hint="eastAsia"/>
          <w:lang w:eastAsia="zh-CN"/>
        </w:rPr>
        <w:t>5</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64"/>
    </w:p>
    <w:p w14:paraId="51A01B99" w14:textId="40ACFF2A" w:rsidR="00D05733" w:rsidRPr="004E614C" w:rsidRDefault="008C4A7B" w:rsidP="00D05733">
      <w:pPr>
        <w:pStyle w:val="3"/>
        <w:spacing w:before="180" w:after="180"/>
        <w:rPr>
          <w:lang w:eastAsia="zh-CN"/>
        </w:rPr>
      </w:pPr>
      <w:bookmarkStart w:id="65" w:name="_Toc162021933"/>
      <w:r>
        <w:rPr>
          <w:rFonts w:hint="eastAsia"/>
          <w:lang w:eastAsia="zh-CN"/>
        </w:rPr>
        <w:t>5</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65"/>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A55105A" w:rsidR="009F7DF3" w:rsidRPr="004E614C" w:rsidRDefault="008C4A7B" w:rsidP="00880885">
      <w:pPr>
        <w:pStyle w:val="3"/>
        <w:spacing w:before="180" w:after="180"/>
        <w:rPr>
          <w:lang w:eastAsia="zh-CN"/>
        </w:rPr>
      </w:pPr>
      <w:bookmarkStart w:id="66" w:name="_Toc162021934"/>
      <w:r>
        <w:rPr>
          <w:rFonts w:hint="eastAsia"/>
          <w:lang w:eastAsia="zh-CN"/>
        </w:rPr>
        <w:t>5</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66"/>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0590945" w:rsidR="00E61935" w:rsidRDefault="008C4A7B" w:rsidP="00E61935">
      <w:pPr>
        <w:pStyle w:val="3"/>
        <w:spacing w:before="180" w:after="180"/>
        <w:rPr>
          <w:lang w:eastAsia="zh-CN"/>
        </w:rPr>
      </w:pPr>
      <w:bookmarkStart w:id="67" w:name="_Toc162021935"/>
      <w:r>
        <w:rPr>
          <w:rFonts w:hint="eastAsia"/>
          <w:lang w:eastAsia="zh-CN"/>
        </w:rPr>
        <w:t>5</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67"/>
    </w:p>
    <w:p w14:paraId="2A077423" w14:textId="4D3B07FA"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CC1646">
        <w:rPr>
          <w:rFonts w:hint="eastAsia"/>
          <w:lang w:eastAsia="zh-CN"/>
        </w:rPr>
        <w:instrText xml:space="preserve"> ADDIN EN.CITE &lt;EndNote&gt;&lt;Cite AuthorYear="1"&gt;&lt;Author&gt;</w:instrText>
      </w:r>
      <w:r w:rsidR="00CC1646">
        <w:rPr>
          <w:rFonts w:hint="eastAsia"/>
          <w:lang w:eastAsia="zh-CN"/>
        </w:rPr>
        <w:instrText>徐璐</w:instrText>
      </w:r>
      <w:r w:rsidR="00CC1646">
        <w:rPr>
          <w:rFonts w:hint="eastAsia"/>
          <w:lang w:eastAsia="zh-CN"/>
        </w:rPr>
        <w:instrText>&lt;/Author&gt;&lt;Year&gt;2022&lt;/Year&gt;&lt;RecNum&gt;138&lt;/RecNum&gt;&lt;DisplayText&gt;</w:instrText>
      </w:r>
      <w:r w:rsidR="00CC1646">
        <w:rPr>
          <w:rFonts w:hint="eastAsia"/>
          <w:lang w:eastAsia="zh-CN"/>
        </w:rPr>
        <w:instrText>徐璐</w:instrText>
      </w:r>
      <w:r w:rsidR="00CC1646">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CC1646">
        <w:rPr>
          <w:rFonts w:hint="eastAsia"/>
          <w:lang w:eastAsia="zh-CN"/>
        </w:rPr>
        <w:instrText>徐璐</w:instrText>
      </w:r>
      <w:r w:rsidR="00CC1646">
        <w:rPr>
          <w:rFonts w:hint="eastAsia"/>
          <w:lang w:eastAsia="zh-CN"/>
        </w:rPr>
        <w:instrText>&lt;/author&gt;&lt;/authors&gt;&lt;tertiary-authors&gt;&lt;author&gt;</w:instrText>
      </w:r>
      <w:r w:rsidR="00CC1646">
        <w:rPr>
          <w:rFonts w:hint="eastAsia"/>
          <w:lang w:eastAsia="zh-CN"/>
        </w:rPr>
        <w:instrText>姚琦</w:instrText>
      </w:r>
      <w:r w:rsidR="00CC1646">
        <w:rPr>
          <w:rFonts w:hint="eastAsia"/>
          <w:lang w:eastAsia="zh-CN"/>
        </w:rPr>
        <w:instrText>,&lt;/author&gt;&lt;/tertiary-authors&gt;&lt;/contributors&gt;&lt;titles&gt;&lt;title&gt;</w:instrText>
      </w:r>
      <w:r w:rsidR="00CC1646">
        <w:rPr>
          <w:rFonts w:hint="eastAsia"/>
          <w:lang w:eastAsia="zh-CN"/>
        </w:rPr>
        <w:instrText>相对剥夺感对网络不文明评论的影响</w:instrText>
      </w:r>
      <w:r w:rsidR="00CC1646">
        <w:rPr>
          <w:rFonts w:hint="eastAsia"/>
          <w:lang w:eastAsia="zh-CN"/>
        </w:rPr>
        <w:instrText>&lt;/title&gt;&lt;/titles&gt;&lt;keywords&gt;&lt;keyword&gt;</w:instrText>
      </w:r>
      <w:r w:rsidR="00CC1646">
        <w:rPr>
          <w:rFonts w:hint="eastAsia"/>
          <w:lang w:eastAsia="zh-CN"/>
        </w:rPr>
        <w:instrText>相对剥夺感</w:instrText>
      </w:r>
      <w:r w:rsidR="00CC1646">
        <w:rPr>
          <w:rFonts w:hint="eastAsia"/>
          <w:lang w:eastAsia="zh-CN"/>
        </w:rPr>
        <w:instrText>&lt;/keyword&gt;&lt;keyword&gt;</w:instrText>
      </w:r>
      <w:r w:rsidR="00CC1646">
        <w:rPr>
          <w:rFonts w:hint="eastAsia"/>
          <w:lang w:eastAsia="zh-CN"/>
        </w:rPr>
        <w:instrText>网络不文明评论</w:instrText>
      </w:r>
      <w:r w:rsidR="00CC1646">
        <w:rPr>
          <w:rFonts w:hint="eastAsia"/>
          <w:lang w:eastAsia="zh-CN"/>
        </w:rPr>
        <w:instrText>&lt;/keyword&gt;&lt;keyword&gt;</w:instrText>
      </w:r>
      <w:r w:rsidR="00CC1646">
        <w:rPr>
          <w:rFonts w:hint="eastAsia"/>
          <w:lang w:eastAsia="zh-CN"/>
        </w:rPr>
        <w:instrText>补偿性网络使用理论</w:instrText>
      </w:r>
      <w:r w:rsidR="00CC1646">
        <w:rPr>
          <w:rFonts w:hint="eastAsia"/>
          <w:lang w:eastAsia="zh-CN"/>
        </w:rPr>
        <w:instrText>&lt;/keyword&gt;&lt;keyword&gt;</w:instrText>
      </w:r>
      <w:r w:rsidR="00CC1646">
        <w:rPr>
          <w:rFonts w:hint="eastAsia"/>
          <w:lang w:eastAsia="zh-CN"/>
        </w:rPr>
        <w:instrText>地位寻求</w:instrText>
      </w:r>
      <w:r w:rsidR="00CC1646">
        <w:rPr>
          <w:rFonts w:hint="eastAsia"/>
          <w:lang w:eastAsia="zh-CN"/>
        </w:rPr>
        <w:instrText>&lt;/keyword&gt;&lt;keyword&gt;</w:instrText>
      </w:r>
      <w:r w:rsidR="00CC1646">
        <w:rPr>
          <w:rFonts w:hint="eastAsia"/>
          <w:lang w:eastAsia="zh-CN"/>
        </w:rPr>
        <w:instrText>领悟社会支持</w:instrText>
      </w:r>
      <w:r w:rsidR="00CC1646">
        <w:rPr>
          <w:rFonts w:hint="eastAsia"/>
          <w:lang w:eastAsia="zh-CN"/>
        </w:rPr>
        <w:instrText>&lt;/keyword&gt;&lt;/keywords&gt;&lt;dates&gt;&lt;year&gt;2022&lt;/year&gt;&lt;/dates&gt;&lt;publisher&gt;</w:instrText>
      </w:r>
      <w:r w:rsidR="00CC1646">
        <w:rPr>
          <w:rFonts w:hint="eastAsia"/>
          <w:lang w:eastAsia="zh-CN"/>
        </w:rPr>
        <w:instrText>华东师范大学</w:instrText>
      </w:r>
      <w:r w:rsidR="00CC1646">
        <w:rPr>
          <w:rFonts w:hint="eastAsia"/>
          <w:lang w:eastAsia="zh-CN"/>
        </w:rPr>
        <w:instrText>&lt;/publisher&gt;&lt;work-type&gt;</w:instrText>
      </w:r>
      <w:r w:rsidR="00CC1646">
        <w:rPr>
          <w:rFonts w:hint="eastAsia"/>
          <w:lang w:eastAsia="zh-CN"/>
        </w:rPr>
        <w:instrText>硕士</w:instrText>
      </w:r>
      <w:r w:rsidR="00CC1646">
        <w:rPr>
          <w:rFonts w:hint="eastAsia"/>
          <w:lang w:eastAsia="zh-CN"/>
        </w:rPr>
        <w:instrText>&lt;/work-type&gt;&lt;urls&gt;&lt;/urls&gt;&lt;electronic-resou</w:instrText>
      </w:r>
      <w:r w:rsidR="00CC1646">
        <w:rPr>
          <w:lang w:eastAsia="zh-CN"/>
        </w:rPr>
        <w:instrText>rce-num&gt;10.27149/d.cnki.ghdsu.2022.003687&lt;/electronic-resource-num&gt;&lt;remote-database-provider&gt;Cnki&lt;/remote-database-provider&gt;&lt;/record&gt;&lt;/Cite&gt;&lt;/EndNote&gt;</w:instrText>
      </w:r>
      <w:r w:rsidR="00CC1646">
        <w:rPr>
          <w:lang w:eastAsia="zh-CN"/>
        </w:rPr>
        <w:fldChar w:fldCharType="separate"/>
      </w:r>
      <w:r w:rsidR="00CC1646">
        <w:rPr>
          <w:rFonts w:hint="eastAsia"/>
          <w:noProof/>
          <w:lang w:eastAsia="zh-CN"/>
        </w:rPr>
        <w:t>徐璐</w:t>
      </w:r>
      <w:r w:rsidR="00CC1646">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一修改了其中的反向计分题，将其改为了正向计分。</w:t>
      </w:r>
      <w:r w:rsidR="002A789E">
        <w:rPr>
          <w:rFonts w:hint="eastAsia"/>
          <w:lang w:eastAsia="zh-CN"/>
        </w:rPr>
        <w:t>经过研究一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0003CED1"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07174BEB"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4A606CF0" w:rsidR="004025A4" w:rsidRDefault="008C4A7B" w:rsidP="004025A4">
      <w:pPr>
        <w:pStyle w:val="3"/>
        <w:spacing w:before="180" w:after="180"/>
        <w:rPr>
          <w:lang w:eastAsia="zh-CN"/>
        </w:rPr>
      </w:pPr>
      <w:bookmarkStart w:id="68" w:name="_Toc162021936"/>
      <w:r>
        <w:rPr>
          <w:rFonts w:hint="eastAsia"/>
          <w:lang w:eastAsia="zh-CN"/>
        </w:rPr>
        <w:t>5</w:t>
      </w:r>
      <w:r w:rsidR="004025A4">
        <w:rPr>
          <w:rFonts w:hint="eastAsia"/>
        </w:rPr>
        <w:t>.</w:t>
      </w:r>
      <w:r w:rsidR="002525D4">
        <w:rPr>
          <w:rFonts w:hint="eastAsia"/>
          <w:lang w:eastAsia="zh-CN"/>
        </w:rPr>
        <w:t>2</w:t>
      </w:r>
      <w:r w:rsidR="004025A4">
        <w:rPr>
          <w:rFonts w:hint="eastAsia"/>
        </w:rPr>
        <w:t>.4 数据分析</w:t>
      </w:r>
      <w:bookmarkEnd w:id="68"/>
    </w:p>
    <w:p w14:paraId="6F963CDA" w14:textId="1B13B48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57E2574"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65B086A9" w:rsidR="009F7DF3" w:rsidRPr="00F33CEC" w:rsidRDefault="008C4A7B" w:rsidP="00F33CEC">
      <w:pPr>
        <w:pStyle w:val="2"/>
        <w:spacing w:before="180" w:after="180"/>
        <w:rPr>
          <w:lang w:eastAsia="zh-CN"/>
        </w:rPr>
      </w:pPr>
      <w:bookmarkStart w:id="69" w:name="_Toc162021937"/>
      <w:r>
        <w:rPr>
          <w:rFonts w:hint="eastAsia"/>
          <w:lang w:eastAsia="zh-CN"/>
        </w:rPr>
        <w:t>5</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69"/>
    </w:p>
    <w:p w14:paraId="05717D14" w14:textId="488DCE6F" w:rsidR="004D073F" w:rsidRPr="004E614C" w:rsidRDefault="008C4A7B" w:rsidP="004D073F">
      <w:pPr>
        <w:pStyle w:val="3"/>
        <w:spacing w:before="180" w:after="180"/>
        <w:rPr>
          <w:lang w:eastAsia="zh-CN"/>
        </w:rPr>
      </w:pPr>
      <w:bookmarkStart w:id="70" w:name="_Toc162021938"/>
      <w:r>
        <w:rPr>
          <w:rFonts w:hint="eastAsia"/>
          <w:lang w:eastAsia="zh-CN"/>
        </w:rPr>
        <w:t>5</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70"/>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r w:rsidR="0058767D">
        <w:rPr>
          <w:rFonts w:cs="Times New Roman"/>
          <w:lang w:eastAsia="zh-CN"/>
        </w:rPr>
        <w:t>’</w:t>
      </w:r>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DB53CEB" w:rsidR="006333D0" w:rsidRPr="004E614C" w:rsidRDefault="008C4A7B" w:rsidP="006333D0">
      <w:pPr>
        <w:pStyle w:val="3"/>
        <w:spacing w:before="180" w:after="180"/>
        <w:rPr>
          <w:lang w:eastAsia="zh-CN"/>
        </w:rPr>
      </w:pPr>
      <w:bookmarkStart w:id="71" w:name="_Toc162021939"/>
      <w:commentRangeStart w:id="72"/>
      <w:r>
        <w:rPr>
          <w:rFonts w:hint="eastAsia"/>
          <w:lang w:eastAsia="zh-CN"/>
        </w:rPr>
        <w:t>5</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71"/>
      <w:commentRangeEnd w:id="72"/>
      <w:r w:rsidR="000F4FCF">
        <w:rPr>
          <w:rStyle w:val="af9"/>
          <w:rFonts w:ascii="Times New Roman" w:eastAsia="宋体" w:hAnsi="Times New Roman" w:cstheme="minorBidi"/>
          <w:b w:val="0"/>
          <w:bCs w:val="0"/>
        </w:rPr>
        <w:commentReference w:id="72"/>
      </w:r>
    </w:p>
    <w:p w14:paraId="792B1B4A" w14:textId="395DBB22" w:rsidR="006333D0" w:rsidRDefault="006333D0" w:rsidP="005A1FC9">
      <w:pPr>
        <w:pStyle w:val="af3"/>
      </w:pPr>
      <w:r w:rsidRPr="004E614C">
        <w:rPr>
          <w:rFonts w:hint="eastAsia"/>
        </w:rPr>
        <w:t>表</w:t>
      </w:r>
      <w:r w:rsidR="008F26B2">
        <w:rPr>
          <w:rFonts w:hint="eastAsia"/>
        </w:rPr>
        <w:t>5</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461E8554"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0E597AF5" w:rsidR="002A5ECB" w:rsidRPr="00753623" w:rsidRDefault="008C4A7B" w:rsidP="00753623">
      <w:pPr>
        <w:pStyle w:val="3"/>
        <w:spacing w:before="180" w:after="180"/>
        <w:rPr>
          <w:lang w:eastAsia="zh-CN"/>
        </w:rPr>
      </w:pPr>
      <w:bookmarkStart w:id="73" w:name="_Toc162021940"/>
      <w:r>
        <w:rPr>
          <w:rFonts w:hint="eastAsia"/>
          <w:lang w:eastAsia="zh-CN"/>
        </w:rPr>
        <w:t>5</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73"/>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5ECF9397" w:rsidR="008122F8" w:rsidRDefault="008122F8" w:rsidP="008122F8">
      <w:pPr>
        <w:pStyle w:val="af5"/>
      </w:pPr>
      <w:r>
        <w:rPr>
          <w:rFonts w:hint="eastAsia"/>
        </w:rPr>
        <w:t>图</w:t>
      </w:r>
      <w:r w:rsidR="008F26B2">
        <w:rPr>
          <w:rFonts w:hint="eastAsia"/>
        </w:rPr>
        <w:t>5</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B246C3A" w:rsidR="00375389" w:rsidRPr="008122F8" w:rsidRDefault="008C4A7B" w:rsidP="008122F8">
      <w:pPr>
        <w:pStyle w:val="3"/>
        <w:spacing w:before="180" w:after="180"/>
        <w:rPr>
          <w:sz w:val="28"/>
          <w:szCs w:val="48"/>
          <w:lang w:eastAsia="zh-CN"/>
        </w:rPr>
      </w:pPr>
      <w:bookmarkStart w:id="74" w:name="_Toc162021941"/>
      <w:r>
        <w:rPr>
          <w:rFonts w:hint="eastAsia"/>
          <w:lang w:eastAsia="zh-CN"/>
        </w:rPr>
        <w:t>5</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74"/>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460BA5A1"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ED7C80">
        <w:rPr>
          <w:rFonts w:hint="eastAsia"/>
          <w:lang w:eastAsia="zh-CN"/>
        </w:rPr>
        <w:t>5</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1A68A72A" w:rsidR="004449EC" w:rsidRPr="004E614C" w:rsidRDefault="004449EC" w:rsidP="005A1FC9">
      <w:pPr>
        <w:pStyle w:val="af3"/>
      </w:pPr>
      <w:r w:rsidRPr="004E614C">
        <w:rPr>
          <w:rFonts w:hint="eastAsia"/>
        </w:rPr>
        <w:t>表</w:t>
      </w:r>
      <w:r w:rsidR="008F26B2">
        <w:rPr>
          <w:rFonts w:hint="eastAsia"/>
        </w:rPr>
        <w:t>5</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7B245234" w:rsidR="00785E25" w:rsidRPr="005A1FC9" w:rsidRDefault="008C4A7B" w:rsidP="005A1FC9">
      <w:pPr>
        <w:pStyle w:val="3"/>
        <w:spacing w:before="180" w:after="180"/>
        <w:rPr>
          <w:lang w:eastAsia="zh-CN"/>
        </w:rPr>
      </w:pPr>
      <w:bookmarkStart w:id="75" w:name="_Toc162021942"/>
      <w:r>
        <w:rPr>
          <w:rFonts w:hint="eastAsia"/>
          <w:lang w:eastAsia="zh-CN"/>
        </w:rPr>
        <w:t>5</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75"/>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5C8C93B5" w:rsidR="00785E25" w:rsidRPr="004E614C" w:rsidRDefault="00785E25" w:rsidP="005A1FC9">
      <w:pPr>
        <w:pStyle w:val="af3"/>
      </w:pPr>
      <w:r w:rsidRPr="004E614C">
        <w:rPr>
          <w:rFonts w:hint="eastAsia"/>
        </w:rPr>
        <w:t>表</w:t>
      </w:r>
      <w:r w:rsidR="008F26B2">
        <w:rPr>
          <w:rFonts w:hint="eastAsia"/>
        </w:rPr>
        <w:t>5</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332B09C9" w:rsidR="00EA3C36" w:rsidRPr="005A1FC9" w:rsidRDefault="008C4A7B" w:rsidP="005A1FC9">
      <w:pPr>
        <w:pStyle w:val="2"/>
        <w:spacing w:before="180" w:after="180"/>
        <w:rPr>
          <w:lang w:eastAsia="zh-CN"/>
        </w:rPr>
      </w:pPr>
      <w:bookmarkStart w:id="76" w:name="_Toc162021943"/>
      <w:r>
        <w:rPr>
          <w:rFonts w:hint="eastAsia"/>
          <w:lang w:eastAsia="zh-CN"/>
        </w:rPr>
        <w:t>5</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76"/>
    </w:p>
    <w:p w14:paraId="035F4AB9" w14:textId="3F137BCC"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EC796A">
        <w:rPr>
          <w:rFonts w:hint="eastAsia"/>
          <w:lang w:eastAsia="zh-CN"/>
        </w:rPr>
        <w:t>5</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微信朋友圈，微博或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13ED103E"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采用更严格的方法来检验是否存在共同方法偏差。</w:t>
      </w:r>
    </w:p>
    <w:p w14:paraId="15111E4F" w14:textId="5F4D63DA" w:rsidR="00634FC0" w:rsidRDefault="00942F84" w:rsidP="00942F84">
      <w:pPr>
        <w:ind w:firstLine="480"/>
        <w:rPr>
          <w:lang w:eastAsia="zh-CN"/>
        </w:rPr>
        <w:sectPr w:rsidR="00634FC0" w:rsidSect="004C21E6">
          <w:headerReference w:type="default" r:id="rId34"/>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w:t>
      </w:r>
      <w:r w:rsidR="002A789E">
        <w:rPr>
          <w:rFonts w:hint="eastAsia"/>
          <w:lang w:eastAsia="zh-CN"/>
        </w:rPr>
        <w:t>研究</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FC614A3" w:rsidR="0092747F" w:rsidRPr="00634FC0" w:rsidRDefault="00634FC0" w:rsidP="00634FC0">
      <w:pPr>
        <w:pStyle w:val="1"/>
        <w:spacing w:before="360" w:after="360"/>
        <w:rPr>
          <w:lang w:eastAsia="zh-CN"/>
        </w:rPr>
      </w:pPr>
      <w:bookmarkStart w:id="77" w:name="_Toc162021944"/>
      <w:r>
        <w:rPr>
          <w:rFonts w:hint="eastAsia"/>
          <w:lang w:eastAsia="zh-CN"/>
        </w:rPr>
        <w:t>第</w:t>
      </w:r>
      <w:r w:rsidR="00D939C0">
        <w:rPr>
          <w:rFonts w:hint="eastAsia"/>
          <w:lang w:eastAsia="zh-CN"/>
        </w:rPr>
        <w:t>六</w:t>
      </w:r>
      <w:r>
        <w:rPr>
          <w:rFonts w:hint="eastAsia"/>
          <w:lang w:eastAsia="zh-CN"/>
        </w:rPr>
        <w:t xml:space="preserve">章 </w:t>
      </w:r>
      <w:r w:rsidR="008C4E57">
        <w:rPr>
          <w:rFonts w:hint="eastAsia"/>
          <w:lang w:eastAsia="zh-CN"/>
        </w:rPr>
        <w:t>研究四：社会比较倾向的调节效应</w:t>
      </w:r>
      <w:bookmarkEnd w:id="77"/>
    </w:p>
    <w:p w14:paraId="7F9F456A" w14:textId="5EF7D607" w:rsidR="002525D4" w:rsidRDefault="002525D4" w:rsidP="00F33CEC">
      <w:pPr>
        <w:pStyle w:val="2"/>
        <w:spacing w:before="180" w:after="180"/>
        <w:rPr>
          <w:lang w:eastAsia="zh-CN"/>
        </w:rPr>
      </w:pPr>
      <w:bookmarkStart w:id="78" w:name="_Toc162021945"/>
      <w:r>
        <w:rPr>
          <w:rFonts w:hint="eastAsia"/>
          <w:lang w:eastAsia="zh-CN"/>
        </w:rPr>
        <w:t>6.1 研究目的</w:t>
      </w:r>
      <w:bookmarkEnd w:id="78"/>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4AF169C1" w:rsidR="00B81396" w:rsidRPr="00F33CEC" w:rsidRDefault="008C4A7B" w:rsidP="00F33CEC">
      <w:pPr>
        <w:pStyle w:val="2"/>
        <w:spacing w:before="180" w:after="180"/>
        <w:rPr>
          <w:lang w:eastAsia="zh-CN"/>
        </w:rPr>
      </w:pPr>
      <w:bookmarkStart w:id="79" w:name="_Toc162021946"/>
      <w:r>
        <w:rPr>
          <w:rFonts w:hint="eastAsia"/>
          <w:lang w:eastAsia="zh-CN"/>
        </w:rPr>
        <w:t>6</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79"/>
    </w:p>
    <w:p w14:paraId="188598FC" w14:textId="15CEE2C3" w:rsidR="00D05733" w:rsidRPr="004E614C" w:rsidRDefault="008C4A7B" w:rsidP="00D05733">
      <w:pPr>
        <w:pStyle w:val="3"/>
        <w:spacing w:before="180" w:after="180"/>
        <w:rPr>
          <w:lang w:eastAsia="zh-CN"/>
        </w:rPr>
      </w:pPr>
      <w:bookmarkStart w:id="80" w:name="_Toc162021947"/>
      <w:r>
        <w:rPr>
          <w:rFonts w:hint="eastAsia"/>
          <w:lang w:eastAsia="zh-CN"/>
        </w:rPr>
        <w:t>6</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80"/>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0AA34CD" w:rsidR="00B81396" w:rsidRPr="004E614C" w:rsidRDefault="008C4A7B" w:rsidP="00B81396">
      <w:pPr>
        <w:pStyle w:val="3"/>
        <w:spacing w:before="180" w:after="180"/>
        <w:rPr>
          <w:lang w:eastAsia="zh-CN"/>
        </w:rPr>
      </w:pPr>
      <w:bookmarkStart w:id="81" w:name="_Toc162021948"/>
      <w:r>
        <w:rPr>
          <w:rFonts w:hint="eastAsia"/>
          <w:lang w:eastAsia="zh-CN"/>
        </w:rPr>
        <w:t>6</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81"/>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18EDCBC6" w:rsidR="001D6390" w:rsidRDefault="008C4A7B" w:rsidP="001D6390">
      <w:pPr>
        <w:pStyle w:val="3"/>
        <w:spacing w:before="180" w:after="180"/>
        <w:rPr>
          <w:lang w:eastAsia="zh-CN"/>
        </w:rPr>
      </w:pPr>
      <w:bookmarkStart w:id="82" w:name="_Toc162021949"/>
      <w:r>
        <w:rPr>
          <w:rFonts w:hint="eastAsia"/>
          <w:lang w:eastAsia="zh-CN"/>
        </w:rPr>
        <w:t>6</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82"/>
    </w:p>
    <w:p w14:paraId="5B03AC61" w14:textId="04D8BED8"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一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439D5EB5"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298A6E6A"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3EBA9AAB"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77777777"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5E9ADA7F" w:rsidR="0074622D" w:rsidRDefault="008C4A7B" w:rsidP="0074622D">
      <w:pPr>
        <w:pStyle w:val="3"/>
        <w:spacing w:before="180" w:after="180"/>
        <w:rPr>
          <w:lang w:eastAsia="zh-CN"/>
        </w:rPr>
      </w:pPr>
      <w:bookmarkStart w:id="83" w:name="_Toc162021950"/>
      <w:r>
        <w:rPr>
          <w:rFonts w:hint="eastAsia"/>
          <w:lang w:eastAsia="zh-CN"/>
        </w:rPr>
        <w:t>6</w:t>
      </w:r>
      <w:r w:rsidR="0074622D">
        <w:rPr>
          <w:rFonts w:hint="eastAsia"/>
        </w:rPr>
        <w:t>.</w:t>
      </w:r>
      <w:r w:rsidR="002525D4">
        <w:rPr>
          <w:rFonts w:hint="eastAsia"/>
          <w:lang w:eastAsia="zh-CN"/>
        </w:rPr>
        <w:t>2</w:t>
      </w:r>
      <w:r w:rsidR="0074622D">
        <w:rPr>
          <w:rFonts w:hint="eastAsia"/>
        </w:rPr>
        <w:t>.4 数据分析</w:t>
      </w:r>
      <w:bookmarkEnd w:id="83"/>
    </w:p>
    <w:p w14:paraId="337E33DB" w14:textId="139F9BCB"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4286B8FA"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75858385" w:rsidR="00B81396" w:rsidRPr="00F33CEC" w:rsidRDefault="008C4A7B" w:rsidP="00F33CEC">
      <w:pPr>
        <w:pStyle w:val="2"/>
        <w:spacing w:before="180" w:after="180"/>
        <w:rPr>
          <w:lang w:eastAsia="zh-CN"/>
        </w:rPr>
      </w:pPr>
      <w:bookmarkStart w:id="84" w:name="_Toc162021951"/>
      <w:r>
        <w:rPr>
          <w:rFonts w:hint="eastAsia"/>
          <w:lang w:eastAsia="zh-CN"/>
        </w:rPr>
        <w:t>6</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84"/>
    </w:p>
    <w:p w14:paraId="2A1C6511" w14:textId="6AE8343D" w:rsidR="00B81396" w:rsidRPr="004E614C" w:rsidRDefault="008C4A7B" w:rsidP="00B81396">
      <w:pPr>
        <w:pStyle w:val="3"/>
        <w:spacing w:before="180" w:after="180"/>
        <w:rPr>
          <w:lang w:eastAsia="zh-CN"/>
        </w:rPr>
      </w:pPr>
      <w:bookmarkStart w:id="85" w:name="_Toc162021952"/>
      <w:r>
        <w:rPr>
          <w:rFonts w:hint="eastAsia"/>
          <w:lang w:eastAsia="zh-CN"/>
        </w:rPr>
        <w:t>6</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85"/>
    </w:p>
    <w:p w14:paraId="158FA0B6" w14:textId="52E82B30" w:rsidR="00B81396" w:rsidRPr="004E614C" w:rsidRDefault="00BC4155" w:rsidP="005A1FC9">
      <w:pPr>
        <w:pStyle w:val="af3"/>
      </w:pPr>
      <w:r w:rsidRPr="004E614C">
        <w:rPr>
          <w:rFonts w:hint="eastAsia"/>
        </w:rPr>
        <w:t>表</w:t>
      </w:r>
      <w:r w:rsidR="00ED7C80">
        <w:rPr>
          <w:rFonts w:hint="eastAsia"/>
        </w:rPr>
        <w:t>6</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5FDDF3BF" w:rsidR="00341D38" w:rsidRDefault="00341D38" w:rsidP="00341D38">
      <w:pPr>
        <w:ind w:firstLine="480"/>
        <w:rPr>
          <w:lang w:eastAsia="zh-CN"/>
        </w:rPr>
      </w:pPr>
      <w:r>
        <w:rPr>
          <w:rFonts w:hint="eastAsia"/>
          <w:lang w:eastAsia="zh-CN"/>
        </w:rPr>
        <w:t>注：</w:t>
      </w:r>
      <w:r>
        <w:rPr>
          <w:rFonts w:hint="eastAsia"/>
          <w:lang w:eastAsia="zh-CN"/>
        </w:rPr>
        <w:t>N = 303</w:t>
      </w:r>
    </w:p>
    <w:p w14:paraId="17667AB2" w14:textId="62AEF216" w:rsidR="004E202A" w:rsidRPr="004E202A" w:rsidRDefault="008C4A7B" w:rsidP="004E202A">
      <w:pPr>
        <w:pStyle w:val="3"/>
        <w:spacing w:before="180" w:after="180"/>
        <w:rPr>
          <w:lang w:eastAsia="zh-CN"/>
        </w:rPr>
      </w:pPr>
      <w:bookmarkStart w:id="86" w:name="_Toc162021953"/>
      <w:r>
        <w:rPr>
          <w:rFonts w:hint="eastAsia"/>
          <w:lang w:eastAsia="zh-CN"/>
        </w:rPr>
        <w:t>6</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86"/>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0234FE82" w:rsidR="008122F8" w:rsidRDefault="008122F8" w:rsidP="008122F8">
      <w:pPr>
        <w:pStyle w:val="af5"/>
      </w:pPr>
      <w:r>
        <w:rPr>
          <w:rFonts w:hint="eastAsia"/>
        </w:rPr>
        <w:t>图</w:t>
      </w:r>
      <w:r w:rsidR="00ED7C80">
        <w:rPr>
          <w:rFonts w:hint="eastAsia"/>
        </w:rPr>
        <w:t>6</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5B42DB9B" w:rsidR="00B81396" w:rsidRPr="003A1758" w:rsidRDefault="008C4A7B" w:rsidP="003A1758">
      <w:pPr>
        <w:pStyle w:val="3"/>
        <w:spacing w:before="180" w:after="180"/>
        <w:rPr>
          <w:szCs w:val="22"/>
          <w:lang w:eastAsia="zh-CN"/>
        </w:rPr>
      </w:pPr>
      <w:bookmarkStart w:id="87" w:name="_Toc162021954"/>
      <w:r>
        <w:rPr>
          <w:rFonts w:hint="eastAsia"/>
          <w:lang w:eastAsia="zh-CN"/>
        </w:rPr>
        <w:t>6</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87"/>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28601E44"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ED7C80">
        <w:rPr>
          <w:rFonts w:hint="eastAsia"/>
          <w:lang w:eastAsia="zh-CN"/>
        </w:rPr>
        <w:t>6</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B467E20" w:rsidR="00580E17" w:rsidRPr="004E614C" w:rsidRDefault="00580E17" w:rsidP="00832CA8">
      <w:pPr>
        <w:pStyle w:val="af3"/>
      </w:pPr>
      <w:r w:rsidRPr="004E614C">
        <w:rPr>
          <w:rFonts w:hint="eastAsia"/>
        </w:rPr>
        <w:t>表</w:t>
      </w:r>
      <w:r w:rsidR="00ED7C80">
        <w:rPr>
          <w:rFonts w:hint="eastAsia"/>
        </w:rPr>
        <w:t>6</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77917A2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039BA5FB" w:rsidR="00B81396" w:rsidRPr="004E614C" w:rsidRDefault="00590FBB" w:rsidP="00832CA8">
      <w:pPr>
        <w:pStyle w:val="af3"/>
      </w:pPr>
      <w:r w:rsidRPr="004E614C">
        <w:rPr>
          <w:rFonts w:hint="eastAsia"/>
        </w:rPr>
        <w:t>表</w:t>
      </w:r>
      <w:r w:rsidR="00ED7C80">
        <w:rPr>
          <w:rFonts w:hint="eastAsia"/>
        </w:rPr>
        <w:t>6</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3EA568B0" w:rsidR="008351D6" w:rsidRPr="00832CA8" w:rsidRDefault="008C4A7B" w:rsidP="00832CA8">
      <w:pPr>
        <w:pStyle w:val="3"/>
        <w:spacing w:before="180" w:after="180"/>
        <w:rPr>
          <w:lang w:eastAsia="zh-CN"/>
        </w:rPr>
      </w:pPr>
      <w:bookmarkStart w:id="88" w:name="_Toc162021955"/>
      <w:r>
        <w:rPr>
          <w:rFonts w:hint="eastAsia"/>
          <w:lang w:eastAsia="zh-CN"/>
        </w:rPr>
        <w:t>6</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88"/>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4B365A61" w:rsidR="00B81396" w:rsidRPr="004E614C" w:rsidRDefault="00590FBB" w:rsidP="00832CA8">
      <w:pPr>
        <w:pStyle w:val="af3"/>
      </w:pPr>
      <w:r w:rsidRPr="004E614C">
        <w:rPr>
          <w:rFonts w:hint="eastAsia"/>
        </w:rPr>
        <w:t>表</w:t>
      </w:r>
      <w:r w:rsidR="00ED7C80">
        <w:rPr>
          <w:rFonts w:hint="eastAsia"/>
        </w:rPr>
        <w:t>6</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485208CD"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59E1A5C8" w:rsidR="00232E6F" w:rsidRPr="004E614C" w:rsidRDefault="004366DA" w:rsidP="00832CA8">
      <w:pPr>
        <w:pStyle w:val="af3"/>
      </w:pPr>
      <w:r w:rsidRPr="004E614C">
        <w:rPr>
          <w:rFonts w:hint="eastAsia"/>
        </w:rPr>
        <w:t>表</w:t>
      </w:r>
      <w:r w:rsidR="00ED7C80">
        <w:rPr>
          <w:rFonts w:hint="eastAsia"/>
        </w:rPr>
        <w:t>6</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4167C68E"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1834B80E" w:rsidR="00AA7CA0" w:rsidRPr="004E614C" w:rsidRDefault="00AA7CA0" w:rsidP="00AA7CA0">
      <w:pPr>
        <w:pStyle w:val="af5"/>
      </w:pPr>
      <w:r>
        <w:rPr>
          <w:rFonts w:hint="eastAsia"/>
        </w:rPr>
        <w:t>图</w:t>
      </w:r>
      <w:r w:rsidR="00ED7C80">
        <w:rPr>
          <w:rFonts w:hint="eastAsia"/>
        </w:rPr>
        <w:t>6</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570CB9B9" w:rsidR="00AA7CA0" w:rsidRPr="004E614C" w:rsidRDefault="00AA7CA0" w:rsidP="00AA7CA0">
      <w:pPr>
        <w:pStyle w:val="af5"/>
      </w:pPr>
      <w:r>
        <w:rPr>
          <w:rFonts w:hint="eastAsia"/>
        </w:rPr>
        <w:t>图</w:t>
      </w:r>
      <w:r w:rsidR="00ED7C80">
        <w:rPr>
          <w:rFonts w:hint="eastAsia"/>
        </w:rPr>
        <w:t>6</w:t>
      </w:r>
      <w:r w:rsidR="007D2E9A">
        <w:t>.3</w:t>
      </w:r>
      <w:r>
        <w:rPr>
          <w:rFonts w:hint="eastAsia"/>
        </w:rPr>
        <w:t xml:space="preserve"> 向下比较中社会比较倾向的调节作用</w:t>
      </w:r>
    </w:p>
    <w:p w14:paraId="743895F6" w14:textId="2E67B969" w:rsidR="00804A69" w:rsidRPr="00F33CEC" w:rsidRDefault="008C4A7B" w:rsidP="00F33CEC">
      <w:pPr>
        <w:pStyle w:val="2"/>
        <w:spacing w:before="180" w:after="180"/>
        <w:rPr>
          <w:lang w:eastAsia="zh-CN"/>
        </w:rPr>
      </w:pPr>
      <w:bookmarkStart w:id="89" w:name="_Toc162021956"/>
      <w:r>
        <w:rPr>
          <w:rFonts w:hint="eastAsia"/>
          <w:lang w:eastAsia="zh-CN"/>
        </w:rPr>
        <w:t>6</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89"/>
    </w:p>
    <w:p w14:paraId="432E3A6E" w14:textId="7C224E03" w:rsidR="0099217A" w:rsidRDefault="004366DA" w:rsidP="00F971FB">
      <w:pPr>
        <w:rPr>
          <w:lang w:eastAsia="zh-CN"/>
        </w:rPr>
      </w:pPr>
      <w:r w:rsidRPr="004E614C">
        <w:rPr>
          <w:lang w:eastAsia="zh-CN"/>
        </w:rPr>
        <w:tab/>
      </w:r>
      <w:r w:rsidR="00F971FB">
        <w:rPr>
          <w:rFonts w:hint="eastAsia"/>
          <w:lang w:eastAsia="zh-CN"/>
        </w:rPr>
        <w:t>研究三</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四</w:t>
      </w:r>
      <w:r w:rsidR="0099217A" w:rsidRPr="0099217A">
        <w:rPr>
          <w:rFonts w:hint="eastAsia"/>
          <w:lang w:eastAsia="zh-CN"/>
        </w:rPr>
        <w:t>采用了一种不同的方法来探究社会比较对生活满意度的影响。</w:t>
      </w:r>
      <w:r w:rsidR="00F971FB">
        <w:rPr>
          <w:rFonts w:hint="eastAsia"/>
          <w:lang w:eastAsia="zh-CN"/>
        </w:rPr>
        <w:t>研究四</w:t>
      </w:r>
      <w:r w:rsidR="0099217A" w:rsidRPr="0099217A">
        <w:rPr>
          <w:rFonts w:hint="eastAsia"/>
          <w:lang w:eastAsia="zh-CN"/>
        </w:rPr>
        <w:t>不再操纵社会比较的方向，而是测量了人们在社交网络上进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4BCC6DDC"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6331CE3E" w:rsidR="00634FC0" w:rsidRDefault="003E68BE" w:rsidP="001B1CDD">
      <w:pPr>
        <w:ind w:firstLine="480"/>
        <w:rPr>
          <w:lang w:eastAsia="zh-CN"/>
        </w:rPr>
        <w:sectPr w:rsidR="00634FC0" w:rsidSect="004C21E6">
          <w:headerReference w:type="default" r:id="rId38"/>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8768BE7" w:rsidR="0092747F" w:rsidRPr="00634FC0" w:rsidRDefault="00634FC0" w:rsidP="00634FC0">
      <w:pPr>
        <w:pStyle w:val="1"/>
        <w:spacing w:before="360" w:after="360"/>
        <w:rPr>
          <w:lang w:eastAsia="zh-CN"/>
        </w:rPr>
      </w:pPr>
      <w:bookmarkStart w:id="90" w:name="_Toc162021957"/>
      <w:r>
        <w:rPr>
          <w:rFonts w:hint="eastAsia"/>
          <w:lang w:eastAsia="zh-CN"/>
        </w:rPr>
        <w:t>第</w:t>
      </w:r>
      <w:r w:rsidR="00D939C0">
        <w:rPr>
          <w:rFonts w:hint="eastAsia"/>
          <w:lang w:eastAsia="zh-CN"/>
        </w:rPr>
        <w:t>七</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90"/>
    </w:p>
    <w:p w14:paraId="38A4862A" w14:textId="119322CA" w:rsidR="002525D4" w:rsidRDefault="002525D4" w:rsidP="00F33CEC">
      <w:pPr>
        <w:pStyle w:val="2"/>
        <w:spacing w:before="180" w:after="180"/>
        <w:rPr>
          <w:lang w:eastAsia="zh-CN"/>
        </w:rPr>
      </w:pPr>
      <w:bookmarkStart w:id="91" w:name="_Toc162021958"/>
      <w:r>
        <w:rPr>
          <w:rFonts w:hint="eastAsia"/>
          <w:lang w:eastAsia="zh-CN"/>
        </w:rPr>
        <w:t>7.1 研究目的</w:t>
      </w:r>
      <w:bookmarkEnd w:id="91"/>
    </w:p>
    <w:p w14:paraId="27F1344C" w14:textId="56B31901" w:rsidR="002525D4" w:rsidRPr="002525D4" w:rsidRDefault="002525D4" w:rsidP="002525D4">
      <w:pPr>
        <w:rPr>
          <w:lang w:eastAsia="zh-CN"/>
        </w:rPr>
      </w:pPr>
      <w:r>
        <w:rPr>
          <w:lang w:eastAsia="zh-CN"/>
        </w:rPr>
        <w:tab/>
      </w:r>
      <w:r>
        <w:rPr>
          <w:rFonts w:hint="eastAsia"/>
          <w:lang w:eastAsia="zh-CN"/>
        </w:rPr>
        <w:t>本研究旨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4EB36B24" w:rsidR="004D5983" w:rsidRPr="00F33CEC" w:rsidRDefault="008C4A7B" w:rsidP="00F33CEC">
      <w:pPr>
        <w:pStyle w:val="2"/>
        <w:spacing w:before="180" w:after="180"/>
        <w:rPr>
          <w:lang w:eastAsia="zh-CN"/>
        </w:rPr>
      </w:pPr>
      <w:bookmarkStart w:id="92" w:name="_Toc162021959"/>
      <w:r>
        <w:rPr>
          <w:rFonts w:hint="eastAsia"/>
          <w:lang w:eastAsia="zh-CN"/>
        </w:rPr>
        <w:t>7</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92"/>
    </w:p>
    <w:p w14:paraId="1EBADDE5" w14:textId="3D6C6053" w:rsidR="00167013" w:rsidRPr="004E614C" w:rsidRDefault="008C4A7B" w:rsidP="00167013">
      <w:pPr>
        <w:pStyle w:val="3"/>
        <w:spacing w:before="180" w:after="180"/>
        <w:rPr>
          <w:lang w:eastAsia="zh-CN"/>
        </w:rPr>
      </w:pPr>
      <w:bookmarkStart w:id="93" w:name="_Toc162021960"/>
      <w:r>
        <w:rPr>
          <w:rFonts w:hint="eastAsia"/>
          <w:lang w:eastAsia="zh-CN"/>
        </w:rPr>
        <w:t>7</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93"/>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94" w:name="_Toc16202196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94"/>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3E5CC7C6" w14:textId="0E5E20C0" w:rsidR="00AF6CE5" w:rsidRDefault="008C4A7B" w:rsidP="00D05D41">
      <w:pPr>
        <w:pStyle w:val="3"/>
        <w:spacing w:before="180" w:after="180"/>
        <w:rPr>
          <w:lang w:eastAsia="zh-CN"/>
        </w:rPr>
      </w:pPr>
      <w:bookmarkStart w:id="95" w:name="_Toc162021962"/>
      <w:r>
        <w:rPr>
          <w:rFonts w:hint="eastAsia"/>
          <w:lang w:eastAsia="zh-CN"/>
        </w:rPr>
        <w:t>7</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95"/>
    </w:p>
    <w:p w14:paraId="00CBE903" w14:textId="77777777"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因此，研究一对该量表进行了修订和信效度检验。经过研究一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87D6C1D"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FF3168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07B588B9"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789F1D4"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B73FC9">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73FC9">
        <w:rPr>
          <w:lang w:eastAsia="zh-CN"/>
        </w:rPr>
        <w:fldChar w:fldCharType="separate"/>
      </w:r>
      <w:r w:rsidR="00B73FC9">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F16F47D"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一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609FD256"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4A4CAD95" w:rsidR="003964CF" w:rsidRDefault="008C4A7B" w:rsidP="003964CF">
      <w:pPr>
        <w:pStyle w:val="3"/>
        <w:spacing w:before="180" w:after="180"/>
        <w:rPr>
          <w:lang w:eastAsia="zh-CN"/>
        </w:rPr>
      </w:pPr>
      <w:bookmarkStart w:id="96" w:name="_Toc162021963"/>
      <w:r>
        <w:rPr>
          <w:rFonts w:hint="eastAsia"/>
          <w:lang w:eastAsia="zh-CN"/>
        </w:rPr>
        <w:t>7</w:t>
      </w:r>
      <w:r w:rsidR="003964CF">
        <w:rPr>
          <w:rFonts w:hint="eastAsia"/>
        </w:rPr>
        <w:t>.</w:t>
      </w:r>
      <w:r w:rsidR="0078772F">
        <w:rPr>
          <w:rFonts w:hint="eastAsia"/>
          <w:lang w:eastAsia="zh-CN"/>
        </w:rPr>
        <w:t>2</w:t>
      </w:r>
      <w:r w:rsidR="003964CF">
        <w:rPr>
          <w:rFonts w:hint="eastAsia"/>
        </w:rPr>
        <w:t>.4 数据分析</w:t>
      </w:r>
      <w:bookmarkEnd w:id="96"/>
    </w:p>
    <w:p w14:paraId="46CB67B4" w14:textId="527D1927"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r>
        <w:rPr>
          <w:rFonts w:hint="eastAsia"/>
          <w:lang w:eastAsia="zh-CN"/>
        </w:rPr>
        <w:t>cfa</w:t>
      </w:r>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05716333"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4662BD6" w:rsidR="004D5983" w:rsidRPr="00F33CEC" w:rsidRDefault="008C4A7B" w:rsidP="00F33CEC">
      <w:pPr>
        <w:pStyle w:val="2"/>
        <w:spacing w:before="180" w:after="180"/>
        <w:rPr>
          <w:lang w:eastAsia="zh-CN"/>
        </w:rPr>
      </w:pPr>
      <w:bookmarkStart w:id="97" w:name="_Toc162021964"/>
      <w:r>
        <w:rPr>
          <w:rFonts w:hint="eastAsia"/>
          <w:lang w:eastAsia="zh-CN"/>
        </w:rPr>
        <w:t>7</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97"/>
    </w:p>
    <w:p w14:paraId="3C7007B2" w14:textId="4AA3DAF1" w:rsidR="004D5983" w:rsidRPr="004E614C" w:rsidRDefault="008C4A7B" w:rsidP="004D5983">
      <w:pPr>
        <w:pStyle w:val="3"/>
        <w:spacing w:before="180" w:after="180"/>
        <w:rPr>
          <w:lang w:eastAsia="zh-CN"/>
        </w:rPr>
      </w:pPr>
      <w:bookmarkStart w:id="98" w:name="_Toc162021965"/>
      <w:r>
        <w:rPr>
          <w:rFonts w:hint="eastAsia"/>
          <w:lang w:eastAsia="zh-CN"/>
        </w:rPr>
        <w:t>7</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98"/>
    </w:p>
    <w:p w14:paraId="30E40D9C" w14:textId="47A292D1" w:rsidR="004D5983" w:rsidRPr="004E614C" w:rsidRDefault="004D5983" w:rsidP="00752C85">
      <w:pPr>
        <w:pStyle w:val="af3"/>
      </w:pPr>
      <w:r w:rsidRPr="004E614C">
        <w:rPr>
          <w:rFonts w:hint="eastAsia"/>
        </w:rPr>
        <w:t>表</w:t>
      </w:r>
      <w:r w:rsidR="00ED7C80">
        <w:rPr>
          <w:rFonts w:hint="eastAsia"/>
        </w:rPr>
        <w:t>7</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7880FA7F" w:rsidR="00C70D3B" w:rsidRPr="004E202A" w:rsidRDefault="008C4A7B" w:rsidP="004E202A">
      <w:pPr>
        <w:pStyle w:val="3"/>
        <w:spacing w:before="180" w:after="180"/>
        <w:rPr>
          <w:lang w:eastAsia="zh-CN"/>
        </w:rPr>
      </w:pPr>
      <w:bookmarkStart w:id="99" w:name="_Toc162021966"/>
      <w:r>
        <w:rPr>
          <w:rFonts w:hint="eastAsia"/>
          <w:lang w:eastAsia="zh-CN"/>
        </w:rPr>
        <w:t>7</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99"/>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3D9B9421" w:rsidR="001D2526" w:rsidRDefault="00D17153" w:rsidP="001D2526">
      <w:pPr>
        <w:pStyle w:val="af5"/>
      </w:pPr>
      <w:r>
        <w:rPr>
          <w:rFonts w:hint="eastAsia"/>
        </w:rPr>
        <w:t>图</w:t>
      </w:r>
      <w:r w:rsidR="00ED7C80">
        <w:rPr>
          <w:rFonts w:hint="eastAsia"/>
        </w:rPr>
        <w:t>7</w:t>
      </w:r>
      <w:r w:rsidR="00F34A7E">
        <w:t>.1</w:t>
      </w:r>
      <w:r>
        <w:rPr>
          <w:rFonts w:hint="eastAsia"/>
        </w:rPr>
        <w:t xml:space="preserve"> 相关矩阵</w:t>
      </w:r>
    </w:p>
    <w:p w14:paraId="0CB94884" w14:textId="1656D760" w:rsidR="001D2526" w:rsidRDefault="001D2526" w:rsidP="001D2526">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1404FEDF" w:rsidR="00575FCB" w:rsidRPr="004E614C" w:rsidRDefault="008C4A7B" w:rsidP="00575FCB">
      <w:pPr>
        <w:pStyle w:val="3"/>
        <w:spacing w:before="180" w:after="180"/>
        <w:rPr>
          <w:lang w:eastAsia="zh-CN"/>
        </w:rPr>
      </w:pPr>
      <w:bookmarkStart w:id="100" w:name="_Toc162021967"/>
      <w:r>
        <w:rPr>
          <w:rFonts w:hint="eastAsia"/>
          <w:lang w:eastAsia="zh-CN"/>
        </w:rPr>
        <w:t>7</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100"/>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672A123B"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ED7C80">
        <w:rPr>
          <w:rFonts w:hint="eastAsia"/>
          <w:lang w:eastAsia="zh-CN"/>
        </w:rPr>
        <w:t>7</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3DCE7711" w:rsidR="00575FCB" w:rsidRPr="004E614C" w:rsidRDefault="00575FCB" w:rsidP="00752C85">
      <w:pPr>
        <w:pStyle w:val="af3"/>
      </w:pPr>
      <w:r w:rsidRPr="004E614C">
        <w:rPr>
          <w:rFonts w:hint="eastAsia"/>
        </w:rPr>
        <w:t>表</w:t>
      </w:r>
      <w:r w:rsidR="00ED7C80">
        <w:rPr>
          <w:rFonts w:hint="eastAsia"/>
        </w:rPr>
        <w:t>7</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29488A5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ED7C80">
        <w:rPr>
          <w:rFonts w:hint="eastAsia"/>
          <w:lang w:eastAsia="zh-CN"/>
        </w:rPr>
        <w:t>7</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73FCC7F0" w:rsidR="00575FCB" w:rsidRPr="004E614C" w:rsidRDefault="00575FCB" w:rsidP="00752C85">
      <w:pPr>
        <w:pStyle w:val="af3"/>
      </w:pPr>
      <w:r w:rsidRPr="004E614C">
        <w:rPr>
          <w:rFonts w:hint="eastAsia"/>
        </w:rPr>
        <w:t>表</w:t>
      </w:r>
      <w:r w:rsidR="00ED7C80">
        <w:rPr>
          <w:rFonts w:hint="eastAsia"/>
        </w:rPr>
        <w:t>7</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3D91F7E6" w:rsidR="00B861FE" w:rsidRDefault="008C4A7B" w:rsidP="004E614C">
      <w:pPr>
        <w:pStyle w:val="3"/>
        <w:spacing w:before="180" w:after="180"/>
        <w:rPr>
          <w:lang w:eastAsia="zh-CN"/>
        </w:rPr>
      </w:pPr>
      <w:bookmarkStart w:id="101" w:name="_Toc162021968"/>
      <w:r>
        <w:rPr>
          <w:rFonts w:hint="eastAsia"/>
          <w:lang w:eastAsia="zh-CN"/>
        </w:rPr>
        <w:t>7</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101"/>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66946EDF" w:rsidR="00B861FE" w:rsidRPr="004E614C" w:rsidRDefault="00B861FE" w:rsidP="00752C85">
      <w:pPr>
        <w:pStyle w:val="af3"/>
      </w:pPr>
      <w:r w:rsidRPr="004E614C">
        <w:rPr>
          <w:rFonts w:hint="eastAsia"/>
        </w:rPr>
        <w:t>表</w:t>
      </w:r>
      <w:r w:rsidR="00ED7C80">
        <w:rPr>
          <w:rFonts w:hint="eastAsia"/>
        </w:rPr>
        <w:t>7</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FD15C37"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D1C149E" w:rsidR="00232A7D" w:rsidRPr="004E614C" w:rsidRDefault="00232A7D" w:rsidP="00752C85">
      <w:pPr>
        <w:pStyle w:val="af3"/>
      </w:pPr>
      <w:r w:rsidRPr="004E614C">
        <w:rPr>
          <w:rFonts w:hint="eastAsia"/>
        </w:rPr>
        <w:t>表</w:t>
      </w:r>
      <w:r w:rsidR="00ED7C80">
        <w:rPr>
          <w:rFonts w:hint="eastAsia"/>
        </w:rPr>
        <w:t>7</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13FD02FE"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ED7C80">
        <w:rPr>
          <w:rFonts w:cs="Times New Roman" w:hint="eastAsia"/>
          <w:lang w:eastAsia="zh-CN"/>
        </w:rPr>
        <w:t>7</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50804B05" w:rsidR="003C7FB2" w:rsidRPr="004E614C" w:rsidRDefault="003C7FB2" w:rsidP="003C7FB2">
      <w:pPr>
        <w:pStyle w:val="af5"/>
      </w:pPr>
      <w:r>
        <w:rPr>
          <w:rFonts w:hint="eastAsia"/>
        </w:rPr>
        <w:t>图</w:t>
      </w:r>
      <w:r w:rsidR="00ED7C80">
        <w:rPr>
          <w:rFonts w:hint="eastAsia"/>
        </w:rPr>
        <w:t>7</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4E396D5" w:rsidR="003C7FB2" w:rsidRPr="004E614C" w:rsidRDefault="003C7FB2" w:rsidP="00180D53">
      <w:pPr>
        <w:pStyle w:val="af5"/>
      </w:pPr>
      <w:r>
        <w:rPr>
          <w:rFonts w:hint="eastAsia"/>
        </w:rPr>
        <w:t>图</w:t>
      </w:r>
      <w:r w:rsidR="00ED7C80">
        <w:rPr>
          <w:rFonts w:hint="eastAsia"/>
        </w:rPr>
        <w:t>7</w:t>
      </w:r>
      <w:r w:rsidR="00F34A7E">
        <w:t>.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369266AE" w:rsidR="00665D7F" w:rsidRPr="004E614C" w:rsidRDefault="00665D7F" w:rsidP="00153F44">
      <w:pPr>
        <w:pStyle w:val="af3"/>
      </w:pPr>
      <w:r w:rsidRPr="004E614C">
        <w:rPr>
          <w:rFonts w:hint="eastAsia"/>
        </w:rPr>
        <w:t>表</w:t>
      </w:r>
      <w:r w:rsidR="00ED7C80">
        <w:rPr>
          <w:rFonts w:hint="eastAsia"/>
        </w:rPr>
        <w:t>7</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324FFA71"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75C1870" w:rsidR="00232A7D" w:rsidRPr="00F33CEC" w:rsidRDefault="008C4A7B" w:rsidP="00F33CEC">
      <w:pPr>
        <w:pStyle w:val="2"/>
        <w:spacing w:before="180" w:after="180"/>
        <w:rPr>
          <w:lang w:eastAsia="zh-CN"/>
        </w:rPr>
      </w:pPr>
      <w:bookmarkStart w:id="102" w:name="_Toc162021969"/>
      <w:r>
        <w:rPr>
          <w:rFonts w:hint="eastAsia"/>
          <w:lang w:eastAsia="zh-CN"/>
        </w:rPr>
        <w:t>7</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102"/>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r w:rsidR="00E56861">
        <w:rPr>
          <w:rFonts w:hint="eastAsia"/>
          <w:lang w:eastAsia="zh-CN"/>
        </w:rPr>
        <w:t>四</w:t>
      </w:r>
      <w:r w:rsidR="00E5156C"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00E56861">
        <w:rPr>
          <w:rFonts w:hint="eastAsia"/>
          <w:lang w:eastAsia="zh-CN"/>
        </w:rPr>
        <w:t>四</w:t>
      </w:r>
      <w:r w:rsidR="00E5156C" w:rsidRPr="00E5156C">
        <w:rPr>
          <w:rFonts w:hint="eastAsia"/>
          <w:lang w:eastAsia="zh-CN"/>
        </w:rPr>
        <w:t>不同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值</w:t>
      </w:r>
      <w:r w:rsidR="00E56861">
        <w:rPr>
          <w:rFonts w:hint="eastAsia"/>
          <w:lang w:eastAsia="zh-CN"/>
        </w:rPr>
        <w:t>依然</w:t>
      </w:r>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0FDBD1AA"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4C21E6">
          <w:headerReference w:type="default" r:id="rId42"/>
          <w:pgSz w:w="11906" w:h="16838"/>
          <w:pgMar w:top="1440" w:right="1800" w:bottom="1440" w:left="1800" w:header="851" w:footer="992" w:gutter="0"/>
          <w:cols w:space="425"/>
          <w:docGrid w:type="lines" w:linePitch="360"/>
        </w:sectPr>
      </w:pPr>
    </w:p>
    <w:p w14:paraId="3E093A5E" w14:textId="10DA0904" w:rsidR="00A3755D" w:rsidRPr="00634FC0" w:rsidRDefault="00634FC0" w:rsidP="00634FC0">
      <w:pPr>
        <w:pStyle w:val="1"/>
        <w:spacing w:before="360" w:after="360"/>
        <w:rPr>
          <w:lang w:eastAsia="zh-CN"/>
        </w:rPr>
      </w:pPr>
      <w:bookmarkStart w:id="103" w:name="_Toc162021970"/>
      <w:r w:rsidRPr="00634FC0">
        <w:rPr>
          <w:lang w:eastAsia="zh-CN"/>
        </w:rPr>
        <w:t>第</w:t>
      </w:r>
      <w:r w:rsidR="00D939C0">
        <w:rPr>
          <w:rFonts w:hint="eastAsia"/>
          <w:lang w:eastAsia="zh-CN"/>
        </w:rPr>
        <w:t>八</w:t>
      </w:r>
      <w:r w:rsidRPr="00634FC0">
        <w:rPr>
          <w:lang w:eastAsia="zh-CN"/>
        </w:rPr>
        <w:t>章</w:t>
      </w:r>
      <w:r w:rsidRPr="00634FC0">
        <w:rPr>
          <w:rFonts w:hint="eastAsia"/>
          <w:lang w:eastAsia="zh-CN"/>
        </w:rPr>
        <w:t xml:space="preserve"> </w:t>
      </w:r>
      <w:ins w:id="104" w:author="LCJ" w:date="2024-03-25T15:03:00Z">
        <w:r w:rsidR="00330BAF">
          <w:rPr>
            <w:rFonts w:hint="eastAsia"/>
            <w:lang w:eastAsia="zh-CN"/>
          </w:rPr>
          <w:t>总</w:t>
        </w:r>
      </w:ins>
      <w:r w:rsidR="00A3755D" w:rsidRPr="00634FC0">
        <w:rPr>
          <w:lang w:eastAsia="zh-CN"/>
        </w:rPr>
        <w:t>讨论</w:t>
      </w:r>
      <w:bookmarkEnd w:id="103"/>
    </w:p>
    <w:p w14:paraId="039A4305" w14:textId="6953F44F" w:rsidR="00AE0CD4" w:rsidRDefault="00AE0CD4" w:rsidP="00F33CEC">
      <w:pPr>
        <w:pStyle w:val="2"/>
        <w:spacing w:before="180" w:after="180"/>
        <w:rPr>
          <w:ins w:id="105" w:author="LCJ" w:date="2024-03-25T15:03:00Z"/>
          <w:lang w:eastAsia="zh-CN"/>
        </w:rPr>
      </w:pPr>
      <w:bookmarkStart w:id="106" w:name="_Toc162021971"/>
      <w:ins w:id="107" w:author="LCJ" w:date="2024-03-25T15:04:00Z">
        <w:r>
          <w:rPr>
            <w:rFonts w:hint="eastAsia"/>
            <w:lang w:eastAsia="zh-CN"/>
          </w:rPr>
          <w:t>没有总讨论。</w:t>
        </w:r>
      </w:ins>
      <w:ins w:id="108" w:author="LCJ" w:date="2024-03-25T15:03:00Z">
        <w:r>
          <w:rPr>
            <w:rFonts w:hint="eastAsia"/>
            <w:lang w:eastAsia="zh-CN"/>
          </w:rPr>
          <w:t>需要</w:t>
        </w:r>
      </w:ins>
      <w:ins w:id="109" w:author="LCJ" w:date="2024-03-25T15:04:00Z">
        <w:r w:rsidR="004F1F1A">
          <w:rPr>
            <w:rFonts w:hint="eastAsia"/>
            <w:lang w:eastAsia="zh-CN"/>
          </w:rPr>
          <w:t>综合所开展的所有研究，</w:t>
        </w:r>
      </w:ins>
      <w:ins w:id="110" w:author="LCJ" w:date="2024-03-25T15:03:00Z">
        <w:r>
          <w:rPr>
            <w:rFonts w:hint="eastAsia"/>
            <w:lang w:eastAsia="zh-CN"/>
          </w:rPr>
          <w:t>围绕研究问题和主要发现，逐个阐述</w:t>
        </w:r>
      </w:ins>
      <w:ins w:id="111" w:author="LCJ" w:date="2024-03-25T15:04:00Z">
        <w:r w:rsidR="00E279AF">
          <w:rPr>
            <w:rFonts w:hint="eastAsia"/>
            <w:lang w:eastAsia="zh-CN"/>
          </w:rPr>
          <w:t>。</w:t>
        </w:r>
        <w:r w:rsidR="00080DA9">
          <w:rPr>
            <w:rFonts w:hint="eastAsia"/>
            <w:lang w:eastAsia="zh-CN"/>
          </w:rPr>
          <w:t>避开</w:t>
        </w:r>
        <w:r w:rsidR="00E279AF">
          <w:rPr>
            <w:rFonts w:hint="eastAsia"/>
            <w:lang w:eastAsia="zh-CN"/>
          </w:rPr>
          <w:t>重复论述。</w:t>
        </w:r>
      </w:ins>
    </w:p>
    <w:p w14:paraId="5009CC9D" w14:textId="77777777" w:rsidR="00AE0CD4" w:rsidRDefault="00AE0CD4" w:rsidP="00F33CEC">
      <w:pPr>
        <w:pStyle w:val="2"/>
        <w:spacing w:before="180" w:after="180"/>
        <w:rPr>
          <w:ins w:id="112" w:author="LCJ" w:date="2024-03-25T15:03:00Z"/>
          <w:lang w:eastAsia="zh-CN"/>
        </w:rPr>
      </w:pPr>
    </w:p>
    <w:p w14:paraId="0310F242" w14:textId="22FB8CE9" w:rsidR="00A3755D" w:rsidRPr="00F33CEC" w:rsidRDefault="00AE0CD4" w:rsidP="00F33CEC">
      <w:pPr>
        <w:pStyle w:val="2"/>
        <w:spacing w:before="180" w:after="180"/>
        <w:rPr>
          <w:lang w:eastAsia="zh-CN"/>
        </w:rPr>
      </w:pPr>
      <w:r>
        <w:rPr>
          <w:rFonts w:hint="eastAsia"/>
          <w:lang w:eastAsia="zh-CN"/>
        </w:rPr>
        <w:t>8</w:t>
      </w:r>
      <w:r w:rsidRPr="00F33CEC">
        <w:rPr>
          <w:lang w:eastAsia="zh-CN"/>
        </w:rPr>
        <w:t>.</w:t>
      </w:r>
      <w:r>
        <w:rPr>
          <w:lang w:eastAsia="zh-CN"/>
        </w:rPr>
        <w:t>1</w:t>
      </w:r>
      <w:r w:rsidRPr="00F33CEC">
        <w:rPr>
          <w:lang w:eastAsia="zh-CN"/>
        </w:rPr>
        <w:t xml:space="preserve"> </w:t>
      </w:r>
      <w:r w:rsidRPr="00F33CEC">
        <w:rPr>
          <w:rFonts w:hint="eastAsia"/>
          <w:lang w:eastAsia="zh-CN"/>
        </w:rPr>
        <w:t>理论贡献</w:t>
      </w:r>
      <w:bookmarkEnd w:id="106"/>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8598418"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w:t>
      </w:r>
      <w:r w:rsidR="00A84E6B">
        <w:rPr>
          <w:rFonts w:hint="eastAsia"/>
          <w:lang w:eastAsia="zh-CN"/>
        </w:rPr>
        <w:t>文</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进行向上比较，也进行向下比较。如果</w:t>
      </w:r>
      <w:r w:rsidR="003A192D">
        <w:rPr>
          <w:rFonts w:hint="eastAsia"/>
          <w:lang w:eastAsia="zh-CN"/>
        </w:rPr>
        <w:t>本</w:t>
      </w:r>
      <w:r w:rsidR="00A84E6B">
        <w:rPr>
          <w:rFonts w:hint="eastAsia"/>
          <w:lang w:eastAsia="zh-CN"/>
        </w:rPr>
        <w:t>文所假设</w:t>
      </w:r>
      <w:r w:rsidRPr="00423D5E">
        <w:rPr>
          <w:rFonts w:hint="eastAsia"/>
          <w:lang w:eastAsia="zh-CN"/>
        </w:rPr>
        <w:t>的</w:t>
      </w:r>
      <w:r w:rsidR="00A84E6B">
        <w:rPr>
          <w:rFonts w:hint="eastAsia"/>
          <w:lang w:eastAsia="zh-CN"/>
        </w:rPr>
        <w:t>并列</w:t>
      </w:r>
      <w:r w:rsidRPr="00423D5E">
        <w:rPr>
          <w:rFonts w:hint="eastAsia"/>
          <w:lang w:eastAsia="zh-CN"/>
        </w:rPr>
        <w:t>中介模型成立，将存在两条相反的中介路径。</w:t>
      </w:r>
      <w:r w:rsidR="00A84E6B">
        <w:rPr>
          <w:rFonts w:hint="eastAsia"/>
          <w:lang w:eastAsia="zh-CN"/>
        </w:rPr>
        <w:t>那么</w:t>
      </w:r>
      <w:r w:rsidRPr="00423D5E">
        <w:rPr>
          <w:rFonts w:hint="eastAsia"/>
          <w:lang w:eastAsia="zh-CN"/>
        </w:rPr>
        <w:t>，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w:t>
      </w:r>
      <w:r w:rsidR="00A84E6B">
        <w:rPr>
          <w:rFonts w:hint="eastAsia"/>
          <w:lang w:eastAsia="zh-CN"/>
        </w:rPr>
        <w:t>文</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4B29C972"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w:t>
      </w:r>
      <w:r w:rsidR="00A84E6B">
        <w:rPr>
          <w:rFonts w:hint="eastAsia"/>
          <w:lang w:eastAsia="zh-CN"/>
        </w:rPr>
        <w:t>文</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A84E6B">
        <w:rPr>
          <w:rFonts w:hint="eastAsia"/>
          <w:lang w:eastAsia="zh-CN"/>
        </w:rPr>
        <w:t>本文</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43EAE510"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p>
    <w:p w14:paraId="02A5860F" w14:textId="71C03CB3" w:rsidR="00920C7B" w:rsidRPr="00F33CEC" w:rsidRDefault="008F26B2" w:rsidP="00F33CEC">
      <w:pPr>
        <w:pStyle w:val="2"/>
        <w:spacing w:before="180" w:after="180"/>
        <w:rPr>
          <w:lang w:eastAsia="zh-CN"/>
        </w:rPr>
      </w:pPr>
      <w:bookmarkStart w:id="113" w:name="_Toc162021972"/>
      <w:r>
        <w:rPr>
          <w:rFonts w:hint="eastAsia"/>
          <w:lang w:eastAsia="zh-CN"/>
        </w:rPr>
        <w:t>8</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113"/>
    </w:p>
    <w:p w14:paraId="3B7DB627" w14:textId="054BD1C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w:t>
      </w:r>
      <w:r w:rsidR="00A84E6B">
        <w:rPr>
          <w:rFonts w:hint="eastAsia"/>
          <w:lang w:eastAsia="zh-CN"/>
        </w:rPr>
        <w:t>本文</w:t>
      </w:r>
      <w:r w:rsidR="00C33E48" w:rsidRPr="004E614C">
        <w:rPr>
          <w:rFonts w:hint="eastAsia"/>
          <w:lang w:eastAsia="zh-CN"/>
        </w:rPr>
        <w:t>聚焦于社会比较策略中的“对比</w:t>
      </w:r>
      <w:r w:rsidR="00925581">
        <w:rPr>
          <w:rFonts w:hint="eastAsia"/>
          <w:lang w:eastAsia="zh-CN"/>
        </w:rPr>
        <w:t>策略</w:t>
      </w:r>
      <w:r w:rsidR="00C33E48" w:rsidRPr="004E614C">
        <w:rPr>
          <w:rFonts w:hint="eastAsia"/>
          <w:lang w:eastAsia="zh-CN"/>
        </w:rPr>
        <w:t>”。具体而言，</w:t>
      </w:r>
      <w:r w:rsidR="00A84E6B">
        <w:rPr>
          <w:rFonts w:hint="eastAsia"/>
          <w:lang w:eastAsia="zh-CN"/>
        </w:rPr>
        <w:t>本文</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A84E6B">
        <w:rPr>
          <w:rFonts w:hint="eastAsia"/>
          <w:lang w:eastAsia="zh-CN"/>
        </w:rPr>
        <w:t>本文</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5A22C4F9"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w:t>
      </w:r>
      <w:r w:rsidR="00A84E6B">
        <w:rPr>
          <w:rFonts w:hint="eastAsia"/>
          <w:lang w:eastAsia="zh-CN"/>
        </w:rPr>
        <w:t>本文</w:t>
      </w:r>
      <w:r w:rsidR="00C33E48" w:rsidRPr="004E614C">
        <w:rPr>
          <w:rFonts w:hint="eastAsia"/>
          <w:lang w:eastAsia="zh-CN"/>
        </w:rPr>
        <w:t>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A84E6B">
        <w:rPr>
          <w:rFonts w:hint="eastAsia"/>
          <w:lang w:eastAsia="zh-CN"/>
        </w:rPr>
        <w:t>研究三</w:t>
      </w:r>
      <w:r w:rsidR="00C33E48" w:rsidRPr="004E614C">
        <w:rPr>
          <w:rFonts w:hint="eastAsia"/>
          <w:lang w:eastAsia="zh-CN"/>
        </w:rPr>
        <w:t>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51136CC"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w:t>
      </w:r>
      <w:r w:rsidR="00A84E6B">
        <w:rPr>
          <w:rFonts w:hint="eastAsia"/>
          <w:lang w:eastAsia="zh-CN"/>
        </w:rPr>
        <w:t>并</w:t>
      </w:r>
      <w:r w:rsidR="00C33E48" w:rsidRPr="004E614C">
        <w:rPr>
          <w:rFonts w:hint="eastAsia"/>
          <w:lang w:eastAsia="zh-CN"/>
        </w:rPr>
        <w:t>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544C386C" w:rsidR="002867CE" w:rsidRPr="004E614C" w:rsidRDefault="00E4319E" w:rsidP="00E4319E">
      <w:pPr>
        <w:ind w:firstLine="480"/>
        <w:rPr>
          <w:lang w:eastAsia="zh-CN"/>
        </w:rPr>
      </w:pPr>
      <w:r>
        <w:rPr>
          <w:rFonts w:hint="eastAsia"/>
          <w:lang w:eastAsia="zh-CN"/>
        </w:rPr>
        <w:t>第四，</w:t>
      </w:r>
      <w:r w:rsidR="00A84E6B">
        <w:rPr>
          <w:rFonts w:hint="eastAsia"/>
          <w:lang w:eastAsia="zh-CN"/>
        </w:rPr>
        <w:t>研究二的</w:t>
      </w:r>
      <w:r w:rsidR="002867CE" w:rsidRPr="004E614C">
        <w:rPr>
          <w:rFonts w:hint="eastAsia"/>
          <w:lang w:eastAsia="zh-CN"/>
        </w:rPr>
        <w:t>元分析发现了一个很小的效应量，这意味着，</w:t>
      </w:r>
      <w:r w:rsidR="00B3661F">
        <w:rPr>
          <w:rFonts w:hint="eastAsia"/>
          <w:lang w:eastAsia="zh-CN"/>
        </w:rPr>
        <w:t>在</w:t>
      </w:r>
      <w:r w:rsidR="002867CE" w:rsidRPr="004E614C">
        <w:rPr>
          <w:rFonts w:hint="eastAsia"/>
          <w:lang w:eastAsia="zh-CN"/>
        </w:rPr>
        <w:t>大多数研究中社会比较倾向与生活满意度之间仅存在很小的负相关，甚至是没有显著的相关性。而</w:t>
      </w:r>
      <w:r w:rsidR="00B3661F">
        <w:rPr>
          <w:rFonts w:hint="eastAsia"/>
          <w:lang w:eastAsia="zh-CN"/>
        </w:rPr>
        <w:t>研究二</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w:t>
      </w:r>
      <w:r w:rsidR="00B3661F">
        <w:rPr>
          <w:rFonts w:hint="eastAsia"/>
          <w:lang w:eastAsia="zh-CN"/>
        </w:rPr>
        <w:t>研究二</w:t>
      </w:r>
      <w:r w:rsidR="00E01E1C" w:rsidRPr="004E614C">
        <w:rPr>
          <w:rFonts w:hint="eastAsia"/>
          <w:lang w:eastAsia="zh-CN"/>
        </w:rPr>
        <w:t>并没有涉及这部分的内容，未来研究可以寻找这些解释效应量差异的调节变量。</w:t>
      </w:r>
      <w:r w:rsidR="00BA4712">
        <w:rPr>
          <w:rFonts w:hint="eastAsia"/>
          <w:lang w:eastAsia="zh-CN"/>
        </w:rPr>
        <w:t>此外</w:t>
      </w:r>
      <w:r>
        <w:rPr>
          <w:rFonts w:hint="eastAsia"/>
          <w:lang w:eastAsia="zh-CN"/>
        </w:rPr>
        <w:t>，</w:t>
      </w:r>
      <w:r w:rsidR="00B3661F">
        <w:rPr>
          <w:rFonts w:hint="eastAsia"/>
          <w:lang w:eastAsia="zh-CN"/>
        </w:rPr>
        <w:t>研究二</w:t>
      </w:r>
      <w:r>
        <w:rPr>
          <w:rFonts w:hint="eastAsia"/>
          <w:lang w:eastAsia="zh-CN"/>
        </w:rPr>
        <w:t>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w:t>
      </w:r>
      <w:r w:rsidR="00B3661F">
        <w:rPr>
          <w:rFonts w:hint="eastAsia"/>
          <w:lang w:eastAsia="zh-CN"/>
        </w:rPr>
        <w:t>研究二中的敏感度分析与发表偏倚的分析仍为该研究的稳健性提供了一定的保证，因此该元分析结果依旧可以对本文的假设模型提供一定的佐证</w:t>
      </w:r>
      <w:r w:rsidR="00BA4712">
        <w:rPr>
          <w:rFonts w:hint="eastAsia"/>
          <w:lang w:eastAsia="zh-CN"/>
        </w:rPr>
        <w:t>。</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6F9A664C"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B3661F">
        <w:rPr>
          <w:rFonts w:hint="eastAsia"/>
          <w:lang w:eastAsia="zh-CN"/>
        </w:rPr>
        <w:t>本文</w:t>
      </w:r>
      <w:r w:rsidR="00FB7AA4">
        <w:rPr>
          <w:rFonts w:hint="eastAsia"/>
          <w:lang w:eastAsia="zh-CN"/>
        </w:rPr>
        <w:t>仅在</w:t>
      </w:r>
      <w:r w:rsidR="00B3661F">
        <w:rPr>
          <w:rFonts w:hint="eastAsia"/>
          <w:lang w:eastAsia="zh-CN"/>
        </w:rPr>
        <w:t>研究三</w:t>
      </w:r>
      <w:r w:rsidR="00FB7AA4">
        <w:rPr>
          <w:rFonts w:hint="eastAsia"/>
          <w:lang w:eastAsia="zh-CN"/>
        </w:rPr>
        <w:t>中操纵了被试社会比较的方向，在</w:t>
      </w:r>
      <w:r w:rsidR="00B3661F">
        <w:rPr>
          <w:rFonts w:hint="eastAsia"/>
          <w:lang w:eastAsia="zh-CN"/>
        </w:rPr>
        <w:t>研究四</w:t>
      </w:r>
      <w:r w:rsidR="00FB7AA4">
        <w:rPr>
          <w:rFonts w:hint="eastAsia"/>
          <w:lang w:eastAsia="zh-CN"/>
        </w:rPr>
        <w:t>和</w:t>
      </w:r>
      <w:r w:rsidR="00B3661F">
        <w:rPr>
          <w:rFonts w:hint="eastAsia"/>
          <w:lang w:eastAsia="zh-CN"/>
        </w:rPr>
        <w:t>研究五</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w:t>
      </w:r>
      <w:r w:rsidR="00B3661F">
        <w:rPr>
          <w:rFonts w:hint="eastAsia"/>
          <w:lang w:eastAsia="zh-CN"/>
        </w:rPr>
        <w:t>来量化社会比较的方向</w:t>
      </w:r>
      <w:r w:rsidR="00925581">
        <w:rPr>
          <w:rFonts w:hint="eastAsia"/>
          <w:lang w:eastAsia="zh-CN"/>
        </w:rPr>
        <w:t>，例如</w:t>
      </w:r>
      <w:r w:rsidR="00B3661F">
        <w:rPr>
          <w:rFonts w:hint="eastAsia"/>
          <w:lang w:eastAsia="zh-CN"/>
        </w:rPr>
        <w:t>被试间</w:t>
      </w:r>
      <w:r w:rsidR="00925581">
        <w:rPr>
          <w:rFonts w:hint="eastAsia"/>
          <w:lang w:eastAsia="zh-CN"/>
        </w:rPr>
        <w:t>可支配收入</w:t>
      </w:r>
      <w:r w:rsidR="00B3661F">
        <w:rPr>
          <w:rFonts w:hint="eastAsia"/>
          <w:lang w:eastAsia="zh-CN"/>
        </w:rPr>
        <w:t>的差异</w:t>
      </w:r>
      <w:r w:rsidR="00C33E48" w:rsidRPr="004E614C">
        <w:rPr>
          <w:rFonts w:hint="eastAsia"/>
          <w:lang w:eastAsia="zh-CN"/>
        </w:rPr>
        <w:t>。</w:t>
      </w:r>
    </w:p>
    <w:p w14:paraId="1E40A658" w14:textId="5F740AB3" w:rsidR="00C97F2E" w:rsidRPr="00F33CEC" w:rsidRDefault="008F26B2" w:rsidP="00F33CEC">
      <w:pPr>
        <w:pStyle w:val="2"/>
        <w:spacing w:before="180" w:after="180"/>
        <w:rPr>
          <w:lang w:eastAsia="zh-CN"/>
        </w:rPr>
      </w:pPr>
      <w:bookmarkStart w:id="114" w:name="_Toc162021973"/>
      <w:r>
        <w:rPr>
          <w:rFonts w:hint="eastAsia"/>
          <w:lang w:eastAsia="zh-CN"/>
        </w:rPr>
        <w:t>8</w:t>
      </w:r>
      <w:r w:rsidR="00F34A7E">
        <w:rPr>
          <w:lang w:eastAsia="zh-CN"/>
        </w:rPr>
        <w:t>.3</w:t>
      </w:r>
      <w:r w:rsidR="00634FC0" w:rsidRPr="00F33CEC">
        <w:rPr>
          <w:lang w:eastAsia="zh-CN"/>
        </w:rPr>
        <w:t xml:space="preserve"> </w:t>
      </w:r>
      <w:r w:rsidR="00C97F2E" w:rsidRPr="00F33CEC">
        <w:rPr>
          <w:rFonts w:hint="eastAsia"/>
          <w:lang w:eastAsia="zh-CN"/>
        </w:rPr>
        <w:t>实践意义</w:t>
      </w:r>
      <w:bookmarkEnd w:id="114"/>
    </w:p>
    <w:p w14:paraId="105D98F8" w14:textId="28655C5E" w:rsidR="00A03F4A" w:rsidRPr="004E614C"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B3661F">
        <w:rPr>
          <w:rFonts w:hint="eastAsia"/>
          <w:lang w:eastAsia="zh-CN"/>
        </w:rPr>
        <w:t>本文</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B3661F">
        <w:rPr>
          <w:rFonts w:hint="eastAsia"/>
          <w:lang w:eastAsia="zh-CN"/>
        </w:rPr>
        <w:t>本文</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4BC753FD" w14:textId="283ABF44" w:rsidR="00A03F4A" w:rsidRDefault="00A03F4A" w:rsidP="00C97F2E">
      <w:pPr>
        <w:rPr>
          <w:lang w:eastAsia="zh-CN"/>
        </w:rPr>
      </w:pPr>
      <w:r w:rsidRPr="004E614C">
        <w:rPr>
          <w:lang w:eastAsia="zh-CN"/>
        </w:rPr>
        <w:tab/>
      </w:r>
      <w:r w:rsidR="00B3661F">
        <w:rPr>
          <w:rFonts w:hint="eastAsia"/>
          <w:lang w:eastAsia="zh-CN"/>
        </w:rPr>
        <w:t>本文</w:t>
      </w:r>
      <w:r w:rsidR="00AF1BE4" w:rsidRPr="00AF1BE4">
        <w:rPr>
          <w:rFonts w:hint="eastAsia"/>
          <w:lang w:eastAsia="zh-CN"/>
        </w:rPr>
        <w:t>在心理测量方面做出了一定的贡献。近年来</w:t>
      </w:r>
      <w:r w:rsidR="00B3661F">
        <w:rPr>
          <w:rFonts w:hint="eastAsia"/>
          <w:lang w:eastAsia="zh-CN"/>
        </w:rPr>
        <w:t>已有</w:t>
      </w:r>
      <w:r w:rsidR="00AF1BE4" w:rsidRPr="00AF1BE4">
        <w:rPr>
          <w:rFonts w:hint="eastAsia"/>
          <w:lang w:eastAsia="zh-CN"/>
        </w:rPr>
        <w:t>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w:t>
      </w:r>
      <w:r w:rsidR="00B3661F">
        <w:rPr>
          <w:rFonts w:hint="eastAsia"/>
          <w:lang w:eastAsia="zh-CN"/>
        </w:rPr>
        <w:t>量表</w:t>
      </w:r>
      <w:r w:rsidR="00AF1BE4" w:rsidRPr="00AF1BE4">
        <w:rPr>
          <w:rFonts w:hint="eastAsia"/>
          <w:lang w:eastAsia="zh-CN"/>
        </w:rPr>
        <w:t>的中文版进行修订。</w:t>
      </w:r>
      <w:r w:rsidR="00B3661F">
        <w:rPr>
          <w:rFonts w:hint="eastAsia"/>
          <w:lang w:eastAsia="zh-CN"/>
        </w:rPr>
        <w:t>本文</w:t>
      </w:r>
      <w:r w:rsidR="00AF1BE4" w:rsidRPr="00AF1BE4">
        <w:rPr>
          <w:rFonts w:hint="eastAsia"/>
          <w:lang w:eastAsia="zh-CN"/>
        </w:rPr>
        <w:t>是首次对社会比较倾向</w:t>
      </w:r>
      <w:r w:rsidR="00B3661F">
        <w:rPr>
          <w:rFonts w:hint="eastAsia"/>
          <w:lang w:eastAsia="zh-CN"/>
        </w:rPr>
        <w:t>量表</w:t>
      </w:r>
      <w:r w:rsidR="00AF1BE4" w:rsidRPr="00AF1BE4">
        <w:rPr>
          <w:rFonts w:hint="eastAsia"/>
          <w:lang w:eastAsia="zh-CN"/>
        </w:rPr>
        <w:t>的中文版进行了修订。此外，</w:t>
      </w:r>
      <w:r w:rsidR="00B3661F">
        <w:rPr>
          <w:rFonts w:hint="eastAsia"/>
          <w:lang w:eastAsia="zh-CN"/>
        </w:rPr>
        <w:t>研究一也对相对剥夺感量表中反向计分题进行了修订</w:t>
      </w:r>
      <w:r w:rsidR="00AF1BE4" w:rsidRPr="00AF1BE4">
        <w:rPr>
          <w:rFonts w:hint="eastAsia"/>
          <w:lang w:eastAsia="zh-CN"/>
        </w:rPr>
        <w:t>，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w:t>
      </w:r>
      <w:r w:rsidR="00B3661F">
        <w:rPr>
          <w:rFonts w:hint="eastAsia"/>
          <w:lang w:eastAsia="zh-CN"/>
        </w:rPr>
        <w:t>量表</w:t>
      </w:r>
      <w:r w:rsidR="00AF1BE4" w:rsidRPr="00AF1BE4">
        <w:rPr>
          <w:rFonts w:hint="eastAsia"/>
          <w:lang w:eastAsia="zh-CN"/>
        </w:rPr>
        <w:t>的修订为未来的研究奠定了基础</w:t>
      </w:r>
      <w:r w:rsidR="00E21B71" w:rsidRPr="004E614C">
        <w:rPr>
          <w:rFonts w:hint="eastAsia"/>
          <w:lang w:eastAsia="zh-CN"/>
        </w:rPr>
        <w:t>。</w:t>
      </w:r>
    </w:p>
    <w:p w14:paraId="7DE23AF2" w14:textId="6CB9C5CD" w:rsidR="00544CDA" w:rsidRDefault="005763C5" w:rsidP="00C97F2E">
      <w:pPr>
        <w:rPr>
          <w:lang w:eastAsia="zh-CN"/>
        </w:rPr>
      </w:pPr>
      <w:r>
        <w:rPr>
          <w:lang w:eastAsia="zh-CN"/>
        </w:rPr>
        <w:tab/>
      </w:r>
      <w:r w:rsidR="00AF1BE4" w:rsidRPr="00AF1BE4">
        <w:rPr>
          <w:rFonts w:hint="eastAsia"/>
          <w:lang w:eastAsia="zh-CN"/>
        </w:rPr>
        <w:t>在方法学上，</w:t>
      </w:r>
      <w:r w:rsidR="00B3661F">
        <w:rPr>
          <w:rFonts w:hint="eastAsia"/>
          <w:lang w:eastAsia="zh-CN"/>
        </w:rPr>
        <w:t>本文</w:t>
      </w:r>
      <w:r w:rsidR="00AF1BE4" w:rsidRPr="00AF1BE4">
        <w:rPr>
          <w:rFonts w:hint="eastAsia"/>
          <w:lang w:eastAsia="zh-CN"/>
        </w:rPr>
        <w:t>也做出了一定的贡献。</w:t>
      </w:r>
      <w:r w:rsidR="00B3661F">
        <w:rPr>
          <w:rFonts w:hint="eastAsia"/>
          <w:lang w:eastAsia="zh-CN"/>
        </w:rPr>
        <w:t>本文</w:t>
      </w:r>
      <w:r w:rsidR="00AF1BE4" w:rsidRPr="00AF1BE4">
        <w:rPr>
          <w:rFonts w:hint="eastAsia"/>
          <w:lang w:eastAsia="zh-CN"/>
        </w:rPr>
        <w:t>在</w:t>
      </w:r>
      <w:r w:rsidR="00B3661F">
        <w:rPr>
          <w:rFonts w:hint="eastAsia"/>
          <w:lang w:eastAsia="zh-CN"/>
        </w:rPr>
        <w:t>研究三、研究四和研究五</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B3661F">
        <w:rPr>
          <w:rFonts w:hint="eastAsia"/>
          <w:lang w:eastAsia="zh-CN"/>
        </w:rPr>
        <w:t>基于以上三个研究对共同方法偏差的检测，本文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B3661F">
        <w:rPr>
          <w:rFonts w:hint="eastAsia"/>
          <w:lang w:eastAsia="zh-CN"/>
        </w:rPr>
        <w:t>本文</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B3661F">
        <w:rPr>
          <w:rFonts w:hint="eastAsia"/>
          <w:lang w:eastAsia="zh-CN"/>
        </w:rPr>
        <w:t>更严格的</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11324F58" w14:textId="77777777" w:rsidR="00D215A1" w:rsidRDefault="00D215A1" w:rsidP="00D215A1">
      <w:pPr>
        <w:ind w:firstLine="480"/>
        <w:rPr>
          <w:ins w:id="115" w:author="LCJ" w:date="2024-03-25T15:03:00Z"/>
          <w:lang w:eastAsia="zh-CN"/>
        </w:r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B3661F">
        <w:rPr>
          <w:rFonts w:hint="eastAsia"/>
          <w:lang w:eastAsia="zh-CN"/>
        </w:rPr>
        <w:t>本文</w:t>
      </w:r>
      <w:r>
        <w:rPr>
          <w:rFonts w:hint="eastAsia"/>
          <w:lang w:eastAsia="zh-CN"/>
        </w:rPr>
        <w:t>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w:t>
      </w:r>
      <w:r w:rsidR="00B3661F">
        <w:rPr>
          <w:rFonts w:hint="eastAsia"/>
          <w:lang w:eastAsia="zh-CN"/>
        </w:rPr>
        <w:t>本文</w:t>
      </w:r>
      <w:r>
        <w:rPr>
          <w:rFonts w:hint="eastAsia"/>
          <w:lang w:eastAsia="zh-CN"/>
        </w:rPr>
        <w:t>的研究为社交媒体的危害提供了一些证据。</w:t>
      </w:r>
      <w:r w:rsidR="00B3661F">
        <w:rPr>
          <w:rFonts w:hint="eastAsia"/>
          <w:lang w:eastAsia="zh-CN"/>
        </w:rPr>
        <w:t>本文</w:t>
      </w:r>
      <w:r>
        <w:rPr>
          <w:rFonts w:hint="eastAsia"/>
          <w:lang w:eastAsia="zh-CN"/>
        </w:rPr>
        <w:t>认为在未来，社交媒体软件应该改变自己推送信息的算法，降低这样向上比较发生的可能性。</w:t>
      </w:r>
    </w:p>
    <w:p w14:paraId="2B96108B" w14:textId="77777777" w:rsidR="00C116F2" w:rsidRDefault="00C116F2" w:rsidP="00D215A1">
      <w:pPr>
        <w:ind w:firstLine="480"/>
        <w:rPr>
          <w:ins w:id="116" w:author="LCJ" w:date="2024-03-25T15:03:00Z"/>
          <w:lang w:eastAsia="zh-CN"/>
        </w:rPr>
      </w:pPr>
    </w:p>
    <w:p w14:paraId="665CB6FA" w14:textId="290E7DD7" w:rsidR="00C116F2" w:rsidRDefault="00C116F2" w:rsidP="00D215A1">
      <w:pPr>
        <w:ind w:firstLine="480"/>
        <w:rPr>
          <w:ins w:id="117" w:author="LCJ" w:date="2024-03-25T15:03:00Z"/>
          <w:lang w:eastAsia="zh-CN"/>
        </w:rPr>
      </w:pPr>
    </w:p>
    <w:p w14:paraId="2BFE5BED" w14:textId="5A3EFE61" w:rsidR="00C116F2" w:rsidRDefault="00C116F2" w:rsidP="00D215A1">
      <w:pPr>
        <w:ind w:firstLine="480"/>
        <w:rPr>
          <w:ins w:id="118" w:author="LCJ" w:date="2024-03-25T15:03:00Z"/>
          <w:lang w:eastAsia="zh-CN"/>
        </w:rPr>
      </w:pPr>
    </w:p>
    <w:p w14:paraId="3DB1C181" w14:textId="63308EE7" w:rsidR="00C116F2" w:rsidRDefault="00C116F2" w:rsidP="00D215A1">
      <w:pPr>
        <w:ind w:firstLine="480"/>
        <w:rPr>
          <w:ins w:id="119" w:author="LCJ" w:date="2024-03-25T15:03:00Z"/>
          <w:lang w:eastAsia="zh-CN"/>
        </w:rPr>
      </w:pPr>
      <w:ins w:id="120" w:author="LCJ" w:date="2024-03-25T15:03:00Z">
        <w:r>
          <w:rPr>
            <w:rFonts w:eastAsiaTheme="minorEastAsia"/>
          </w:rPr>
          <w:t>缺少</w:t>
        </w:r>
        <w:r w:rsidR="00AC35DF">
          <w:rPr>
            <w:rFonts w:hint="eastAsia"/>
            <w:lang w:eastAsia="zh-CN"/>
          </w:rPr>
          <w:t xml:space="preserve"> </w:t>
        </w:r>
        <w:r>
          <w:rPr>
            <w:rFonts w:eastAsiaTheme="minorEastAsia"/>
          </w:rPr>
          <w:t>结论部分</w:t>
        </w:r>
        <w:r>
          <w:rPr>
            <w:rFonts w:ascii="宋体" w:hAnsi="宋体" w:hint="eastAsia"/>
            <w:lang w:eastAsia="zh-CN"/>
          </w:rPr>
          <w:t>。</w:t>
        </w:r>
      </w:ins>
    </w:p>
    <w:p w14:paraId="112DE748" w14:textId="77777777" w:rsidR="00C116F2" w:rsidRDefault="00C116F2" w:rsidP="00D215A1">
      <w:pPr>
        <w:ind w:firstLine="480"/>
        <w:rPr>
          <w:ins w:id="121" w:author="LCJ" w:date="2024-03-25T15:03:00Z"/>
          <w:lang w:eastAsia="zh-CN"/>
        </w:rPr>
      </w:pPr>
    </w:p>
    <w:p w14:paraId="5EF3B1FE" w14:textId="0DE47A20" w:rsidR="00C116F2" w:rsidRDefault="00C116F2" w:rsidP="00D215A1">
      <w:pPr>
        <w:ind w:firstLine="480"/>
        <w:rPr>
          <w:lang w:eastAsia="zh-CN"/>
        </w:rPr>
        <w:sectPr w:rsidR="00C116F2" w:rsidSect="004C21E6">
          <w:headerReference w:type="default" r:id="rId43"/>
          <w:pgSz w:w="11906" w:h="16838"/>
          <w:pgMar w:top="1440" w:right="1800" w:bottom="1440" w:left="1800" w:header="851" w:footer="992" w:gutter="0"/>
          <w:cols w:space="425"/>
          <w:docGrid w:type="lines" w:linePitch="360"/>
        </w:sectPr>
      </w:pPr>
    </w:p>
    <w:p w14:paraId="52AA129B" w14:textId="77777777" w:rsidR="00634FC0" w:rsidRDefault="00544CDA" w:rsidP="00544CDA">
      <w:pPr>
        <w:pStyle w:val="1"/>
        <w:spacing w:before="360" w:after="360"/>
        <w:rPr>
          <w:lang w:eastAsia="zh-CN"/>
        </w:rPr>
      </w:pPr>
      <w:bookmarkStart w:id="122" w:name="_Toc162021974"/>
      <w:r>
        <w:rPr>
          <w:rFonts w:hint="eastAsia"/>
          <w:lang w:eastAsia="zh-CN"/>
        </w:rPr>
        <w:t>附录</w:t>
      </w:r>
      <w:bookmarkEnd w:id="122"/>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4C21E6">
          <w:headerReference w:type="default" r:id="rId44"/>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23" w:name="_Toc162021975"/>
      <w:commentRangeStart w:id="124"/>
      <w:r w:rsidRPr="004E614C">
        <w:rPr>
          <w:lang w:eastAsia="zh-CN"/>
        </w:rPr>
        <w:t>参考文献</w:t>
      </w:r>
      <w:bookmarkEnd w:id="123"/>
      <w:commentRangeEnd w:id="124"/>
      <w:r w:rsidR="008C2480">
        <w:rPr>
          <w:rStyle w:val="af9"/>
          <w:rFonts w:ascii="Times New Roman" w:eastAsia="宋体" w:hAnsi="Times New Roman" w:cstheme="minorBidi"/>
          <w:b w:val="0"/>
          <w:bCs w:val="0"/>
          <w:kern w:val="2"/>
        </w:rPr>
        <w:commentReference w:id="124"/>
      </w:r>
    </w:p>
    <w:p w14:paraId="0414F048" w14:textId="77777777" w:rsidR="00750692" w:rsidRPr="00750692" w:rsidRDefault="006F26B4" w:rsidP="00750692">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750692" w:rsidRPr="00750692">
        <w:rPr>
          <w:lang w:eastAsia="zh-CN"/>
        </w:rPr>
        <w:t xml:space="preserve">Acar, A. (2008). </w:t>
      </w:r>
      <w:r w:rsidR="00750692" w:rsidRPr="00750692">
        <w:t xml:space="preserve">Antecedents and consequences of online social networking behavior: The case of Facebook. </w:t>
      </w:r>
      <w:r w:rsidR="00750692" w:rsidRPr="00750692">
        <w:rPr>
          <w:i/>
        </w:rPr>
        <w:t xml:space="preserve">Journal of </w:t>
      </w:r>
      <w:r w:rsidR="00750692" w:rsidRPr="00D119DA">
        <w:rPr>
          <w:i/>
          <w:highlight w:val="yellow"/>
        </w:rPr>
        <w:t>w</w:t>
      </w:r>
      <w:r w:rsidR="00750692" w:rsidRPr="00750692">
        <w:rPr>
          <w:i/>
        </w:rPr>
        <w:t xml:space="preserve">ebsite </w:t>
      </w:r>
      <w:r w:rsidR="00750692" w:rsidRPr="00D119DA">
        <w:rPr>
          <w:i/>
          <w:highlight w:val="yellow"/>
        </w:rPr>
        <w:t>p</w:t>
      </w:r>
      <w:r w:rsidR="00750692" w:rsidRPr="00750692">
        <w:rPr>
          <w:i/>
        </w:rPr>
        <w:t>romotion, 3</w:t>
      </w:r>
      <w:r w:rsidR="00750692" w:rsidRPr="00750692">
        <w:t xml:space="preserve">(1-2), 62-83. </w:t>
      </w:r>
    </w:p>
    <w:p w14:paraId="299F68BB" w14:textId="77777777" w:rsidR="00750692" w:rsidRPr="00750692" w:rsidRDefault="00750692" w:rsidP="00750692">
      <w:pPr>
        <w:pStyle w:val="EndNoteBibliography"/>
      </w:pPr>
    </w:p>
    <w:p w14:paraId="71A9730B" w14:textId="77777777" w:rsidR="00750692" w:rsidRPr="00750692" w:rsidRDefault="00750692" w:rsidP="00750692">
      <w:pPr>
        <w:pStyle w:val="EndNoteBibliography"/>
        <w:ind w:left="720" w:hanging="720"/>
      </w:pPr>
      <w:r w:rsidRPr="00750692">
        <w:t xml:space="preserve">Adjaye-Gbewonyo, K., &amp; Kawachi, I. (2012). Use of the Yitzhaki Index as a test of relative deprivation for health outcomes: </w:t>
      </w:r>
      <w:r w:rsidRPr="00D119DA">
        <w:rPr>
          <w:highlight w:val="yellow"/>
        </w:rPr>
        <w:t>a</w:t>
      </w:r>
      <w:r w:rsidRPr="00750692">
        <w:t xml:space="preserve"> review of recent literature. </w:t>
      </w:r>
      <w:r w:rsidRPr="00750692">
        <w:rPr>
          <w:i/>
        </w:rPr>
        <w:t>Social science &amp; medicine, 75</w:t>
      </w:r>
      <w:r w:rsidRPr="00750692">
        <w:t xml:space="preserve">(1), 129-137. </w:t>
      </w:r>
    </w:p>
    <w:p w14:paraId="41A98784" w14:textId="77777777" w:rsidR="00750692" w:rsidRPr="00750692" w:rsidRDefault="00750692" w:rsidP="00750692">
      <w:pPr>
        <w:pStyle w:val="EndNoteBibliography"/>
      </w:pPr>
    </w:p>
    <w:p w14:paraId="3C1C6BA7" w14:textId="77777777" w:rsidR="00750692" w:rsidRPr="00750692" w:rsidRDefault="00750692" w:rsidP="00750692">
      <w:pPr>
        <w:pStyle w:val="EndNoteBibliography"/>
        <w:ind w:left="720" w:hanging="720"/>
      </w:pPr>
      <w:r w:rsidRPr="00750692">
        <w:t xml:space="preserve">Aiken, L., &amp; West, S. (1991). Multiple regression: Testing and interpreting interactions. </w:t>
      </w:r>
      <w:r w:rsidRPr="00750692">
        <w:rPr>
          <w:i/>
        </w:rPr>
        <w:t>Sage google schola, 2</w:t>
      </w:r>
      <w:r w:rsidRPr="00750692">
        <w:t xml:space="preserve">, 103-135. </w:t>
      </w:r>
    </w:p>
    <w:p w14:paraId="1A3806FA" w14:textId="77777777" w:rsidR="00750692" w:rsidRPr="00750692" w:rsidRDefault="00750692" w:rsidP="00750692">
      <w:pPr>
        <w:pStyle w:val="EndNoteBibliography"/>
      </w:pPr>
    </w:p>
    <w:p w14:paraId="1112025F" w14:textId="06BE7A4F" w:rsidR="00750692" w:rsidRPr="00750692" w:rsidRDefault="00750692" w:rsidP="00750692">
      <w:pPr>
        <w:pStyle w:val="EndNoteBibliography"/>
        <w:ind w:left="720" w:hanging="720"/>
        <w:rPr>
          <w:lang w:eastAsia="zh-CN"/>
        </w:rPr>
      </w:pPr>
      <w:r w:rsidRPr="00750692">
        <w:t xml:space="preserve">Alicke, M.D., &amp; Govorun, O. (2005). The better-than-average effect. </w:t>
      </w:r>
      <w:r w:rsidRPr="002A1440">
        <w:rPr>
          <w:i/>
          <w:highlight w:val="yellow"/>
        </w:rPr>
        <w:t>The self in social judgment</w:t>
      </w:r>
      <w:r w:rsidRPr="00750692">
        <w:rPr>
          <w:i/>
        </w:rPr>
        <w:t>, 1</w:t>
      </w:r>
      <w:r w:rsidRPr="00750692">
        <w:t xml:space="preserve">(5), 85-106. </w:t>
      </w:r>
      <w:ins w:id="125" w:author="User" w:date="2024-03-25T08:14:00Z">
        <w:r w:rsidR="002A1440" w:rsidRPr="002A1440">
          <w:rPr>
            <w:highlight w:val="yellow"/>
          </w:rPr>
          <w:t>这是一本杂志</w:t>
        </w:r>
        <w:r w:rsidR="002A1440" w:rsidRPr="002A1440">
          <w:rPr>
            <w:rFonts w:hint="eastAsia"/>
            <w:highlight w:val="yellow"/>
            <w:lang w:eastAsia="zh-CN"/>
          </w:rPr>
          <w:t>？</w:t>
        </w:r>
      </w:ins>
    </w:p>
    <w:p w14:paraId="22B1907E" w14:textId="77777777" w:rsidR="00750692" w:rsidRPr="00750692" w:rsidRDefault="00750692" w:rsidP="00750692">
      <w:pPr>
        <w:pStyle w:val="EndNoteBibliography"/>
      </w:pPr>
    </w:p>
    <w:p w14:paraId="6B928C78" w14:textId="77777777" w:rsidR="00750692" w:rsidRPr="00750692" w:rsidRDefault="00750692" w:rsidP="00750692">
      <w:pPr>
        <w:pStyle w:val="EndNoteBibliography"/>
        <w:ind w:left="720" w:hanging="720"/>
      </w:pPr>
      <w:r w:rsidRPr="00750692">
        <w:t xml:space="preserve">Anderson, J.C., &amp; Gerbing, D.W. (1988). Structural equation modeling in practice: A review and recommended two-step approach. </w:t>
      </w:r>
      <w:r w:rsidRPr="00750692">
        <w:rPr>
          <w:i/>
        </w:rPr>
        <w:t>Psychological bulletin, 103</w:t>
      </w:r>
      <w:r w:rsidRPr="00750692">
        <w:t xml:space="preserve">(3), </w:t>
      </w:r>
      <w:r w:rsidRPr="008C2480">
        <w:rPr>
          <w:highlight w:val="yellow"/>
          <w:rPrChange w:id="126" w:author="User" w:date="2024-03-25T08:14:00Z">
            <w:rPr/>
          </w:rPrChange>
        </w:rPr>
        <w:t>411.</w:t>
      </w:r>
      <w:r w:rsidRPr="00750692">
        <w:t xml:space="preserve"> </w:t>
      </w:r>
    </w:p>
    <w:p w14:paraId="290C4B04" w14:textId="77777777" w:rsidR="00750692" w:rsidRPr="00750692" w:rsidRDefault="00750692" w:rsidP="00750692">
      <w:pPr>
        <w:pStyle w:val="EndNoteBibliography"/>
      </w:pPr>
    </w:p>
    <w:p w14:paraId="1B6E35A8" w14:textId="77777777" w:rsidR="00750692" w:rsidRPr="00750692" w:rsidRDefault="00750692" w:rsidP="00750692">
      <w:pPr>
        <w:pStyle w:val="EndNoteBibliography"/>
        <w:ind w:left="720" w:hanging="720"/>
      </w:pPr>
      <w:r w:rsidRPr="00750692">
        <w:t xml:space="preserve">Andrew, F.M., &amp; Withey, S.B. (1976). Social indicators of well-being. </w:t>
      </w:r>
      <w:r w:rsidRPr="00750692">
        <w:rPr>
          <w:i/>
        </w:rPr>
        <w:t>New York and London: Plenum, 20</w:t>
      </w:r>
      <w:r w:rsidRPr="00750692">
        <w:t xml:space="preserve">(31), 696-717. </w:t>
      </w:r>
    </w:p>
    <w:p w14:paraId="090D66ED" w14:textId="77777777" w:rsidR="00750692" w:rsidRPr="00750692" w:rsidRDefault="00750692" w:rsidP="00750692">
      <w:pPr>
        <w:pStyle w:val="EndNoteBibliography"/>
      </w:pPr>
    </w:p>
    <w:p w14:paraId="6981BB35" w14:textId="77777777" w:rsidR="00750692" w:rsidRPr="00750692" w:rsidRDefault="00750692" w:rsidP="00750692">
      <w:pPr>
        <w:pStyle w:val="EndNoteBibliography"/>
        <w:ind w:left="720" w:hanging="720"/>
      </w:pPr>
      <w:r w:rsidRPr="00750692">
        <w:t xml:space="preserve">Appel, H., </w:t>
      </w:r>
      <w:r w:rsidRPr="008C2480">
        <w:rPr>
          <w:highlight w:val="yellow"/>
          <w:rPrChange w:id="127" w:author="User" w:date="2024-03-25T08:14:00Z">
            <w:rPr/>
          </w:rPrChange>
        </w:rPr>
        <w:t>et al.</w:t>
      </w:r>
      <w:r w:rsidRPr="00750692">
        <w:t xml:space="preserve"> (2015). Social comparison, envy, and depression on Facebook: A study looking at the effects of high comparison standards on depressed individuals. </w:t>
      </w:r>
      <w:r w:rsidRPr="00750692">
        <w:rPr>
          <w:i/>
        </w:rPr>
        <w:t>Journal of Social and Clinical Psychology, 34</w:t>
      </w:r>
      <w:r w:rsidRPr="00750692">
        <w:t xml:space="preserve">(4), 277-289. </w:t>
      </w:r>
    </w:p>
    <w:p w14:paraId="2C5D08DD" w14:textId="77777777" w:rsidR="00750692" w:rsidRPr="00750692" w:rsidRDefault="00750692" w:rsidP="00750692">
      <w:pPr>
        <w:pStyle w:val="EndNoteBibliography"/>
      </w:pPr>
    </w:p>
    <w:p w14:paraId="4831ECB0" w14:textId="77777777" w:rsidR="00750692" w:rsidRPr="00750692" w:rsidRDefault="00750692" w:rsidP="00750692">
      <w:pPr>
        <w:pStyle w:val="EndNoteBibliography"/>
        <w:ind w:left="720" w:hanging="720"/>
      </w:pPr>
      <w:r w:rsidRPr="00750692">
        <w:t xml:space="preserve">Aronson, E., et al. (1966). The effect of a pratfall on increasing interpersonal attractiveness. </w:t>
      </w:r>
      <w:r w:rsidRPr="00750692">
        <w:rPr>
          <w:i/>
        </w:rPr>
        <w:t>Psychonomic Science, 4</w:t>
      </w:r>
      <w:r w:rsidRPr="00750692">
        <w:t xml:space="preserve">(6), 227-228. </w:t>
      </w:r>
    </w:p>
    <w:p w14:paraId="67FE5418" w14:textId="77777777" w:rsidR="00750692" w:rsidRPr="00750692" w:rsidRDefault="00750692" w:rsidP="00750692">
      <w:pPr>
        <w:pStyle w:val="EndNoteBibliography"/>
      </w:pPr>
    </w:p>
    <w:p w14:paraId="37FE98FE" w14:textId="5C2CA7E2" w:rsidR="00750692" w:rsidRPr="00750692" w:rsidRDefault="00750692" w:rsidP="00750692">
      <w:pPr>
        <w:pStyle w:val="EndNoteBibliography"/>
        <w:ind w:left="720" w:hanging="720"/>
      </w:pPr>
      <w:r w:rsidRPr="00750692">
        <w:t xml:space="preserve">Bao, H.-W.-S. (2022). bruceR: Broadly useful convenient and efficient R functions. </w:t>
      </w:r>
      <w:r w:rsidRPr="00750692">
        <w:rPr>
          <w:i/>
        </w:rPr>
        <w:t xml:space="preserve">R Package Version 0.8. x. Available online: </w:t>
      </w:r>
      <w:hyperlink r:id="rId45" w:history="1">
        <w:r w:rsidRPr="00750692">
          <w:rPr>
            <w:rStyle w:val="a6"/>
            <w:i/>
          </w:rPr>
          <w:t>https://CRAN</w:t>
        </w:r>
      </w:hyperlink>
      <w:r w:rsidRPr="00750692">
        <w:rPr>
          <w:i/>
        </w:rPr>
        <w:t>. R-project. org/package= bruceR (accessed on 11 August 2022)</w:t>
      </w:r>
      <w:r w:rsidRPr="00750692">
        <w:t xml:space="preserve">. </w:t>
      </w:r>
    </w:p>
    <w:p w14:paraId="5D72A659" w14:textId="77777777" w:rsidR="00750692" w:rsidRPr="00750692" w:rsidRDefault="00750692" w:rsidP="00750692">
      <w:pPr>
        <w:pStyle w:val="EndNoteBibliography"/>
      </w:pPr>
    </w:p>
    <w:p w14:paraId="23ABB9F6" w14:textId="77777777" w:rsidR="00750692" w:rsidRPr="00750692" w:rsidRDefault="00750692" w:rsidP="00750692">
      <w:pPr>
        <w:pStyle w:val="EndNoteBibliography"/>
        <w:ind w:left="720" w:hanging="720"/>
      </w:pPr>
      <w:r w:rsidRPr="00750692">
        <w:t xml:space="preserve">Begg, C.B., &amp; Mazumdar, M. (1994). Operating characteristics of a rank correlation test for publication bias. </w:t>
      </w:r>
      <w:r w:rsidRPr="00750692">
        <w:rPr>
          <w:i/>
        </w:rPr>
        <w:t>Biometrics</w:t>
      </w:r>
      <w:r w:rsidRPr="00750692">
        <w:t xml:space="preserve">, 1088-1101. </w:t>
      </w:r>
    </w:p>
    <w:p w14:paraId="2A78C44D" w14:textId="77777777" w:rsidR="00750692" w:rsidRPr="00750692" w:rsidRDefault="00750692" w:rsidP="00750692">
      <w:pPr>
        <w:pStyle w:val="EndNoteBibliography"/>
      </w:pPr>
    </w:p>
    <w:p w14:paraId="4F70B609" w14:textId="77777777" w:rsidR="00750692" w:rsidRPr="00750692" w:rsidRDefault="00750692" w:rsidP="00750692">
      <w:pPr>
        <w:pStyle w:val="EndNoteBibliography"/>
        <w:ind w:left="720" w:hanging="720"/>
      </w:pPr>
      <w:r w:rsidRPr="00750692">
        <w:t xml:space="preserve">Beshai, S., et al. (2017). Personal relative deprivation associated with functional disorders via stress: An examination of fibromyalgia and gastrointestinal symptoms. </w:t>
      </w:r>
      <w:r w:rsidRPr="00750692">
        <w:rPr>
          <w:i/>
        </w:rPr>
        <w:t>PLoS One, 12</w:t>
      </w:r>
      <w:r w:rsidRPr="00750692">
        <w:t xml:space="preserve">(12), e0189666. </w:t>
      </w:r>
    </w:p>
    <w:p w14:paraId="6B99E5FA" w14:textId="77777777" w:rsidR="00750692" w:rsidRPr="00750692" w:rsidRDefault="00750692" w:rsidP="00750692">
      <w:pPr>
        <w:pStyle w:val="EndNoteBibliography"/>
      </w:pPr>
    </w:p>
    <w:p w14:paraId="30C6556D" w14:textId="77777777" w:rsidR="00750692" w:rsidRPr="00750692" w:rsidRDefault="00750692" w:rsidP="00750692">
      <w:pPr>
        <w:pStyle w:val="EndNoteBibliography"/>
        <w:ind w:left="720" w:hanging="720"/>
      </w:pPr>
      <w:r w:rsidRPr="00750692">
        <w:t xml:space="preserve">Bland, J.M., &amp; Altman, D.G. (1997). Statistics notes: Cronbach's alpha. </w:t>
      </w:r>
      <w:r w:rsidRPr="008C2480">
        <w:rPr>
          <w:i/>
          <w:highlight w:val="yellow"/>
          <w:rPrChange w:id="128" w:author="User" w:date="2024-03-25T08:15:00Z">
            <w:rPr>
              <w:i/>
            </w:rPr>
          </w:rPrChange>
        </w:rPr>
        <w:t>Bmj,</w:t>
      </w:r>
      <w:r w:rsidRPr="00750692">
        <w:rPr>
          <w:i/>
        </w:rPr>
        <w:t xml:space="preserve"> 314</w:t>
      </w:r>
      <w:r w:rsidRPr="00750692">
        <w:t xml:space="preserve">(7080), 572. </w:t>
      </w:r>
    </w:p>
    <w:p w14:paraId="69CD1128" w14:textId="77777777" w:rsidR="00750692" w:rsidRPr="00750692" w:rsidRDefault="00750692" w:rsidP="00750692">
      <w:pPr>
        <w:pStyle w:val="EndNoteBibliography"/>
      </w:pPr>
    </w:p>
    <w:p w14:paraId="64CF10F5" w14:textId="77777777" w:rsidR="00750692" w:rsidRPr="00750692" w:rsidRDefault="00750692" w:rsidP="00750692">
      <w:pPr>
        <w:pStyle w:val="EndNoteBibliography"/>
        <w:ind w:left="720" w:hanging="720"/>
      </w:pPr>
      <w:r w:rsidRPr="00750692">
        <w:t xml:space="preserve">Brickman, P., &amp; Bulman, R.J. (1977). Pleasure and pain in social comparison. </w:t>
      </w:r>
      <w:r w:rsidRPr="00750692">
        <w:rPr>
          <w:i/>
        </w:rPr>
        <w:t>Social comparison processes: Theoretical and empirical perspectives, 149</w:t>
      </w:r>
      <w:r w:rsidRPr="00750692">
        <w:t xml:space="preserve">, 186. </w:t>
      </w:r>
    </w:p>
    <w:p w14:paraId="4DEF04C2" w14:textId="77777777" w:rsidR="00750692" w:rsidRPr="00750692" w:rsidRDefault="00750692" w:rsidP="00750692">
      <w:pPr>
        <w:pStyle w:val="EndNoteBibliography"/>
      </w:pPr>
    </w:p>
    <w:p w14:paraId="735B234B" w14:textId="77777777" w:rsidR="00750692" w:rsidRPr="00750692" w:rsidRDefault="00750692" w:rsidP="00750692">
      <w:pPr>
        <w:pStyle w:val="EndNoteBibliography"/>
        <w:ind w:left="720" w:hanging="720"/>
      </w:pPr>
      <w:r w:rsidRPr="00750692">
        <w:t xml:space="preserve">Briki, W. (2019). Harmed trait self-control: Why do people with a higher dispositional malicious envy experience lower subjective wellbeing? A cross-sectional study. </w:t>
      </w:r>
      <w:r w:rsidRPr="00750692">
        <w:rPr>
          <w:i/>
        </w:rPr>
        <w:t>Journal of Happiness Studies, 20</w:t>
      </w:r>
      <w:r w:rsidRPr="00750692">
        <w:t xml:space="preserve">(2), 523-540. </w:t>
      </w:r>
    </w:p>
    <w:p w14:paraId="00E1B9AC" w14:textId="77777777" w:rsidR="00750692" w:rsidRPr="00750692" w:rsidRDefault="00750692" w:rsidP="00750692">
      <w:pPr>
        <w:pStyle w:val="EndNoteBibliography"/>
      </w:pPr>
    </w:p>
    <w:p w14:paraId="25658D71" w14:textId="77777777" w:rsidR="00750692" w:rsidRPr="00750692" w:rsidRDefault="00750692" w:rsidP="00750692">
      <w:pPr>
        <w:pStyle w:val="EndNoteBibliography"/>
        <w:ind w:left="720" w:hanging="720"/>
      </w:pPr>
      <w:r w:rsidRPr="00750692">
        <w:t xml:space="preserve">Brown, J.D. (1986). Evaluations of self and others: Self-enhancement biases in social judgments. </w:t>
      </w:r>
      <w:r w:rsidRPr="00750692">
        <w:rPr>
          <w:i/>
        </w:rPr>
        <w:t>Social cognition, 4</w:t>
      </w:r>
      <w:r w:rsidRPr="00750692">
        <w:t xml:space="preserve">(4), 353-376. </w:t>
      </w:r>
    </w:p>
    <w:p w14:paraId="6891047E" w14:textId="77777777" w:rsidR="00750692" w:rsidRPr="00750692" w:rsidRDefault="00750692" w:rsidP="00750692">
      <w:pPr>
        <w:pStyle w:val="EndNoteBibliography"/>
      </w:pPr>
    </w:p>
    <w:p w14:paraId="51ECC3D1" w14:textId="77777777" w:rsidR="00750692" w:rsidRPr="00750692" w:rsidRDefault="00750692" w:rsidP="00750692">
      <w:pPr>
        <w:pStyle w:val="EndNoteBibliography"/>
        <w:ind w:left="720" w:hanging="720"/>
      </w:pPr>
      <w:r w:rsidRPr="00750692">
        <w:t xml:space="preserve">Burnell, K., et al. (2019). Passive social networking site use and well-being: The mediating roles of social comparison and the fear of missing out. </w:t>
      </w:r>
    </w:p>
    <w:p w14:paraId="26F4EE0A" w14:textId="77777777" w:rsidR="00750692" w:rsidRPr="00750692" w:rsidRDefault="00750692" w:rsidP="00750692">
      <w:pPr>
        <w:pStyle w:val="EndNoteBibliography"/>
      </w:pPr>
    </w:p>
    <w:p w14:paraId="5A72804C" w14:textId="77777777" w:rsidR="00750692" w:rsidRPr="00750692" w:rsidRDefault="00750692" w:rsidP="00750692">
      <w:pPr>
        <w:pStyle w:val="EndNoteBibliography"/>
        <w:ind w:left="720" w:hanging="720"/>
      </w:pPr>
      <w:r w:rsidRPr="00750692">
        <w:t>[</w:t>
      </w:r>
      <w:r w:rsidRPr="008C2480">
        <w:rPr>
          <w:highlight w:val="yellow"/>
          <w:rPrChange w:id="129" w:author="User" w:date="2024-03-25T08:15:00Z">
            <w:rPr/>
          </w:rPrChange>
        </w:rPr>
        <w:t>Record #90 is using a reference type undefined in this output style.]</w:t>
      </w:r>
    </w:p>
    <w:p w14:paraId="17B71E15" w14:textId="77777777" w:rsidR="00750692" w:rsidRPr="00750692" w:rsidRDefault="00750692" w:rsidP="00750692">
      <w:pPr>
        <w:pStyle w:val="EndNoteBibliography"/>
      </w:pPr>
    </w:p>
    <w:p w14:paraId="68ED05B4" w14:textId="77777777" w:rsidR="00750692" w:rsidRPr="00750692" w:rsidRDefault="00750692" w:rsidP="00750692">
      <w:pPr>
        <w:pStyle w:val="EndNoteBibliography"/>
        <w:ind w:left="720" w:hanging="720"/>
      </w:pPr>
      <w:r w:rsidRPr="00750692">
        <w:t xml:space="preserve">Butzer, B., &amp; Kuiper, N.A. (2006). Relationships between the frequency of social comparisons and self-concept clarity, intolerance of uncertainty, anxiety, and depression. </w:t>
      </w:r>
      <w:r w:rsidRPr="00750692">
        <w:rPr>
          <w:i/>
        </w:rPr>
        <w:t>Personality and individual differences, 41</w:t>
      </w:r>
      <w:r w:rsidRPr="00750692">
        <w:t xml:space="preserve">(1), 167-176. </w:t>
      </w:r>
    </w:p>
    <w:p w14:paraId="7D9D6699" w14:textId="77777777" w:rsidR="00750692" w:rsidRPr="00750692" w:rsidRDefault="00750692" w:rsidP="00750692">
      <w:pPr>
        <w:pStyle w:val="EndNoteBibliography"/>
      </w:pPr>
    </w:p>
    <w:p w14:paraId="792361F0" w14:textId="77777777" w:rsidR="00750692" w:rsidRPr="00750692" w:rsidRDefault="00750692" w:rsidP="00750692">
      <w:pPr>
        <w:pStyle w:val="EndNoteBibliography"/>
        <w:ind w:left="720" w:hanging="720"/>
      </w:pPr>
      <w:r w:rsidRPr="00750692">
        <w:t xml:space="preserve">Buunk, A.P., &amp; Gibbons, F.X. (2006). Social comparison orientation: A new perspective on those who do and those who don’t compare with others. </w:t>
      </w:r>
      <w:r w:rsidRPr="00750692">
        <w:rPr>
          <w:i/>
        </w:rPr>
        <w:t>Social comparison and social psychology: Understanding cognition, intergroup relations, and culture</w:t>
      </w:r>
      <w:r w:rsidRPr="00750692">
        <w:t xml:space="preserve">, 15-32. </w:t>
      </w:r>
    </w:p>
    <w:p w14:paraId="5B60ED29" w14:textId="77777777" w:rsidR="00750692" w:rsidRPr="00750692" w:rsidRDefault="00750692" w:rsidP="00750692">
      <w:pPr>
        <w:pStyle w:val="EndNoteBibliography"/>
      </w:pPr>
    </w:p>
    <w:p w14:paraId="6457B326" w14:textId="77777777" w:rsidR="00750692" w:rsidRPr="00750692" w:rsidRDefault="00750692" w:rsidP="00750692">
      <w:pPr>
        <w:pStyle w:val="EndNoteBibliography"/>
        <w:ind w:left="720" w:hanging="720"/>
      </w:pPr>
      <w:r w:rsidRPr="00750692">
        <w:t xml:space="preserve">Buunk, A.P., et al. (2007). Social comparison and satisfaction with one's social life. </w:t>
      </w:r>
      <w:r w:rsidRPr="00750692">
        <w:rPr>
          <w:i/>
        </w:rPr>
        <w:t>Journal of Social and Personal Relationships, 24</w:t>
      </w:r>
      <w:r w:rsidRPr="00750692">
        <w:t xml:space="preserve">(2), 197-205. </w:t>
      </w:r>
    </w:p>
    <w:p w14:paraId="4769AB65" w14:textId="77777777" w:rsidR="00750692" w:rsidRPr="00750692" w:rsidRDefault="00750692" w:rsidP="00750692">
      <w:pPr>
        <w:pStyle w:val="EndNoteBibliography"/>
      </w:pPr>
    </w:p>
    <w:p w14:paraId="720EE08E" w14:textId="77777777" w:rsidR="00750692" w:rsidRPr="00750692" w:rsidRDefault="00750692" w:rsidP="00750692">
      <w:pPr>
        <w:pStyle w:val="EndNoteBibliography"/>
        <w:ind w:left="720" w:hanging="720"/>
      </w:pPr>
      <w:r w:rsidRPr="00750692">
        <w:t xml:space="preserve">Buunk, B.P., et al. (1990). The affective consequences of social comparison: either direction has its ups and downs. </w:t>
      </w:r>
      <w:r w:rsidRPr="00750692">
        <w:rPr>
          <w:i/>
        </w:rPr>
        <w:t>Journal of personality and social psychology, 59</w:t>
      </w:r>
      <w:r w:rsidRPr="00750692">
        <w:t xml:space="preserve">(6), 1238. </w:t>
      </w:r>
    </w:p>
    <w:p w14:paraId="31A7B6A3" w14:textId="77777777" w:rsidR="00750692" w:rsidRPr="00750692" w:rsidRDefault="00750692" w:rsidP="00750692">
      <w:pPr>
        <w:pStyle w:val="EndNoteBibliography"/>
      </w:pPr>
    </w:p>
    <w:p w14:paraId="24EF5101" w14:textId="77777777" w:rsidR="00750692" w:rsidRPr="00750692" w:rsidRDefault="00750692" w:rsidP="00750692">
      <w:pPr>
        <w:pStyle w:val="EndNoteBibliography"/>
        <w:ind w:left="720" w:hanging="720"/>
      </w:pPr>
      <w:r w:rsidRPr="00750692">
        <w:t xml:space="preserve">Buunk, B.P., &amp; Van Yperen, N.W. (1991). Referential comparisons, relational comparisons, and exchange orientation: Their relation to marital satisfaction. </w:t>
      </w:r>
      <w:r w:rsidRPr="00750692">
        <w:rPr>
          <w:i/>
        </w:rPr>
        <w:t>Personality and Social Psychology Bulletin, 17</w:t>
      </w:r>
      <w:r w:rsidRPr="00750692">
        <w:t xml:space="preserve">(6), 709-717. </w:t>
      </w:r>
    </w:p>
    <w:p w14:paraId="78480F2A" w14:textId="77777777" w:rsidR="00750692" w:rsidRPr="00750692" w:rsidRDefault="00750692" w:rsidP="00750692">
      <w:pPr>
        <w:pStyle w:val="EndNoteBibliography"/>
      </w:pPr>
    </w:p>
    <w:p w14:paraId="2464F58C" w14:textId="77777777" w:rsidR="00750692" w:rsidRPr="00750692" w:rsidRDefault="00750692" w:rsidP="00750692">
      <w:pPr>
        <w:pStyle w:val="EndNoteBibliography"/>
        <w:ind w:left="720" w:hanging="720"/>
      </w:pPr>
      <w:r w:rsidRPr="00750692">
        <w:t xml:space="preserve">Buunk, B.P., &amp; Ybema, J.F. (1995). Selective evaluation and coping with stress: Making one's situation cognitively more livable. </w:t>
      </w:r>
      <w:r w:rsidRPr="00750692">
        <w:rPr>
          <w:i/>
        </w:rPr>
        <w:t>Journal of Applied Social Psychology, 25</w:t>
      </w:r>
      <w:r w:rsidRPr="00750692">
        <w:t xml:space="preserve">(17), 1499-1517. </w:t>
      </w:r>
    </w:p>
    <w:p w14:paraId="5D43C86E" w14:textId="77777777" w:rsidR="00750692" w:rsidRPr="00750692" w:rsidRDefault="00750692" w:rsidP="00750692">
      <w:pPr>
        <w:pStyle w:val="EndNoteBibliography"/>
      </w:pPr>
    </w:p>
    <w:p w14:paraId="1A97B06F" w14:textId="77777777" w:rsidR="00750692" w:rsidRPr="00750692" w:rsidRDefault="00750692" w:rsidP="00750692">
      <w:pPr>
        <w:pStyle w:val="EndNoteBibliography"/>
        <w:ind w:left="720" w:hanging="720"/>
      </w:pPr>
      <w:r w:rsidRPr="00750692">
        <w:t xml:space="preserve">Buunk, B.P., &amp; Ybema, J.F. (1997). Social comparisons and occupational stress: The identification-contrast model. </w:t>
      </w:r>
      <w:r w:rsidRPr="00750692">
        <w:rPr>
          <w:i/>
        </w:rPr>
        <w:t>Health, coping, and well-being: Perspectives from social comparison theory</w:t>
      </w:r>
      <w:r w:rsidRPr="00750692">
        <w:t xml:space="preserve">, 359-388. </w:t>
      </w:r>
    </w:p>
    <w:p w14:paraId="02010708" w14:textId="77777777" w:rsidR="00750692" w:rsidRPr="00750692" w:rsidRDefault="00750692" w:rsidP="00750692">
      <w:pPr>
        <w:pStyle w:val="EndNoteBibliography"/>
      </w:pPr>
    </w:p>
    <w:p w14:paraId="7BCDE6C4" w14:textId="77777777" w:rsidR="00750692" w:rsidRPr="00750692" w:rsidRDefault="00750692" w:rsidP="00750692">
      <w:pPr>
        <w:pStyle w:val="EndNoteBibliography"/>
        <w:ind w:left="720" w:hanging="720"/>
      </w:pPr>
      <w:r w:rsidRPr="00750692">
        <w:t xml:space="preserve">Buunk, B.P., et al. (2003). Engaging in upward and downward comparisons as a determinant of relative deprivation at work: A longitudinal study. </w:t>
      </w:r>
      <w:r w:rsidRPr="00750692">
        <w:rPr>
          <w:i/>
        </w:rPr>
        <w:t>Journal of Vocational Behavior, 62</w:t>
      </w:r>
      <w:r w:rsidRPr="00750692">
        <w:t xml:space="preserve">(2), 370-388. </w:t>
      </w:r>
    </w:p>
    <w:p w14:paraId="14C4E3F3" w14:textId="77777777" w:rsidR="00750692" w:rsidRPr="00750692" w:rsidRDefault="00750692" w:rsidP="00750692">
      <w:pPr>
        <w:pStyle w:val="EndNoteBibliography"/>
      </w:pPr>
    </w:p>
    <w:p w14:paraId="2EDE41A4" w14:textId="77777777" w:rsidR="00750692" w:rsidRPr="00750692" w:rsidRDefault="00750692" w:rsidP="00750692">
      <w:pPr>
        <w:pStyle w:val="EndNoteBibliography"/>
        <w:ind w:left="720" w:hanging="720"/>
      </w:pPr>
      <w:r w:rsidRPr="00750692">
        <w:t xml:space="preserve">Buunk, B.P., et al. (2005). Social comparisons at work as related to a cooperative social climate and to individual differences in social comparison orientation. </w:t>
      </w:r>
      <w:r w:rsidRPr="00750692">
        <w:rPr>
          <w:i/>
        </w:rPr>
        <w:t>Applied Psychology, 54</w:t>
      </w:r>
      <w:r w:rsidRPr="00750692">
        <w:t xml:space="preserve">(1), 61-80. </w:t>
      </w:r>
    </w:p>
    <w:p w14:paraId="6830733B" w14:textId="77777777" w:rsidR="00750692" w:rsidRPr="00750692" w:rsidRDefault="00750692" w:rsidP="00750692">
      <w:pPr>
        <w:pStyle w:val="EndNoteBibliography"/>
      </w:pPr>
    </w:p>
    <w:p w14:paraId="0BA5964B" w14:textId="77777777" w:rsidR="00750692" w:rsidRPr="00750692" w:rsidRDefault="00750692" w:rsidP="00750692">
      <w:pPr>
        <w:pStyle w:val="EndNoteBibliography"/>
        <w:ind w:left="720" w:hanging="720"/>
      </w:pPr>
      <w:r w:rsidRPr="00750692">
        <w:t xml:space="preserve">Callan, M.J., et al. (2015a). Age differences in social comparison tendency and personal relative deprivation. </w:t>
      </w:r>
      <w:r w:rsidRPr="00750692">
        <w:rPr>
          <w:i/>
        </w:rPr>
        <w:t>Personality and individual differences, 87</w:t>
      </w:r>
      <w:r w:rsidRPr="00750692">
        <w:t xml:space="preserve">, 196-199. </w:t>
      </w:r>
    </w:p>
    <w:p w14:paraId="4F5DFF54" w14:textId="77777777" w:rsidR="00750692" w:rsidRPr="00750692" w:rsidRDefault="00750692" w:rsidP="00750692">
      <w:pPr>
        <w:pStyle w:val="EndNoteBibliography"/>
      </w:pPr>
    </w:p>
    <w:p w14:paraId="52583B29" w14:textId="77777777" w:rsidR="00750692" w:rsidRPr="00750692" w:rsidRDefault="00750692" w:rsidP="00750692">
      <w:pPr>
        <w:pStyle w:val="EndNoteBibliography"/>
        <w:ind w:left="720" w:hanging="720"/>
      </w:pPr>
      <w:r w:rsidRPr="00750692">
        <w:t xml:space="preserve">Callan, M.J., et al. (2015b). Predicting self-rated mental and physical health: The contributions of subjective socioeconomic status and personal relative deprivation. </w:t>
      </w:r>
      <w:r w:rsidRPr="00750692">
        <w:rPr>
          <w:i/>
        </w:rPr>
        <w:t>Frontiers in psychology, 6</w:t>
      </w:r>
      <w:r w:rsidRPr="00750692">
        <w:t xml:space="preserve">, 1415. </w:t>
      </w:r>
    </w:p>
    <w:p w14:paraId="13B52A2B" w14:textId="77777777" w:rsidR="00750692" w:rsidRPr="00750692" w:rsidRDefault="00750692" w:rsidP="00750692">
      <w:pPr>
        <w:pStyle w:val="EndNoteBibliography"/>
      </w:pPr>
    </w:p>
    <w:p w14:paraId="6609D2B6" w14:textId="77777777" w:rsidR="00750692" w:rsidRPr="00750692" w:rsidRDefault="00750692" w:rsidP="00750692">
      <w:pPr>
        <w:pStyle w:val="EndNoteBibliography"/>
        <w:ind w:left="720" w:hanging="720"/>
      </w:pPr>
      <w:r w:rsidRPr="00750692">
        <w:t xml:space="preserve">Callan, M.J., et al. (2011). Personal relative deprivation, delay discounting, and gambling. </w:t>
      </w:r>
      <w:r w:rsidRPr="00750692">
        <w:rPr>
          <w:i/>
        </w:rPr>
        <w:t>Journal of personality and social psychology, 101</w:t>
      </w:r>
      <w:r w:rsidRPr="00750692">
        <w:t xml:space="preserve">(5), 955. </w:t>
      </w:r>
    </w:p>
    <w:p w14:paraId="7BCACEE5" w14:textId="77777777" w:rsidR="00750692" w:rsidRPr="00750692" w:rsidRDefault="00750692" w:rsidP="00750692">
      <w:pPr>
        <w:pStyle w:val="EndNoteBibliography"/>
      </w:pPr>
    </w:p>
    <w:p w14:paraId="74EC7C68" w14:textId="77777777" w:rsidR="00750692" w:rsidRPr="00750692" w:rsidRDefault="00750692" w:rsidP="00750692">
      <w:pPr>
        <w:pStyle w:val="EndNoteBibliography"/>
        <w:ind w:left="720" w:hanging="720"/>
      </w:pPr>
      <w:r w:rsidRPr="00750692">
        <w:rPr>
          <w:rFonts w:hint="eastAsia"/>
        </w:rPr>
        <w:t>Carmona, C., et al. (2006). Do social comparison and coping styles play a role in the development of burnout? Cross</w:t>
      </w:r>
      <w:r w:rsidRPr="00750692">
        <w:rPr>
          <w:rFonts w:hint="eastAsia"/>
        </w:rPr>
        <w:t>‐</w:t>
      </w:r>
      <w:r w:rsidRPr="00750692">
        <w:rPr>
          <w:rFonts w:hint="eastAsia"/>
        </w:rPr>
        <w:t xml:space="preserve">sectional and longitudinal findings. </w:t>
      </w:r>
      <w:r w:rsidRPr="00750692">
        <w:rPr>
          <w:rFonts w:hint="eastAsia"/>
          <w:i/>
        </w:rPr>
        <w:t>Journal of Occupatio</w:t>
      </w:r>
      <w:r w:rsidRPr="00750692">
        <w:rPr>
          <w:i/>
        </w:rPr>
        <w:t>nal and Organizational Psychology, 79</w:t>
      </w:r>
      <w:r w:rsidRPr="00750692">
        <w:t xml:space="preserve">(1), 85-99. </w:t>
      </w:r>
    </w:p>
    <w:p w14:paraId="1A316636" w14:textId="77777777" w:rsidR="00750692" w:rsidRPr="00750692" w:rsidRDefault="00750692" w:rsidP="00750692">
      <w:pPr>
        <w:pStyle w:val="EndNoteBibliography"/>
      </w:pPr>
    </w:p>
    <w:p w14:paraId="590CB2E2" w14:textId="77777777" w:rsidR="00750692" w:rsidRPr="00750692" w:rsidRDefault="00750692" w:rsidP="00750692">
      <w:pPr>
        <w:pStyle w:val="EndNoteBibliography"/>
        <w:ind w:left="720" w:hanging="720"/>
      </w:pPr>
      <w:r w:rsidRPr="00750692">
        <w:t xml:space="preserve">Chou, H.-T.G., &amp; Edge, N. (2012). “They are happier and having better lives than I am”: The impact of using Facebook on perceptions of others' lives. </w:t>
      </w:r>
      <w:r w:rsidRPr="00750692">
        <w:rPr>
          <w:i/>
        </w:rPr>
        <w:t>Cyberpsychology, behavior, and social networking, 15</w:t>
      </w:r>
      <w:r w:rsidRPr="00750692">
        <w:t xml:space="preserve">(2), 117-121. </w:t>
      </w:r>
    </w:p>
    <w:p w14:paraId="0541AEDF" w14:textId="77777777" w:rsidR="00750692" w:rsidRPr="00750692" w:rsidRDefault="00750692" w:rsidP="00750692">
      <w:pPr>
        <w:pStyle w:val="EndNoteBibliography"/>
      </w:pPr>
    </w:p>
    <w:p w14:paraId="41148B56" w14:textId="77777777" w:rsidR="00750692" w:rsidRPr="00750692" w:rsidRDefault="00750692" w:rsidP="00750692">
      <w:pPr>
        <w:pStyle w:val="EndNoteBibliography"/>
        <w:ind w:left="720" w:hanging="720"/>
      </w:pPr>
      <w:r w:rsidRPr="00750692">
        <w:t xml:space="preserve">Civitci, N., &amp; Civitci, A. (2015). Social comparison orientation, hardiness and life satisfaction in undergraduate students. </w:t>
      </w:r>
      <w:r w:rsidRPr="00750692">
        <w:rPr>
          <w:i/>
        </w:rPr>
        <w:t>Procedia-Social and Behavioral Sciences, 205</w:t>
      </w:r>
      <w:r w:rsidRPr="00750692">
        <w:t xml:space="preserve">, 516-523. </w:t>
      </w:r>
    </w:p>
    <w:p w14:paraId="3D09F0E1" w14:textId="77777777" w:rsidR="00750692" w:rsidRPr="00750692" w:rsidRDefault="00750692" w:rsidP="00750692">
      <w:pPr>
        <w:pStyle w:val="EndNoteBibliography"/>
      </w:pPr>
    </w:p>
    <w:p w14:paraId="58AB7919" w14:textId="77777777" w:rsidR="00750692" w:rsidRPr="00750692" w:rsidRDefault="00750692" w:rsidP="00750692">
      <w:pPr>
        <w:pStyle w:val="EndNoteBibliography"/>
        <w:ind w:left="720" w:hanging="720"/>
      </w:pPr>
      <w:r w:rsidRPr="00750692">
        <w:rPr>
          <w:rFonts w:hint="eastAsia"/>
        </w:rPr>
        <w:t>Cohen</w:t>
      </w:r>
      <w:r w:rsidRPr="00750692">
        <w:rPr>
          <w:rFonts w:hint="eastAsia"/>
        </w:rPr>
        <w:t>‐</w:t>
      </w:r>
      <w:r w:rsidRPr="00750692">
        <w:rPr>
          <w:rFonts w:hint="eastAsia"/>
        </w:rPr>
        <w:t xml:space="preserve">Charash, Y. (2009). Episodic envy. </w:t>
      </w:r>
      <w:r w:rsidRPr="00750692">
        <w:rPr>
          <w:rFonts w:hint="eastAsia"/>
          <w:i/>
        </w:rPr>
        <w:t>Journal of Applied</w:t>
      </w:r>
      <w:r w:rsidRPr="00750692">
        <w:rPr>
          <w:i/>
        </w:rPr>
        <w:t xml:space="preserve"> Social Psychology, 39</w:t>
      </w:r>
      <w:r w:rsidRPr="00750692">
        <w:t xml:space="preserve">(9), 2128-2173. </w:t>
      </w:r>
    </w:p>
    <w:p w14:paraId="64F22614" w14:textId="77777777" w:rsidR="00750692" w:rsidRPr="00750692" w:rsidRDefault="00750692" w:rsidP="00750692">
      <w:pPr>
        <w:pStyle w:val="EndNoteBibliography"/>
      </w:pPr>
    </w:p>
    <w:p w14:paraId="2C8704DC" w14:textId="77777777" w:rsidR="00750692" w:rsidRPr="00750692" w:rsidRDefault="00750692" w:rsidP="00750692">
      <w:pPr>
        <w:pStyle w:val="EndNoteBibliography"/>
        <w:ind w:left="720" w:hanging="720"/>
      </w:pPr>
      <w:r w:rsidRPr="00750692">
        <w:t xml:space="preserve">Daniels, A.Z., &amp; Holtfreter, K. (2019). Moving beyond anger and depression: The effects of anxiety and envy on maladaptive coping. </w:t>
      </w:r>
      <w:r w:rsidRPr="00750692">
        <w:rPr>
          <w:i/>
        </w:rPr>
        <w:t>Deviant Behavior, 40</w:t>
      </w:r>
      <w:r w:rsidRPr="00750692">
        <w:t xml:space="preserve">(3), 334-352. </w:t>
      </w:r>
    </w:p>
    <w:p w14:paraId="67AE5CCE" w14:textId="77777777" w:rsidR="00750692" w:rsidRPr="00750692" w:rsidRDefault="00750692" w:rsidP="00750692">
      <w:pPr>
        <w:pStyle w:val="EndNoteBibliography"/>
      </w:pPr>
    </w:p>
    <w:p w14:paraId="77A84E34" w14:textId="77777777" w:rsidR="00750692" w:rsidRPr="00750692" w:rsidRDefault="00750692" w:rsidP="00750692">
      <w:pPr>
        <w:pStyle w:val="EndNoteBibliography"/>
        <w:ind w:left="720" w:hanging="720"/>
      </w:pPr>
      <w:r w:rsidRPr="00750692">
        <w:t xml:space="preserve">De Vries, D.A., et al. (2018). Social comparison as the thief of joy: Emotional consequences of viewing strangers’ Instagram posts. </w:t>
      </w:r>
      <w:r w:rsidRPr="00750692">
        <w:rPr>
          <w:i/>
        </w:rPr>
        <w:t>Media psychology, 21</w:t>
      </w:r>
      <w:r w:rsidRPr="00750692">
        <w:t xml:space="preserve">(2), 222-245. </w:t>
      </w:r>
    </w:p>
    <w:p w14:paraId="6E89C6BE" w14:textId="77777777" w:rsidR="00750692" w:rsidRPr="00750692" w:rsidRDefault="00750692" w:rsidP="00750692">
      <w:pPr>
        <w:pStyle w:val="EndNoteBibliography"/>
      </w:pPr>
    </w:p>
    <w:p w14:paraId="594F323B" w14:textId="77777777" w:rsidR="00750692" w:rsidRPr="00750692" w:rsidRDefault="00750692" w:rsidP="00750692">
      <w:pPr>
        <w:pStyle w:val="EndNoteBibliography"/>
        <w:ind w:left="720" w:hanging="720"/>
      </w:pPr>
      <w:r w:rsidRPr="00750692">
        <w:t xml:space="preserve">DeVellis, R.F., &amp; Thorpe, C.T. (2021). </w:t>
      </w:r>
      <w:r w:rsidRPr="00750692">
        <w:rPr>
          <w:i/>
        </w:rPr>
        <w:t>Scale development: Theory and applications</w:t>
      </w:r>
      <w:r w:rsidRPr="00750692">
        <w:t xml:space="preserve">. Sage publications. </w:t>
      </w:r>
    </w:p>
    <w:p w14:paraId="126D5A8A" w14:textId="77777777" w:rsidR="00750692" w:rsidRPr="00750692" w:rsidRDefault="00750692" w:rsidP="00750692">
      <w:pPr>
        <w:pStyle w:val="EndNoteBibliography"/>
      </w:pPr>
    </w:p>
    <w:p w14:paraId="44EDD752" w14:textId="77777777" w:rsidR="00750692" w:rsidRPr="00750692" w:rsidRDefault="00750692" w:rsidP="00750692">
      <w:pPr>
        <w:pStyle w:val="EndNoteBibliography"/>
        <w:ind w:left="720" w:hanging="720"/>
      </w:pPr>
      <w:r w:rsidRPr="00750692">
        <w:t xml:space="preserve">Dibb, B. (2019). Social media use and perceptions of physical health. </w:t>
      </w:r>
      <w:r w:rsidRPr="00750692">
        <w:rPr>
          <w:i/>
        </w:rPr>
        <w:t>Heliyon, 5</w:t>
      </w:r>
      <w:r w:rsidRPr="00750692">
        <w:t xml:space="preserve">(1), e00989. </w:t>
      </w:r>
    </w:p>
    <w:p w14:paraId="4D8FBC8F" w14:textId="77777777" w:rsidR="00750692" w:rsidRPr="00750692" w:rsidRDefault="00750692" w:rsidP="00750692">
      <w:pPr>
        <w:pStyle w:val="EndNoteBibliography"/>
      </w:pPr>
    </w:p>
    <w:p w14:paraId="52BE95DA" w14:textId="77777777" w:rsidR="00750692" w:rsidRPr="00750692" w:rsidRDefault="00750692" w:rsidP="00750692">
      <w:pPr>
        <w:pStyle w:val="EndNoteBibliography"/>
        <w:ind w:left="720" w:hanging="720"/>
      </w:pPr>
      <w:r w:rsidRPr="00750692">
        <w:t xml:space="preserve">Diener, E., et al. (1985). The satisfaction with life scale. </w:t>
      </w:r>
      <w:r w:rsidRPr="00750692">
        <w:rPr>
          <w:i/>
        </w:rPr>
        <w:t>Journal of personality assessment, 49</w:t>
      </w:r>
      <w:r w:rsidRPr="00750692">
        <w:t xml:space="preserve">(1), 71-75. </w:t>
      </w:r>
    </w:p>
    <w:p w14:paraId="118F493D" w14:textId="77777777" w:rsidR="00750692" w:rsidRPr="00750692" w:rsidRDefault="00750692" w:rsidP="00750692">
      <w:pPr>
        <w:pStyle w:val="EndNoteBibliography"/>
      </w:pPr>
    </w:p>
    <w:p w14:paraId="3C66083A" w14:textId="77777777" w:rsidR="00750692" w:rsidRPr="00750692" w:rsidRDefault="00750692" w:rsidP="00750692">
      <w:pPr>
        <w:pStyle w:val="EndNoteBibliography"/>
        <w:ind w:left="720" w:hanging="720"/>
      </w:pPr>
      <w:r w:rsidRPr="00750692">
        <w:t xml:space="preserve">Duggan, M. (2015). Mobile messaging and social media 2015. </w:t>
      </w:r>
    </w:p>
    <w:p w14:paraId="5DA85920" w14:textId="77777777" w:rsidR="00750692" w:rsidRPr="00750692" w:rsidRDefault="00750692" w:rsidP="00750692">
      <w:pPr>
        <w:pStyle w:val="EndNoteBibliography"/>
      </w:pPr>
    </w:p>
    <w:p w14:paraId="7DD9AD8E" w14:textId="77777777" w:rsidR="00750692" w:rsidRPr="00750692" w:rsidRDefault="00750692" w:rsidP="00750692">
      <w:pPr>
        <w:pStyle w:val="EndNoteBibliography"/>
        <w:ind w:left="720" w:hanging="720"/>
      </w:pPr>
      <w:r w:rsidRPr="00750692">
        <w:t>Duval, S., &amp; Tweed</w:t>
      </w:r>
      <w:r w:rsidRPr="00750692">
        <w:rPr>
          <w:rFonts w:hint="eastAsia"/>
        </w:rPr>
        <w:t>ie, R. (2000). Trim and fill: a simple funnel</w:t>
      </w:r>
      <w:r w:rsidRPr="00750692">
        <w:rPr>
          <w:rFonts w:hint="eastAsia"/>
        </w:rPr>
        <w:t>‐</w:t>
      </w:r>
      <w:r w:rsidRPr="00750692">
        <w:rPr>
          <w:rFonts w:hint="eastAsia"/>
        </w:rPr>
        <w:t>plot</w:t>
      </w:r>
      <w:r w:rsidRPr="00750692">
        <w:rPr>
          <w:rFonts w:hint="eastAsia"/>
        </w:rPr>
        <w:t>–</w:t>
      </w:r>
      <w:r w:rsidRPr="00750692">
        <w:rPr>
          <w:rFonts w:hint="eastAsia"/>
        </w:rPr>
        <w:t>based method of testing and adjusting for publication bias in meta</w:t>
      </w:r>
      <w:r w:rsidRPr="00750692">
        <w:rPr>
          <w:rFonts w:hint="eastAsia"/>
        </w:rPr>
        <w:t>‐</w:t>
      </w:r>
      <w:r w:rsidRPr="00750692">
        <w:rPr>
          <w:rFonts w:hint="eastAsia"/>
        </w:rPr>
        <w:t xml:space="preserve">analysis. </w:t>
      </w:r>
      <w:r w:rsidRPr="00750692">
        <w:rPr>
          <w:rFonts w:hint="eastAsia"/>
          <w:i/>
        </w:rPr>
        <w:t>Biometrics, 56</w:t>
      </w:r>
      <w:r w:rsidRPr="00750692">
        <w:rPr>
          <w:rFonts w:hint="eastAsia"/>
        </w:rPr>
        <w:t xml:space="preserve">(2), 455-463. </w:t>
      </w:r>
    </w:p>
    <w:p w14:paraId="23F320C2" w14:textId="77777777" w:rsidR="00750692" w:rsidRPr="00750692" w:rsidRDefault="00750692" w:rsidP="00750692">
      <w:pPr>
        <w:pStyle w:val="EndNoteBibliography"/>
      </w:pPr>
    </w:p>
    <w:p w14:paraId="62E540EF" w14:textId="77777777" w:rsidR="00750692" w:rsidRPr="00750692" w:rsidRDefault="00750692" w:rsidP="00750692">
      <w:pPr>
        <w:pStyle w:val="EndNoteBibliography"/>
        <w:ind w:left="720" w:hanging="720"/>
      </w:pPr>
      <w:r w:rsidRPr="00750692">
        <w:t xml:space="preserve">Eames, M., et al. (1993). Social deprivation and premature mortality: regional comparison across England. </w:t>
      </w:r>
      <w:r w:rsidRPr="00750692">
        <w:rPr>
          <w:i/>
        </w:rPr>
        <w:t>British Medical Journal, 307</w:t>
      </w:r>
      <w:r w:rsidRPr="00750692">
        <w:t xml:space="preserve">(6912), 1097-1102. </w:t>
      </w:r>
    </w:p>
    <w:p w14:paraId="609C1063" w14:textId="77777777" w:rsidR="00750692" w:rsidRPr="00750692" w:rsidRDefault="00750692" w:rsidP="00750692">
      <w:pPr>
        <w:pStyle w:val="EndNoteBibliography"/>
      </w:pPr>
    </w:p>
    <w:p w14:paraId="143080A1" w14:textId="77777777" w:rsidR="00750692" w:rsidRPr="00750692" w:rsidRDefault="00750692" w:rsidP="00750692">
      <w:pPr>
        <w:pStyle w:val="EndNoteBibliography"/>
        <w:ind w:left="720" w:hanging="720"/>
      </w:pPr>
      <w:r w:rsidRPr="00750692">
        <w:t xml:space="preserve">Egger, M., et al. (1997). Bias in meta-analysis detected by a simple, graphical test. </w:t>
      </w:r>
      <w:r w:rsidRPr="00750692">
        <w:rPr>
          <w:i/>
        </w:rPr>
        <w:t>Bmj, 315</w:t>
      </w:r>
      <w:r w:rsidRPr="00750692">
        <w:t xml:space="preserve">(7109), 629-634. </w:t>
      </w:r>
    </w:p>
    <w:p w14:paraId="1939683B" w14:textId="77777777" w:rsidR="00750692" w:rsidRPr="00750692" w:rsidRDefault="00750692" w:rsidP="00750692">
      <w:pPr>
        <w:pStyle w:val="EndNoteBibliography"/>
      </w:pPr>
    </w:p>
    <w:p w14:paraId="15F779EB" w14:textId="77777777" w:rsidR="00750692" w:rsidRPr="00750692" w:rsidRDefault="00750692" w:rsidP="00750692">
      <w:pPr>
        <w:pStyle w:val="EndNoteBibliography"/>
        <w:ind w:left="720" w:hanging="720"/>
      </w:pPr>
      <w:r w:rsidRPr="00750692">
        <w:t xml:space="preserve">Eibner, C., et al. (2004). Does relative deprivation predict the need for mental health services. </w:t>
      </w:r>
      <w:r w:rsidRPr="00750692">
        <w:rPr>
          <w:i/>
        </w:rPr>
        <w:t>J Ment Health Policy Econ, 7</w:t>
      </w:r>
      <w:r w:rsidRPr="00750692">
        <w:t xml:space="preserve">(4), 167-175. </w:t>
      </w:r>
    </w:p>
    <w:p w14:paraId="5219E355" w14:textId="77777777" w:rsidR="00750692" w:rsidRPr="00750692" w:rsidRDefault="00750692" w:rsidP="00750692">
      <w:pPr>
        <w:pStyle w:val="EndNoteBibliography"/>
      </w:pPr>
    </w:p>
    <w:p w14:paraId="3082536E" w14:textId="77777777" w:rsidR="00750692" w:rsidRPr="00750692" w:rsidRDefault="00750692" w:rsidP="00750692">
      <w:pPr>
        <w:pStyle w:val="EndNoteBibliography"/>
        <w:ind w:left="720" w:hanging="720"/>
      </w:pPr>
      <w:r w:rsidRPr="00750692">
        <w:t xml:space="preserve">Emmons, R.A. (1987). Narcissism: theory and measurement. </w:t>
      </w:r>
      <w:r w:rsidRPr="00750692">
        <w:rPr>
          <w:i/>
        </w:rPr>
        <w:t>Journal of personality and social psychology, 52</w:t>
      </w:r>
      <w:r w:rsidRPr="00750692">
        <w:t xml:space="preserve">(1), 11. </w:t>
      </w:r>
    </w:p>
    <w:p w14:paraId="07CCB003" w14:textId="77777777" w:rsidR="00750692" w:rsidRPr="00750692" w:rsidRDefault="00750692" w:rsidP="00750692">
      <w:pPr>
        <w:pStyle w:val="EndNoteBibliography"/>
      </w:pPr>
    </w:p>
    <w:p w14:paraId="42DF6B43" w14:textId="77777777" w:rsidR="00750692" w:rsidRPr="00750692" w:rsidRDefault="00750692" w:rsidP="00750692">
      <w:pPr>
        <w:pStyle w:val="EndNoteBibliography"/>
        <w:ind w:left="720" w:hanging="720"/>
      </w:pPr>
      <w:r w:rsidRPr="00750692">
        <w:t xml:space="preserve">Espín, A.M., et al. (2018). Do envy and compassion pave the way to unhappiness? Social preferences and life satisfaction in a Spanish city. </w:t>
      </w:r>
      <w:r w:rsidRPr="00750692">
        <w:rPr>
          <w:i/>
        </w:rPr>
        <w:t>Journal of Happiness Studies, 19</w:t>
      </w:r>
      <w:r w:rsidRPr="00750692">
        <w:t xml:space="preserve">, 443-469. </w:t>
      </w:r>
    </w:p>
    <w:p w14:paraId="2102893F" w14:textId="77777777" w:rsidR="00750692" w:rsidRPr="00750692" w:rsidRDefault="00750692" w:rsidP="00750692">
      <w:pPr>
        <w:pStyle w:val="EndNoteBibliography"/>
      </w:pPr>
    </w:p>
    <w:p w14:paraId="6A18150F" w14:textId="77777777" w:rsidR="00750692" w:rsidRPr="00750692" w:rsidRDefault="00750692" w:rsidP="00750692">
      <w:pPr>
        <w:pStyle w:val="EndNoteBibliography"/>
        <w:ind w:left="720" w:hanging="720"/>
      </w:pPr>
      <w:r w:rsidRPr="00750692">
        <w:t xml:space="preserve">Fardouly, J., et al. (2015). Social comparisons on social media: The impact of Facebook on young women's body image concerns and mood. </w:t>
      </w:r>
      <w:r w:rsidRPr="00750692">
        <w:rPr>
          <w:i/>
        </w:rPr>
        <w:t>Body image, 13</w:t>
      </w:r>
      <w:r w:rsidRPr="00750692">
        <w:t xml:space="preserve">, 38-45. </w:t>
      </w:r>
    </w:p>
    <w:p w14:paraId="6F4B7CAE" w14:textId="77777777" w:rsidR="00750692" w:rsidRPr="00750692" w:rsidRDefault="00750692" w:rsidP="00750692">
      <w:pPr>
        <w:pStyle w:val="EndNoteBibliography"/>
      </w:pPr>
    </w:p>
    <w:p w14:paraId="61310DE2" w14:textId="77777777" w:rsidR="00750692" w:rsidRPr="00750692" w:rsidRDefault="00750692" w:rsidP="00750692">
      <w:pPr>
        <w:pStyle w:val="EndNoteBibliography"/>
        <w:ind w:left="720" w:hanging="720"/>
      </w:pPr>
      <w:r w:rsidRPr="00750692">
        <w:t xml:space="preserve">Feather, N. (2015). Analyzing relative deprivation in relation to deservingness, entitlement and resentment. </w:t>
      </w:r>
      <w:r w:rsidRPr="00750692">
        <w:rPr>
          <w:i/>
        </w:rPr>
        <w:t>Social Justice Research, 28</w:t>
      </w:r>
      <w:r w:rsidRPr="00750692">
        <w:t xml:space="preserve">, 7-26. </w:t>
      </w:r>
    </w:p>
    <w:p w14:paraId="25E522E7" w14:textId="77777777" w:rsidR="00750692" w:rsidRPr="00750692" w:rsidRDefault="00750692" w:rsidP="00750692">
      <w:pPr>
        <w:pStyle w:val="EndNoteBibliography"/>
      </w:pPr>
    </w:p>
    <w:p w14:paraId="2DA7B843" w14:textId="77777777" w:rsidR="00750692" w:rsidRPr="00750692" w:rsidRDefault="00750692" w:rsidP="00750692">
      <w:pPr>
        <w:pStyle w:val="EndNoteBibliography"/>
        <w:ind w:left="720" w:hanging="720"/>
      </w:pPr>
      <w:r w:rsidRPr="00750692">
        <w:t xml:space="preserve">Feather, N.T. (1999). Judgments of deservingness: Studies in the psychology of justice and achievement. </w:t>
      </w:r>
      <w:r w:rsidRPr="00750692">
        <w:rPr>
          <w:i/>
        </w:rPr>
        <w:t>Personality and Social Psychology Review, 3</w:t>
      </w:r>
      <w:r w:rsidRPr="00750692">
        <w:t xml:space="preserve">(2), 86-107. </w:t>
      </w:r>
    </w:p>
    <w:p w14:paraId="4BD5419B" w14:textId="77777777" w:rsidR="00750692" w:rsidRPr="00750692" w:rsidRDefault="00750692" w:rsidP="00750692">
      <w:pPr>
        <w:pStyle w:val="EndNoteBibliography"/>
      </w:pPr>
    </w:p>
    <w:p w14:paraId="4E8CB9B7" w14:textId="77777777" w:rsidR="00750692" w:rsidRPr="00750692" w:rsidRDefault="00750692" w:rsidP="00750692">
      <w:pPr>
        <w:pStyle w:val="EndNoteBibliography"/>
        <w:ind w:left="720" w:hanging="720"/>
      </w:pPr>
      <w:r w:rsidRPr="00750692">
        <w:t xml:space="preserve">Feinstein, B.A., et al. (2013). Negative social comparison on Facebook and depressive symptoms: Rumination as a mechanism. </w:t>
      </w:r>
      <w:r w:rsidRPr="00750692">
        <w:rPr>
          <w:i/>
        </w:rPr>
        <w:t>Psychology of Popular Media Culture, 2</w:t>
      </w:r>
      <w:r w:rsidRPr="00750692">
        <w:t xml:space="preserve">(3), 161. </w:t>
      </w:r>
    </w:p>
    <w:p w14:paraId="0BA98508" w14:textId="77777777" w:rsidR="00750692" w:rsidRPr="00750692" w:rsidRDefault="00750692" w:rsidP="00750692">
      <w:pPr>
        <w:pStyle w:val="EndNoteBibliography"/>
      </w:pPr>
    </w:p>
    <w:p w14:paraId="08475025" w14:textId="77777777" w:rsidR="00750692" w:rsidRPr="00750692" w:rsidRDefault="00750692" w:rsidP="00750692">
      <w:pPr>
        <w:pStyle w:val="EndNoteBibliography"/>
        <w:ind w:left="720" w:hanging="720"/>
      </w:pPr>
      <w:r w:rsidRPr="00750692">
        <w:t xml:space="preserve">Fergusson, D.M., et al. (2015). Life satisfaction and mental health problems (18 to 35 years). </w:t>
      </w:r>
      <w:r w:rsidRPr="00750692">
        <w:rPr>
          <w:i/>
        </w:rPr>
        <w:t>Psychological medicine, 45</w:t>
      </w:r>
      <w:r w:rsidRPr="00750692">
        <w:t xml:space="preserve">(11), 2427-2436. </w:t>
      </w:r>
    </w:p>
    <w:p w14:paraId="7E4175E3" w14:textId="77777777" w:rsidR="00750692" w:rsidRPr="00750692" w:rsidRDefault="00750692" w:rsidP="00750692">
      <w:pPr>
        <w:pStyle w:val="EndNoteBibliography"/>
      </w:pPr>
    </w:p>
    <w:p w14:paraId="33444DAB" w14:textId="77777777" w:rsidR="00750692" w:rsidRPr="00750692" w:rsidRDefault="00750692" w:rsidP="00750692">
      <w:pPr>
        <w:pStyle w:val="EndNoteBibliography"/>
        <w:ind w:left="720" w:hanging="720"/>
      </w:pPr>
      <w:r w:rsidRPr="00750692">
        <w:t xml:space="preserve">Festinger, L. (1954). A theory of social comparison processes. </w:t>
      </w:r>
      <w:r w:rsidRPr="00750692">
        <w:rPr>
          <w:i/>
        </w:rPr>
        <w:t>Human relations, 7</w:t>
      </w:r>
      <w:r w:rsidRPr="00750692">
        <w:t xml:space="preserve">(2), 117-140. </w:t>
      </w:r>
    </w:p>
    <w:p w14:paraId="4AFAA2D0" w14:textId="77777777" w:rsidR="00750692" w:rsidRPr="00750692" w:rsidRDefault="00750692" w:rsidP="00750692">
      <w:pPr>
        <w:pStyle w:val="EndNoteBibliography"/>
      </w:pPr>
    </w:p>
    <w:p w14:paraId="2767675A" w14:textId="77777777" w:rsidR="00750692" w:rsidRPr="00750692" w:rsidRDefault="00750692" w:rsidP="00750692">
      <w:pPr>
        <w:pStyle w:val="EndNoteBibliography"/>
        <w:ind w:left="720" w:hanging="720"/>
      </w:pPr>
      <w:r w:rsidRPr="00750692">
        <w:t xml:space="preserve">Fornell, C., &amp; Larcker, D.F. (1981). Evaluating structural equation models with unobservable variables and measurement error. </w:t>
      </w:r>
      <w:r w:rsidRPr="00750692">
        <w:rPr>
          <w:i/>
        </w:rPr>
        <w:t>Journal of marketing research, 18</w:t>
      </w:r>
      <w:r w:rsidRPr="00750692">
        <w:t xml:space="preserve">(1), 39-50. </w:t>
      </w:r>
    </w:p>
    <w:p w14:paraId="77A9B060" w14:textId="77777777" w:rsidR="00750692" w:rsidRPr="00750692" w:rsidRDefault="00750692" w:rsidP="00750692">
      <w:pPr>
        <w:pStyle w:val="EndNoteBibliography"/>
      </w:pPr>
    </w:p>
    <w:p w14:paraId="1A2E691C" w14:textId="77777777" w:rsidR="00750692" w:rsidRPr="00750692" w:rsidRDefault="00750692" w:rsidP="00750692">
      <w:pPr>
        <w:pStyle w:val="EndNoteBibliography"/>
        <w:ind w:left="720" w:hanging="720"/>
      </w:pPr>
      <w:r w:rsidRPr="00750692">
        <w:t xml:space="preserve">Freis, S.D., &amp; Hansen-Brown, A.A. (2021). Justifications of entitlement in grandiose and vulnerable narcissism: The roles of injustice and superiority. </w:t>
      </w:r>
      <w:r w:rsidRPr="00750692">
        <w:rPr>
          <w:i/>
        </w:rPr>
        <w:t>Personality and individual differences, 168</w:t>
      </w:r>
      <w:r w:rsidRPr="00750692">
        <w:t xml:space="preserve">, 110345. </w:t>
      </w:r>
    </w:p>
    <w:p w14:paraId="1C2249A2" w14:textId="77777777" w:rsidR="00750692" w:rsidRPr="00750692" w:rsidRDefault="00750692" w:rsidP="00750692">
      <w:pPr>
        <w:pStyle w:val="EndNoteBibliography"/>
      </w:pPr>
    </w:p>
    <w:p w14:paraId="54B93C90" w14:textId="77777777" w:rsidR="00750692" w:rsidRPr="00750692" w:rsidRDefault="00750692" w:rsidP="00750692">
      <w:pPr>
        <w:pStyle w:val="EndNoteBibliography"/>
        <w:ind w:left="720" w:hanging="720"/>
      </w:pPr>
      <w:r w:rsidRPr="00750692">
        <w:t xml:space="preserve">Friend, R.M., &amp; Gilbert, J. (1973). Threat and fear of negative evaluation as determinants of locus of social comparison. </w:t>
      </w:r>
      <w:r w:rsidRPr="00750692">
        <w:rPr>
          <w:i/>
        </w:rPr>
        <w:t>Journal of personality</w:t>
      </w:r>
      <w:r w:rsidRPr="00750692">
        <w:t xml:space="preserve">. </w:t>
      </w:r>
    </w:p>
    <w:p w14:paraId="217EAF7C" w14:textId="77777777" w:rsidR="00750692" w:rsidRPr="00750692" w:rsidRDefault="00750692" w:rsidP="00750692">
      <w:pPr>
        <w:pStyle w:val="EndNoteBibliography"/>
      </w:pPr>
    </w:p>
    <w:p w14:paraId="432F091A" w14:textId="77777777" w:rsidR="00750692" w:rsidRPr="00750692" w:rsidRDefault="00750692" w:rsidP="00750692">
      <w:pPr>
        <w:pStyle w:val="EndNoteBibliography"/>
        <w:ind w:left="720" w:hanging="720"/>
      </w:pPr>
      <w:r w:rsidRPr="00750692">
        <w:t xml:space="preserve">Frieswijk, N., et al. (2004a). The effect of social comparison information on the life satisfaction of frail older persons. </w:t>
      </w:r>
      <w:r w:rsidRPr="00750692">
        <w:rPr>
          <w:i/>
        </w:rPr>
        <w:t>Psychology and aging, 19</w:t>
      </w:r>
      <w:r w:rsidRPr="00750692">
        <w:t xml:space="preserve">(1), 183. </w:t>
      </w:r>
    </w:p>
    <w:p w14:paraId="1F7B9AC7" w14:textId="77777777" w:rsidR="00750692" w:rsidRPr="00750692" w:rsidRDefault="00750692" w:rsidP="00750692">
      <w:pPr>
        <w:pStyle w:val="EndNoteBibliography"/>
      </w:pPr>
    </w:p>
    <w:p w14:paraId="107D5B4F" w14:textId="77777777" w:rsidR="00750692" w:rsidRPr="00750692" w:rsidRDefault="00750692" w:rsidP="00750692">
      <w:pPr>
        <w:pStyle w:val="EndNoteBibliography"/>
        <w:ind w:left="720" w:hanging="720"/>
      </w:pPr>
      <w:r w:rsidRPr="00750692">
        <w:t xml:space="preserve">Frieswijk, N., et al. (2004b). The interpretation of social comparison and its relation to life satisfaction among elderly people: Does frailty make a difference? </w:t>
      </w:r>
      <w:r w:rsidRPr="00750692">
        <w:rPr>
          <w:i/>
        </w:rPr>
        <w:t>The Journals of Gerontology Series B: Psychological Sciences and Social Sciences, 59</w:t>
      </w:r>
      <w:r w:rsidRPr="00750692">
        <w:t xml:space="preserve">(5), P250-P257. </w:t>
      </w:r>
    </w:p>
    <w:p w14:paraId="79E192DB" w14:textId="77777777" w:rsidR="00750692" w:rsidRPr="00750692" w:rsidRDefault="00750692" w:rsidP="00750692">
      <w:pPr>
        <w:pStyle w:val="EndNoteBibliography"/>
      </w:pPr>
    </w:p>
    <w:p w14:paraId="6DC0DBEE" w14:textId="77777777" w:rsidR="00750692" w:rsidRPr="00750692" w:rsidRDefault="00750692" w:rsidP="00750692">
      <w:pPr>
        <w:pStyle w:val="EndNoteBibliography"/>
        <w:ind w:left="720" w:hanging="720"/>
      </w:pPr>
      <w:r w:rsidRPr="00750692">
        <w:t xml:space="preserve">Frijda, N.H. (1986). </w:t>
      </w:r>
      <w:r w:rsidRPr="00750692">
        <w:rPr>
          <w:i/>
        </w:rPr>
        <w:t>The emotions</w:t>
      </w:r>
      <w:r w:rsidRPr="00750692">
        <w:t xml:space="preserve">. Cambridge University Press. </w:t>
      </w:r>
    </w:p>
    <w:p w14:paraId="271FAC9C" w14:textId="77777777" w:rsidR="00750692" w:rsidRPr="00750692" w:rsidRDefault="00750692" w:rsidP="00750692">
      <w:pPr>
        <w:pStyle w:val="EndNoteBibliography"/>
      </w:pPr>
    </w:p>
    <w:p w14:paraId="36832B94" w14:textId="77777777" w:rsidR="00750692" w:rsidRPr="00750692" w:rsidRDefault="00750692" w:rsidP="00750692">
      <w:pPr>
        <w:pStyle w:val="EndNoteBibliography"/>
        <w:ind w:left="720" w:hanging="720"/>
      </w:pPr>
      <w:r w:rsidRPr="00750692">
        <w:t xml:space="preserve">Gerber, J.P., et al. (2018). A social comparison theory meta-analysis 60+ years on. </w:t>
      </w:r>
      <w:r w:rsidRPr="00750692">
        <w:rPr>
          <w:i/>
        </w:rPr>
        <w:t>Psychological bulletin, 144</w:t>
      </w:r>
      <w:r w:rsidRPr="00750692">
        <w:t xml:space="preserve">(2), 177. </w:t>
      </w:r>
    </w:p>
    <w:p w14:paraId="5F39814B" w14:textId="77777777" w:rsidR="00750692" w:rsidRPr="00750692" w:rsidRDefault="00750692" w:rsidP="00750692">
      <w:pPr>
        <w:pStyle w:val="EndNoteBibliography"/>
      </w:pPr>
    </w:p>
    <w:p w14:paraId="015256FE" w14:textId="77777777" w:rsidR="00750692" w:rsidRPr="00750692" w:rsidRDefault="00750692" w:rsidP="00750692">
      <w:pPr>
        <w:pStyle w:val="EndNoteBibliography"/>
        <w:ind w:left="720" w:hanging="720"/>
      </w:pPr>
      <w:r w:rsidRPr="00750692">
        <w:t xml:space="preserve">Gerrard, M., &amp; Gibbons, F. (2013). Health images and their effects on health behavior. </w:t>
      </w:r>
      <w:r w:rsidRPr="00750692">
        <w:rPr>
          <w:i/>
        </w:rPr>
        <w:t>Health, coping, and well-being: Perspectives from social comparison theory, 63</w:t>
      </w:r>
      <w:r w:rsidRPr="00750692">
        <w:t xml:space="preserve">. </w:t>
      </w:r>
    </w:p>
    <w:p w14:paraId="000992F3" w14:textId="77777777" w:rsidR="00750692" w:rsidRPr="00750692" w:rsidRDefault="00750692" w:rsidP="00750692">
      <w:pPr>
        <w:pStyle w:val="EndNoteBibliography"/>
      </w:pPr>
    </w:p>
    <w:p w14:paraId="09B8C84C" w14:textId="77777777" w:rsidR="00750692" w:rsidRPr="00750692" w:rsidRDefault="00750692" w:rsidP="00750692">
      <w:pPr>
        <w:pStyle w:val="EndNoteBibliography"/>
        <w:ind w:left="720" w:hanging="720"/>
      </w:pPr>
      <w:r w:rsidRPr="00750692">
        <w:t xml:space="preserve">Gibbons, F.X. (1986). Social comparison and depression: company's effect on misery. </w:t>
      </w:r>
      <w:r w:rsidRPr="00750692">
        <w:rPr>
          <w:i/>
        </w:rPr>
        <w:t>Journal of personality and social psychology, 51</w:t>
      </w:r>
      <w:r w:rsidRPr="00750692">
        <w:t xml:space="preserve">(1), 140. </w:t>
      </w:r>
    </w:p>
    <w:p w14:paraId="4A7EF19B" w14:textId="77777777" w:rsidR="00750692" w:rsidRPr="00750692" w:rsidRDefault="00750692" w:rsidP="00750692">
      <w:pPr>
        <w:pStyle w:val="EndNoteBibliography"/>
      </w:pPr>
    </w:p>
    <w:p w14:paraId="2CABF453" w14:textId="77777777" w:rsidR="00750692" w:rsidRPr="00750692" w:rsidRDefault="00750692" w:rsidP="00750692">
      <w:pPr>
        <w:pStyle w:val="EndNoteBibliography"/>
        <w:ind w:left="720" w:hanging="720"/>
      </w:pPr>
      <w:r w:rsidRPr="00750692">
        <w:t xml:space="preserve">Gibbons, F.X., &amp; Buunk, B.P. (1999). Individual differences in social comparison: development of a scale of social comparison orientation. </w:t>
      </w:r>
      <w:r w:rsidRPr="00750692">
        <w:rPr>
          <w:i/>
        </w:rPr>
        <w:t>Journal of personality and social psychology, 76</w:t>
      </w:r>
      <w:r w:rsidRPr="00750692">
        <w:t xml:space="preserve">(1), 129. </w:t>
      </w:r>
    </w:p>
    <w:p w14:paraId="4411B575" w14:textId="77777777" w:rsidR="00750692" w:rsidRPr="00750692" w:rsidRDefault="00750692" w:rsidP="00750692">
      <w:pPr>
        <w:pStyle w:val="EndNoteBibliography"/>
      </w:pPr>
    </w:p>
    <w:p w14:paraId="074617FF" w14:textId="77777777" w:rsidR="00750692" w:rsidRPr="00750692" w:rsidRDefault="00750692" w:rsidP="00750692">
      <w:pPr>
        <w:pStyle w:val="EndNoteBibliography"/>
        <w:ind w:left="720" w:hanging="720"/>
      </w:pPr>
      <w:r w:rsidRPr="00750692">
        <w:t xml:space="preserve">Gilbert, D.T., et al. (1995). When comparisons arise. </w:t>
      </w:r>
      <w:r w:rsidRPr="00750692">
        <w:rPr>
          <w:i/>
        </w:rPr>
        <w:t>Journal of personality and social psychology, 69</w:t>
      </w:r>
      <w:r w:rsidRPr="00750692">
        <w:t xml:space="preserve">(2), 227. </w:t>
      </w:r>
    </w:p>
    <w:p w14:paraId="2BEA1D34" w14:textId="77777777" w:rsidR="00750692" w:rsidRPr="00750692" w:rsidRDefault="00750692" w:rsidP="00750692">
      <w:pPr>
        <w:pStyle w:val="EndNoteBibliography"/>
      </w:pPr>
    </w:p>
    <w:p w14:paraId="33C193FB" w14:textId="77777777" w:rsidR="00750692" w:rsidRPr="00750692" w:rsidRDefault="00750692" w:rsidP="00750692">
      <w:pPr>
        <w:pStyle w:val="EndNoteBibliography"/>
        <w:ind w:left="720" w:hanging="720"/>
      </w:pPr>
      <w:r w:rsidRPr="00750692">
        <w:t xml:space="preserve">Gonzales, A.L., &amp; Hancock, J.T. (2011). Mirror, mirror on my Facebook wall: Effects of exposure to Facebook on self-esteem. </w:t>
      </w:r>
      <w:r w:rsidRPr="00750692">
        <w:rPr>
          <w:i/>
        </w:rPr>
        <w:t>Cyberpsychology, behavior, and social networking, 14</w:t>
      </w:r>
      <w:r w:rsidRPr="00750692">
        <w:t xml:space="preserve">(1-2), 79-83. </w:t>
      </w:r>
    </w:p>
    <w:p w14:paraId="33BE5BC9" w14:textId="77777777" w:rsidR="00750692" w:rsidRPr="00750692" w:rsidRDefault="00750692" w:rsidP="00750692">
      <w:pPr>
        <w:pStyle w:val="EndNoteBibliography"/>
      </w:pPr>
    </w:p>
    <w:p w14:paraId="7C61717F" w14:textId="77777777" w:rsidR="00750692" w:rsidRPr="00750692" w:rsidRDefault="00750692" w:rsidP="00750692">
      <w:pPr>
        <w:pStyle w:val="EndNoteBibliography"/>
        <w:ind w:left="720" w:hanging="720"/>
      </w:pPr>
      <w:r w:rsidRPr="00750692">
        <w:t xml:space="preserve">Guyer, J.J., &amp; Vaughan-Johnston, T.I. (2020). Social comparisons (upward and downward). In </w:t>
      </w:r>
      <w:r w:rsidRPr="00750692">
        <w:rPr>
          <w:i/>
        </w:rPr>
        <w:t>Encyclopedia of personality and individual differences</w:t>
      </w:r>
      <w:r w:rsidRPr="00750692">
        <w:t xml:space="preserve"> (pp. 5011-5015). Springer. </w:t>
      </w:r>
    </w:p>
    <w:p w14:paraId="1F1D9974" w14:textId="77777777" w:rsidR="00750692" w:rsidRPr="00750692" w:rsidRDefault="00750692" w:rsidP="00750692">
      <w:pPr>
        <w:pStyle w:val="EndNoteBibliography"/>
      </w:pPr>
    </w:p>
    <w:p w14:paraId="6072A6BE" w14:textId="77777777" w:rsidR="00750692" w:rsidRPr="00750692" w:rsidRDefault="00750692" w:rsidP="00750692">
      <w:pPr>
        <w:pStyle w:val="EndNoteBibliography"/>
        <w:ind w:left="720" w:hanging="720"/>
      </w:pPr>
      <w:r w:rsidRPr="00750692">
        <w:t xml:space="preserve">Haferkamp, N., &amp; Krämer, N.C. (2011). Social comparison 2.0: Examining the effects of online profiles on social-networking sites. </w:t>
      </w:r>
      <w:r w:rsidRPr="00750692">
        <w:rPr>
          <w:i/>
        </w:rPr>
        <w:t>Cyberpsychology, behavior, and social networking, 14</w:t>
      </w:r>
      <w:r w:rsidRPr="00750692">
        <w:t xml:space="preserve">(5), 309-314. </w:t>
      </w:r>
    </w:p>
    <w:p w14:paraId="570B4C22" w14:textId="77777777" w:rsidR="00750692" w:rsidRPr="00750692" w:rsidRDefault="00750692" w:rsidP="00750692">
      <w:pPr>
        <w:pStyle w:val="EndNoteBibliography"/>
      </w:pPr>
    </w:p>
    <w:p w14:paraId="6B9C9755" w14:textId="77777777" w:rsidR="00750692" w:rsidRPr="00750692" w:rsidRDefault="00750692" w:rsidP="00750692">
      <w:pPr>
        <w:pStyle w:val="EndNoteBibliography"/>
        <w:ind w:left="720" w:hanging="720"/>
      </w:pPr>
      <w:r w:rsidRPr="00750692">
        <w:t xml:space="preserve">Hair, J.F. (2009). Multivariate data analysis. </w:t>
      </w:r>
    </w:p>
    <w:p w14:paraId="071638B1" w14:textId="77777777" w:rsidR="00750692" w:rsidRPr="00750692" w:rsidRDefault="00750692" w:rsidP="00750692">
      <w:pPr>
        <w:pStyle w:val="EndNoteBibliography"/>
      </w:pPr>
    </w:p>
    <w:p w14:paraId="0A20572D" w14:textId="77777777" w:rsidR="00750692" w:rsidRPr="00750692" w:rsidRDefault="00750692" w:rsidP="00750692">
      <w:pPr>
        <w:pStyle w:val="EndNoteBibliography"/>
        <w:ind w:left="720" w:hanging="720"/>
      </w:pPr>
      <w:r w:rsidRPr="00750692">
        <w:t xml:space="preserve">Hakmiller, K.L. (1966). Threat as a determinant of downward comparison. </w:t>
      </w:r>
      <w:r w:rsidRPr="00750692">
        <w:rPr>
          <w:i/>
        </w:rPr>
        <w:t>Journal of Experimental Social Psychology, 1</w:t>
      </w:r>
      <w:r w:rsidRPr="00750692">
        <w:t xml:space="preserve">, 32-39. </w:t>
      </w:r>
    </w:p>
    <w:p w14:paraId="117C4280" w14:textId="77777777" w:rsidR="00750692" w:rsidRPr="00750692" w:rsidRDefault="00750692" w:rsidP="00750692">
      <w:pPr>
        <w:pStyle w:val="EndNoteBibliography"/>
      </w:pPr>
    </w:p>
    <w:p w14:paraId="33749C01" w14:textId="77777777" w:rsidR="00750692" w:rsidRPr="00750692" w:rsidRDefault="00750692" w:rsidP="00750692">
      <w:pPr>
        <w:pStyle w:val="EndNoteBibliography"/>
        <w:ind w:left="720" w:hanging="720"/>
      </w:pPr>
      <w:r w:rsidRPr="00750692">
        <w:t xml:space="preserve">Hallquist, M.N., &amp; Wiley, J.F. (2018). MplusAutomation: An R package for facilitating large-scale latent variable analyses in M plus. </w:t>
      </w:r>
      <w:r w:rsidRPr="00750692">
        <w:rPr>
          <w:i/>
        </w:rPr>
        <w:t>Structural equation modeling: a multidisciplinary journal, 25</w:t>
      </w:r>
      <w:r w:rsidRPr="00750692">
        <w:t xml:space="preserve">(4), 621-638. </w:t>
      </w:r>
    </w:p>
    <w:p w14:paraId="3D7CC497" w14:textId="77777777" w:rsidR="00750692" w:rsidRPr="00750692" w:rsidRDefault="00750692" w:rsidP="00750692">
      <w:pPr>
        <w:pStyle w:val="EndNoteBibliography"/>
      </w:pPr>
    </w:p>
    <w:p w14:paraId="5AB115C2" w14:textId="77777777" w:rsidR="00750692" w:rsidRPr="00750692" w:rsidRDefault="00750692" w:rsidP="00750692">
      <w:pPr>
        <w:pStyle w:val="EndNoteBibliography"/>
        <w:ind w:left="720" w:hanging="720"/>
      </w:pPr>
      <w:r w:rsidRPr="00750692">
        <w:t xml:space="preserve">Harman, H.H. (1976). </w:t>
      </w:r>
      <w:r w:rsidRPr="00750692">
        <w:rPr>
          <w:i/>
        </w:rPr>
        <w:t>Modern factor analysis</w:t>
      </w:r>
      <w:r w:rsidRPr="00750692">
        <w:t xml:space="preserve">. University of Chicago press. </w:t>
      </w:r>
    </w:p>
    <w:p w14:paraId="4FE322B7" w14:textId="77777777" w:rsidR="00750692" w:rsidRPr="00750692" w:rsidRDefault="00750692" w:rsidP="00750692">
      <w:pPr>
        <w:pStyle w:val="EndNoteBibliography"/>
      </w:pPr>
    </w:p>
    <w:p w14:paraId="04E94D4D" w14:textId="77777777" w:rsidR="00750692" w:rsidRPr="00750692" w:rsidRDefault="00750692" w:rsidP="00750692">
      <w:pPr>
        <w:pStyle w:val="EndNoteBibliography"/>
        <w:ind w:left="720" w:hanging="720"/>
      </w:pPr>
      <w:r w:rsidRPr="00750692">
        <w:t xml:space="preserve">Hayes, A.F. (2017). </w:t>
      </w:r>
      <w:r w:rsidRPr="00750692">
        <w:rPr>
          <w:i/>
        </w:rPr>
        <w:t>Introduction to mediation, moderation, and conditional process analysis: A regression-based approach</w:t>
      </w:r>
      <w:r w:rsidRPr="00750692">
        <w:t xml:space="preserve">. Guilford publications. </w:t>
      </w:r>
    </w:p>
    <w:p w14:paraId="1A25B2C0" w14:textId="77777777" w:rsidR="00750692" w:rsidRPr="00750692" w:rsidRDefault="00750692" w:rsidP="00750692">
      <w:pPr>
        <w:pStyle w:val="EndNoteBibliography"/>
      </w:pPr>
    </w:p>
    <w:p w14:paraId="4DD3FA93" w14:textId="77777777" w:rsidR="00750692" w:rsidRPr="00750692" w:rsidRDefault="00750692" w:rsidP="00750692">
      <w:pPr>
        <w:pStyle w:val="EndNoteBibliography"/>
        <w:ind w:left="720" w:hanging="720"/>
      </w:pPr>
      <w:r w:rsidRPr="00750692">
        <w:t xml:space="preserve">Headey, B., &amp; Wearing, A. (1988). The sense of relative superiority—central to well-being. </w:t>
      </w:r>
      <w:r w:rsidRPr="00750692">
        <w:rPr>
          <w:i/>
        </w:rPr>
        <w:t>Social Indicators Research, 20</w:t>
      </w:r>
      <w:r w:rsidRPr="00750692">
        <w:t xml:space="preserve">, 497-516. </w:t>
      </w:r>
    </w:p>
    <w:p w14:paraId="45BBBC9A" w14:textId="77777777" w:rsidR="00750692" w:rsidRPr="00750692" w:rsidRDefault="00750692" w:rsidP="00750692">
      <w:pPr>
        <w:pStyle w:val="EndNoteBibliography"/>
      </w:pPr>
    </w:p>
    <w:p w14:paraId="5E0F7E22" w14:textId="77777777" w:rsidR="00750692" w:rsidRPr="00750692" w:rsidRDefault="00750692" w:rsidP="00750692">
      <w:pPr>
        <w:pStyle w:val="EndNoteBibliography"/>
        <w:ind w:left="720" w:hanging="720"/>
      </w:pPr>
      <w:r w:rsidRPr="00750692">
        <w:t xml:space="preserve">Hemphill, K.J., &amp; Lehman, D.R. (1991). Social comparisons and their affective consequences: The importance of comparison dimension and individual difference variables. </w:t>
      </w:r>
      <w:r w:rsidRPr="00750692">
        <w:rPr>
          <w:i/>
        </w:rPr>
        <w:t>Journal of Social and Clinical Psychology, 10</w:t>
      </w:r>
      <w:r w:rsidRPr="00750692">
        <w:t xml:space="preserve">(4), 372-394. </w:t>
      </w:r>
    </w:p>
    <w:p w14:paraId="681F312D" w14:textId="77777777" w:rsidR="00750692" w:rsidRPr="00750692" w:rsidRDefault="00750692" w:rsidP="00750692">
      <w:pPr>
        <w:pStyle w:val="EndNoteBibliography"/>
      </w:pPr>
    </w:p>
    <w:p w14:paraId="45166632" w14:textId="77777777" w:rsidR="00750692" w:rsidRPr="00750692" w:rsidRDefault="00750692" w:rsidP="00750692">
      <w:pPr>
        <w:pStyle w:val="EndNoteBibliography"/>
        <w:ind w:left="720" w:hanging="720"/>
      </w:pPr>
      <w:r w:rsidRPr="00750692">
        <w:t>Hill, S.E., &amp; Buss, D.M. (2006). Envy and positi</w:t>
      </w:r>
      <w:r w:rsidRPr="00750692">
        <w:rPr>
          <w:rFonts w:hint="eastAsia"/>
        </w:rPr>
        <w:t xml:space="preserve">onal bias in the evolutionary psychology of management. </w:t>
      </w:r>
      <w:r w:rsidRPr="00750692">
        <w:rPr>
          <w:rFonts w:hint="eastAsia"/>
          <w:i/>
        </w:rPr>
        <w:t>Managerial and Decision Economics, 27</w:t>
      </w:r>
      <w:r w:rsidRPr="00750692">
        <w:rPr>
          <w:rFonts w:hint="eastAsia"/>
        </w:rPr>
        <w:t>(2</w:t>
      </w:r>
      <w:r w:rsidRPr="00750692">
        <w:rPr>
          <w:rFonts w:hint="eastAsia"/>
        </w:rPr>
        <w:t>‐</w:t>
      </w:r>
      <w:r w:rsidRPr="00750692">
        <w:rPr>
          <w:rFonts w:hint="eastAsia"/>
        </w:rPr>
        <w:t xml:space="preserve">3), 131-143. </w:t>
      </w:r>
    </w:p>
    <w:p w14:paraId="582E687E" w14:textId="77777777" w:rsidR="00750692" w:rsidRPr="00750692" w:rsidRDefault="00750692" w:rsidP="00750692">
      <w:pPr>
        <w:pStyle w:val="EndNoteBibliography"/>
      </w:pPr>
    </w:p>
    <w:p w14:paraId="42AD0081" w14:textId="77777777" w:rsidR="00750692" w:rsidRPr="00750692" w:rsidRDefault="00750692" w:rsidP="00750692">
      <w:pPr>
        <w:pStyle w:val="EndNoteBibliography"/>
        <w:ind w:left="720" w:hanging="720"/>
      </w:pPr>
      <w:r w:rsidRPr="00750692">
        <w:t xml:space="preserve">Holtmann, J., et al. (2016). A comparison of ML, WLSMV, and Bayesian methods for multilevel structural equation models in small samples: A simulation study. </w:t>
      </w:r>
      <w:r w:rsidRPr="00750692">
        <w:rPr>
          <w:i/>
        </w:rPr>
        <w:t>Multivariate behavioral research, 51</w:t>
      </w:r>
      <w:r w:rsidRPr="00750692">
        <w:t xml:space="preserve">(5), 661-680. </w:t>
      </w:r>
    </w:p>
    <w:p w14:paraId="4E9B8B68" w14:textId="77777777" w:rsidR="00750692" w:rsidRPr="00750692" w:rsidRDefault="00750692" w:rsidP="00750692">
      <w:pPr>
        <w:pStyle w:val="EndNoteBibliography"/>
      </w:pPr>
    </w:p>
    <w:p w14:paraId="730ACBE5" w14:textId="77777777" w:rsidR="00750692" w:rsidRPr="00750692" w:rsidRDefault="00750692" w:rsidP="00750692">
      <w:pPr>
        <w:pStyle w:val="EndNoteBibliography"/>
        <w:ind w:left="720" w:hanging="720"/>
      </w:pPr>
      <w:r w:rsidRPr="00750692">
        <w:t xml:space="preserve">Hoorens, V. (1993). Self-enhancement and superiority biases in social comparison. </w:t>
      </w:r>
      <w:r w:rsidRPr="00750692">
        <w:rPr>
          <w:i/>
        </w:rPr>
        <w:t>European review of social psychology, 4</w:t>
      </w:r>
      <w:r w:rsidRPr="00750692">
        <w:t xml:space="preserve">(1), 113-139. </w:t>
      </w:r>
    </w:p>
    <w:p w14:paraId="402C75B7" w14:textId="77777777" w:rsidR="00750692" w:rsidRPr="00750692" w:rsidRDefault="00750692" w:rsidP="00750692">
      <w:pPr>
        <w:pStyle w:val="EndNoteBibliography"/>
      </w:pPr>
    </w:p>
    <w:p w14:paraId="3217F7A8" w14:textId="77777777" w:rsidR="00750692" w:rsidRPr="00750692" w:rsidRDefault="00750692" w:rsidP="00750692">
      <w:pPr>
        <w:pStyle w:val="EndNoteBibliography"/>
        <w:ind w:left="720" w:hanging="720"/>
      </w:pPr>
      <w:r w:rsidRPr="00750692">
        <w:t xml:space="preserve">Jang, K., et al. (2016). Social comparison on Facebook: Its antecedents and psychological outcomes. </w:t>
      </w:r>
      <w:r w:rsidRPr="00750692">
        <w:rPr>
          <w:i/>
        </w:rPr>
        <w:t>Computers in Human Behavior, 62</w:t>
      </w:r>
      <w:r w:rsidRPr="00750692">
        <w:t xml:space="preserve">, 147-154. </w:t>
      </w:r>
    </w:p>
    <w:p w14:paraId="67D58A4F" w14:textId="77777777" w:rsidR="00750692" w:rsidRPr="00750692" w:rsidRDefault="00750692" w:rsidP="00750692">
      <w:pPr>
        <w:pStyle w:val="EndNoteBibliography"/>
      </w:pPr>
    </w:p>
    <w:p w14:paraId="69DAFC03" w14:textId="77777777" w:rsidR="00750692" w:rsidRPr="00750692" w:rsidRDefault="00750692" w:rsidP="00750692">
      <w:pPr>
        <w:pStyle w:val="EndNoteBibliography"/>
        <w:ind w:left="720" w:hanging="720"/>
      </w:pPr>
      <w:r w:rsidRPr="00750692">
        <w:t xml:space="preserve">Kalpidou, M., et al. (2011). The relationship between Facebook and the well-being of undergraduate college students. </w:t>
      </w:r>
      <w:r w:rsidRPr="00750692">
        <w:rPr>
          <w:i/>
        </w:rPr>
        <w:t>Cyberpsychology, behavior, and social networking, 14</w:t>
      </w:r>
      <w:r w:rsidRPr="00750692">
        <w:t xml:space="preserve">(4), 183-189. </w:t>
      </w:r>
    </w:p>
    <w:p w14:paraId="38AFECF3" w14:textId="77777777" w:rsidR="00750692" w:rsidRPr="00750692" w:rsidRDefault="00750692" w:rsidP="00750692">
      <w:pPr>
        <w:pStyle w:val="EndNoteBibliography"/>
      </w:pPr>
    </w:p>
    <w:p w14:paraId="403255B0" w14:textId="77777777" w:rsidR="00750692" w:rsidRPr="00750692" w:rsidRDefault="00750692" w:rsidP="00750692">
      <w:pPr>
        <w:pStyle w:val="EndNoteBibliography"/>
        <w:ind w:left="720" w:hanging="720"/>
      </w:pPr>
      <w:r w:rsidRPr="00750692">
        <w:t xml:space="preserve">Kim, H., et al. (2017). Social comparison, personal relative deprivation, and materialism. </w:t>
      </w:r>
      <w:r w:rsidRPr="00750692">
        <w:rPr>
          <w:i/>
        </w:rPr>
        <w:t>British Journal of Social Psychology, 56</w:t>
      </w:r>
      <w:r w:rsidRPr="00750692">
        <w:t xml:space="preserve">(2), 373-392. </w:t>
      </w:r>
    </w:p>
    <w:p w14:paraId="451AC1FE" w14:textId="77777777" w:rsidR="00750692" w:rsidRPr="00750692" w:rsidRDefault="00750692" w:rsidP="00750692">
      <w:pPr>
        <w:pStyle w:val="EndNoteBibliography"/>
      </w:pPr>
    </w:p>
    <w:p w14:paraId="1A8FFED9" w14:textId="77777777" w:rsidR="00750692" w:rsidRPr="00750692" w:rsidRDefault="00750692" w:rsidP="00750692">
      <w:pPr>
        <w:pStyle w:val="EndNoteBibliography"/>
        <w:ind w:left="720" w:hanging="720"/>
      </w:pPr>
      <w:r w:rsidRPr="00750692">
        <w:t xml:space="preserve">Kim, H., et al. (2018). Social comparison processes in the experience of personal relative deprivation. </w:t>
      </w:r>
      <w:r w:rsidRPr="00750692">
        <w:rPr>
          <w:i/>
        </w:rPr>
        <w:t>Journal of Applied Social Psychology, 48</w:t>
      </w:r>
      <w:r w:rsidRPr="00750692">
        <w:t xml:space="preserve">(9), 519-532. </w:t>
      </w:r>
    </w:p>
    <w:p w14:paraId="5FCE8750" w14:textId="77777777" w:rsidR="00750692" w:rsidRPr="00750692" w:rsidRDefault="00750692" w:rsidP="00750692">
      <w:pPr>
        <w:pStyle w:val="EndNoteBibliography"/>
      </w:pPr>
    </w:p>
    <w:p w14:paraId="11F10862" w14:textId="77777777" w:rsidR="00750692" w:rsidRPr="00750692" w:rsidRDefault="00750692" w:rsidP="00750692">
      <w:pPr>
        <w:pStyle w:val="EndNoteBibliography"/>
        <w:ind w:left="720" w:hanging="720"/>
      </w:pPr>
      <w:r w:rsidRPr="00750692">
        <w:t xml:space="preserve">Kim, H., et al. (2021). The contributions of social comparison to social network site addiction. </w:t>
      </w:r>
      <w:r w:rsidRPr="00750692">
        <w:rPr>
          <w:i/>
        </w:rPr>
        <w:t>PLoS One, 16</w:t>
      </w:r>
      <w:r w:rsidRPr="00750692">
        <w:t xml:space="preserve">(10), e0257795. </w:t>
      </w:r>
    </w:p>
    <w:p w14:paraId="0557D5E4" w14:textId="77777777" w:rsidR="00750692" w:rsidRPr="00750692" w:rsidRDefault="00750692" w:rsidP="00750692">
      <w:pPr>
        <w:pStyle w:val="EndNoteBibliography"/>
      </w:pPr>
    </w:p>
    <w:p w14:paraId="702AF30D" w14:textId="77777777" w:rsidR="00750692" w:rsidRPr="00750692" w:rsidRDefault="00750692" w:rsidP="00750692">
      <w:pPr>
        <w:pStyle w:val="EndNoteBibliography"/>
        <w:ind w:left="720" w:hanging="720"/>
      </w:pPr>
      <w:r w:rsidRPr="00750692">
        <w:t xml:space="preserve">Klein, W.M. (1997). Objective standards are not enough: affective, self-evaluative, and behavioral responses to social comparison information. </w:t>
      </w:r>
      <w:r w:rsidRPr="00750692">
        <w:rPr>
          <w:i/>
        </w:rPr>
        <w:t>Journal of personality and social psychology, 72</w:t>
      </w:r>
      <w:r w:rsidRPr="00750692">
        <w:t xml:space="preserve">(4), 763. </w:t>
      </w:r>
    </w:p>
    <w:p w14:paraId="37E71618" w14:textId="77777777" w:rsidR="00750692" w:rsidRPr="00750692" w:rsidRDefault="00750692" w:rsidP="00750692">
      <w:pPr>
        <w:pStyle w:val="EndNoteBibliography"/>
      </w:pPr>
    </w:p>
    <w:p w14:paraId="4A90914D" w14:textId="77777777" w:rsidR="00750692" w:rsidRPr="00750692" w:rsidRDefault="00750692" w:rsidP="00750692">
      <w:pPr>
        <w:pStyle w:val="EndNoteBibliography"/>
        <w:ind w:left="720" w:hanging="720"/>
      </w:pPr>
      <w:r w:rsidRPr="00750692">
        <w:t xml:space="preserve">Krasnova, H., et al. (2013). Envy on Facebook: a hidden threat to users’ life satisfaction? </w:t>
      </w:r>
    </w:p>
    <w:p w14:paraId="097F13C3" w14:textId="77777777" w:rsidR="00750692" w:rsidRPr="00750692" w:rsidRDefault="00750692" w:rsidP="00750692">
      <w:pPr>
        <w:pStyle w:val="EndNoteBibliography"/>
      </w:pPr>
    </w:p>
    <w:p w14:paraId="4B7E7447" w14:textId="77777777" w:rsidR="00750692" w:rsidRPr="00750692" w:rsidRDefault="00750692" w:rsidP="00750692">
      <w:pPr>
        <w:pStyle w:val="EndNoteBibliography"/>
        <w:ind w:left="720" w:hanging="720"/>
      </w:pPr>
      <w:r w:rsidRPr="00750692">
        <w:t xml:space="preserve">Krizan, Z., &amp; Bushman, B.J. (2011). Better than my loved ones: Social comparison tendencies among narcissists. </w:t>
      </w:r>
      <w:r w:rsidRPr="00750692">
        <w:rPr>
          <w:i/>
        </w:rPr>
        <w:t>Personality and individual differences, 50</w:t>
      </w:r>
      <w:r w:rsidRPr="00750692">
        <w:t xml:space="preserve">(2), 212-216. </w:t>
      </w:r>
    </w:p>
    <w:p w14:paraId="1D36F4E1" w14:textId="77777777" w:rsidR="00750692" w:rsidRPr="00750692" w:rsidRDefault="00750692" w:rsidP="00750692">
      <w:pPr>
        <w:pStyle w:val="EndNoteBibliography"/>
      </w:pPr>
    </w:p>
    <w:p w14:paraId="21B3A6CE" w14:textId="77777777" w:rsidR="00750692" w:rsidRPr="00750692" w:rsidRDefault="00750692" w:rsidP="00750692">
      <w:pPr>
        <w:pStyle w:val="EndNoteBibliography"/>
        <w:ind w:left="720" w:hanging="720"/>
      </w:pPr>
      <w:r w:rsidRPr="00750692">
        <w:t xml:space="preserve">Kross, E., et al. (2013). Facebook use predicts declines in subjective well-being in young adults. </w:t>
      </w:r>
      <w:r w:rsidRPr="00750692">
        <w:rPr>
          <w:i/>
        </w:rPr>
        <w:t>PLoS One, 8</w:t>
      </w:r>
      <w:r w:rsidRPr="00750692">
        <w:t xml:space="preserve">(8), e69841. </w:t>
      </w:r>
    </w:p>
    <w:p w14:paraId="62EF31D6" w14:textId="77777777" w:rsidR="00750692" w:rsidRPr="00750692" w:rsidRDefault="00750692" w:rsidP="00750692">
      <w:pPr>
        <w:pStyle w:val="EndNoteBibliography"/>
      </w:pPr>
    </w:p>
    <w:p w14:paraId="1EE96F28" w14:textId="77777777" w:rsidR="00750692" w:rsidRPr="00750692" w:rsidRDefault="00750692" w:rsidP="00750692">
      <w:pPr>
        <w:pStyle w:val="EndNoteBibliography"/>
        <w:ind w:left="720" w:hanging="720"/>
      </w:pPr>
      <w:r w:rsidRPr="00750692">
        <w:t xml:space="preserve">Kulik, J.A., &amp; Gump, B.B. (1997). Affective reactions to social comparison: The effects of relative performance and related attributes information about another person. </w:t>
      </w:r>
      <w:r w:rsidRPr="00750692">
        <w:rPr>
          <w:i/>
        </w:rPr>
        <w:t>Personality and Social Psychology Bulletin, 23</w:t>
      </w:r>
      <w:r w:rsidRPr="00750692">
        <w:t xml:space="preserve">(5), 452-468. </w:t>
      </w:r>
    </w:p>
    <w:p w14:paraId="278CCC39" w14:textId="77777777" w:rsidR="00750692" w:rsidRPr="00750692" w:rsidRDefault="00750692" w:rsidP="00750692">
      <w:pPr>
        <w:pStyle w:val="EndNoteBibliography"/>
      </w:pPr>
    </w:p>
    <w:p w14:paraId="5199DB88" w14:textId="77777777" w:rsidR="00750692" w:rsidRPr="00750692" w:rsidRDefault="00750692" w:rsidP="00750692">
      <w:pPr>
        <w:pStyle w:val="EndNoteBibliography"/>
        <w:ind w:left="720" w:hanging="720"/>
      </w:pPr>
      <w:r w:rsidRPr="00750692">
        <w:t xml:space="preserve">Lawlor, D.A., et al. (2005). Life-course socioeconomic position, area deprivation, and coronary heart disease: findings from the British Women’s Heart and Health Study. </w:t>
      </w:r>
      <w:r w:rsidRPr="00750692">
        <w:rPr>
          <w:i/>
        </w:rPr>
        <w:t>American journal of public health, 95</w:t>
      </w:r>
      <w:r w:rsidRPr="00750692">
        <w:t xml:space="preserve">(1), 91-97. </w:t>
      </w:r>
    </w:p>
    <w:p w14:paraId="74FBC6D0" w14:textId="77777777" w:rsidR="00750692" w:rsidRPr="00750692" w:rsidRDefault="00750692" w:rsidP="00750692">
      <w:pPr>
        <w:pStyle w:val="EndNoteBibliography"/>
      </w:pPr>
    </w:p>
    <w:p w14:paraId="6B7423F2" w14:textId="77777777" w:rsidR="00750692" w:rsidRPr="00750692" w:rsidRDefault="00750692" w:rsidP="00750692">
      <w:pPr>
        <w:pStyle w:val="EndNoteBibliography"/>
        <w:ind w:left="720" w:hanging="720"/>
      </w:pPr>
      <w:r w:rsidRPr="00750692">
        <w:t xml:space="preserve">Lazarus, R.S. (1991). </w:t>
      </w:r>
      <w:r w:rsidRPr="00750692">
        <w:rPr>
          <w:i/>
        </w:rPr>
        <w:t>Emotion and adaptation</w:t>
      </w:r>
      <w:r w:rsidRPr="00750692">
        <w:t xml:space="preserve">. Oxford University Press. </w:t>
      </w:r>
    </w:p>
    <w:p w14:paraId="005E35F7" w14:textId="77777777" w:rsidR="00750692" w:rsidRPr="00750692" w:rsidRDefault="00750692" w:rsidP="00750692">
      <w:pPr>
        <w:pStyle w:val="EndNoteBibliography"/>
      </w:pPr>
    </w:p>
    <w:p w14:paraId="410D67EB" w14:textId="77777777" w:rsidR="00750692" w:rsidRPr="00750692" w:rsidRDefault="00750692" w:rsidP="00750692">
      <w:pPr>
        <w:pStyle w:val="EndNoteBibliography"/>
        <w:ind w:left="720" w:hanging="720"/>
      </w:pPr>
      <w:r w:rsidRPr="00750692">
        <w:t xml:space="preserve">Lee, S.Y. (2014). How do people compare themselves with others on social network sites?: The case of Facebook. </w:t>
      </w:r>
      <w:r w:rsidRPr="00750692">
        <w:rPr>
          <w:i/>
        </w:rPr>
        <w:t>Computers in Human Behavior, 32</w:t>
      </w:r>
      <w:r w:rsidRPr="00750692">
        <w:t xml:space="preserve">, 253-260. </w:t>
      </w:r>
    </w:p>
    <w:p w14:paraId="6D2C719C" w14:textId="77777777" w:rsidR="00750692" w:rsidRPr="00750692" w:rsidRDefault="00750692" w:rsidP="00750692">
      <w:pPr>
        <w:pStyle w:val="EndNoteBibliography"/>
      </w:pPr>
    </w:p>
    <w:p w14:paraId="62B8F2B7" w14:textId="77777777" w:rsidR="00750692" w:rsidRPr="00750692" w:rsidRDefault="00750692" w:rsidP="00750692">
      <w:pPr>
        <w:pStyle w:val="EndNoteBibliography"/>
        <w:ind w:left="720" w:hanging="720"/>
      </w:pPr>
      <w:r w:rsidRPr="00750692">
        <w:t xml:space="preserve">Liang, H., et al. (2007). Assimilation of enterprise systems: the effect of institutional pressures and the mediating role of top management. </w:t>
      </w:r>
      <w:r w:rsidRPr="00750692">
        <w:rPr>
          <w:i/>
        </w:rPr>
        <w:t>MIS quarterly</w:t>
      </w:r>
      <w:r w:rsidRPr="00750692">
        <w:t xml:space="preserve">, 59-87. </w:t>
      </w:r>
    </w:p>
    <w:p w14:paraId="0F49481A" w14:textId="77777777" w:rsidR="00750692" w:rsidRPr="00750692" w:rsidRDefault="00750692" w:rsidP="00750692">
      <w:pPr>
        <w:pStyle w:val="EndNoteBibliography"/>
      </w:pPr>
    </w:p>
    <w:p w14:paraId="3A986279" w14:textId="77777777" w:rsidR="00750692" w:rsidRPr="00750692" w:rsidRDefault="00750692" w:rsidP="00750692">
      <w:pPr>
        <w:pStyle w:val="EndNoteBibliography"/>
        <w:ind w:left="720" w:hanging="720"/>
      </w:pPr>
      <w:r w:rsidRPr="00750692">
        <w:t xml:space="preserve">Lintott, S. (2016). Superiority in humor theory. </w:t>
      </w:r>
      <w:r w:rsidRPr="00750692">
        <w:rPr>
          <w:i/>
        </w:rPr>
        <w:t>The Journal of Aesthetics and Art Criticism, 74</w:t>
      </w:r>
      <w:r w:rsidRPr="00750692">
        <w:t xml:space="preserve">(4), 347-358. </w:t>
      </w:r>
    </w:p>
    <w:p w14:paraId="3017B47D" w14:textId="77777777" w:rsidR="00750692" w:rsidRPr="00750692" w:rsidRDefault="00750692" w:rsidP="00750692">
      <w:pPr>
        <w:pStyle w:val="EndNoteBibliography"/>
      </w:pPr>
    </w:p>
    <w:p w14:paraId="45162709" w14:textId="77777777" w:rsidR="00750692" w:rsidRPr="00750692" w:rsidRDefault="00750692" w:rsidP="00750692">
      <w:pPr>
        <w:pStyle w:val="EndNoteBibliography"/>
        <w:ind w:left="720" w:hanging="720"/>
      </w:pPr>
      <w:r w:rsidRPr="00750692">
        <w:t xml:space="preserve">Liu, Q.-Q., et al. (2017). Upward social comparison on social network sites and depressive symptoms: A moderated mediation model of self-esteem and optimism. </w:t>
      </w:r>
      <w:r w:rsidRPr="00750692">
        <w:rPr>
          <w:i/>
        </w:rPr>
        <w:t>Personality and individual differences, 113</w:t>
      </w:r>
      <w:r w:rsidRPr="00750692">
        <w:t xml:space="preserve">, 223-228. </w:t>
      </w:r>
    </w:p>
    <w:p w14:paraId="3CE42AE1" w14:textId="77777777" w:rsidR="00750692" w:rsidRPr="00750692" w:rsidRDefault="00750692" w:rsidP="00750692">
      <w:pPr>
        <w:pStyle w:val="EndNoteBibliography"/>
      </w:pPr>
    </w:p>
    <w:p w14:paraId="7BE03043" w14:textId="77777777" w:rsidR="00750692" w:rsidRPr="00750692" w:rsidRDefault="00750692" w:rsidP="00750692">
      <w:pPr>
        <w:pStyle w:val="EndNoteBibliography"/>
        <w:ind w:left="720" w:hanging="720"/>
      </w:pPr>
      <w:r w:rsidRPr="00750692">
        <w:rPr>
          <w:rFonts w:hint="eastAsia"/>
        </w:rPr>
        <w:t xml:space="preserve">Luo, Q. (2023). </w:t>
      </w:r>
      <w:r w:rsidRPr="00750692">
        <w:rPr>
          <w:rFonts w:hint="eastAsia"/>
        </w:rPr>
        <w:t>无处不在的比较</w:t>
      </w:r>
      <w:r w:rsidRPr="00750692">
        <w:rPr>
          <w:rFonts w:hint="eastAsia"/>
        </w:rPr>
        <w:t>:</w:t>
      </w:r>
      <w:r w:rsidRPr="00750692">
        <w:rPr>
          <w:rFonts w:hint="eastAsia"/>
        </w:rPr>
        <w:t>微信朋友圈中自我呈现与同辈压力分析</w:t>
      </w:r>
      <w:r w:rsidRPr="00750692">
        <w:rPr>
          <w:rFonts w:hint="eastAsia"/>
        </w:rPr>
        <w:t xml:space="preserve">. </w:t>
      </w:r>
      <w:r w:rsidRPr="00750692">
        <w:rPr>
          <w:rFonts w:hint="eastAsia"/>
          <w:i/>
        </w:rPr>
        <w:t>科技传播</w:t>
      </w:r>
      <w:r w:rsidRPr="00750692">
        <w:rPr>
          <w:rFonts w:hint="eastAsia"/>
          <w:i/>
        </w:rPr>
        <w:t>, 15</w:t>
      </w:r>
      <w:r w:rsidRPr="00750692">
        <w:rPr>
          <w:rFonts w:hint="eastAsia"/>
        </w:rPr>
        <w:t xml:space="preserve">(3), 106-108. </w:t>
      </w:r>
    </w:p>
    <w:p w14:paraId="75522E27" w14:textId="77777777" w:rsidR="00750692" w:rsidRPr="00750692" w:rsidRDefault="00750692" w:rsidP="00750692">
      <w:pPr>
        <w:pStyle w:val="EndNoteBibliography"/>
      </w:pPr>
    </w:p>
    <w:p w14:paraId="1C5C363D" w14:textId="77777777" w:rsidR="00750692" w:rsidRPr="00750692" w:rsidRDefault="00750692" w:rsidP="00750692">
      <w:pPr>
        <w:pStyle w:val="EndNoteBibliography"/>
        <w:ind w:left="720" w:hanging="720"/>
      </w:pPr>
      <w:r w:rsidRPr="00750692">
        <w:t xml:space="preserve">MacKinnon, D.P. (2012). </w:t>
      </w:r>
      <w:r w:rsidRPr="00750692">
        <w:rPr>
          <w:i/>
        </w:rPr>
        <w:t>Introduction to statistical mediation analysis</w:t>
      </w:r>
      <w:r w:rsidRPr="00750692">
        <w:t xml:space="preserve">. Routledge. </w:t>
      </w:r>
    </w:p>
    <w:p w14:paraId="570E28AA" w14:textId="77777777" w:rsidR="00750692" w:rsidRPr="00750692" w:rsidRDefault="00750692" w:rsidP="00750692">
      <w:pPr>
        <w:pStyle w:val="EndNoteBibliography"/>
      </w:pPr>
    </w:p>
    <w:p w14:paraId="4EB6A65D" w14:textId="77777777" w:rsidR="00750692" w:rsidRPr="00750692" w:rsidRDefault="00750692" w:rsidP="00750692">
      <w:pPr>
        <w:pStyle w:val="EndNoteBibliography"/>
        <w:ind w:left="720" w:hanging="720"/>
      </w:pPr>
      <w:r w:rsidRPr="00750692">
        <w:t xml:space="preserve">Manago, A.M., et al. (2008). Self-presentation and gender on MySpace. </w:t>
      </w:r>
      <w:r w:rsidRPr="00750692">
        <w:rPr>
          <w:i/>
        </w:rPr>
        <w:t>Journal of Applied Developmental Psychology, 29</w:t>
      </w:r>
      <w:r w:rsidRPr="00750692">
        <w:t xml:space="preserve">(6), 446-458. </w:t>
      </w:r>
    </w:p>
    <w:p w14:paraId="702D29F4" w14:textId="77777777" w:rsidR="00750692" w:rsidRPr="00750692" w:rsidRDefault="00750692" w:rsidP="00750692">
      <w:pPr>
        <w:pStyle w:val="EndNoteBibliography"/>
      </w:pPr>
    </w:p>
    <w:p w14:paraId="276D939C" w14:textId="77777777" w:rsidR="00750692" w:rsidRPr="00750692" w:rsidRDefault="00750692" w:rsidP="00750692">
      <w:pPr>
        <w:pStyle w:val="EndNoteBibliography"/>
        <w:ind w:left="720" w:hanging="720"/>
      </w:pPr>
      <w:r w:rsidRPr="00750692">
        <w:t xml:space="preserve">Manago, A.M., et al. (2012). Me and my 400 friends: the anatomy of college students' Facebook networks, their communication patterns, and well-being. </w:t>
      </w:r>
      <w:r w:rsidRPr="00750692">
        <w:rPr>
          <w:i/>
        </w:rPr>
        <w:t>Developmental psychology, 48</w:t>
      </w:r>
      <w:r w:rsidRPr="00750692">
        <w:t xml:space="preserve">(2), 369. </w:t>
      </w:r>
    </w:p>
    <w:p w14:paraId="5EABB950" w14:textId="77777777" w:rsidR="00750692" w:rsidRPr="00750692" w:rsidRDefault="00750692" w:rsidP="00750692">
      <w:pPr>
        <w:pStyle w:val="EndNoteBibliography"/>
      </w:pPr>
    </w:p>
    <w:p w14:paraId="48BCFBF8" w14:textId="77777777" w:rsidR="00750692" w:rsidRPr="00750692" w:rsidRDefault="00750692" w:rsidP="00750692">
      <w:pPr>
        <w:pStyle w:val="EndNoteBibliography"/>
        <w:ind w:left="720" w:hanging="720"/>
      </w:pPr>
      <w:r w:rsidRPr="00750692">
        <w:t xml:space="preserve">McLoone, P., &amp; Boddy, F.A. (1994). Deprivation and mortality in Scotland, 1981 and 1991. </w:t>
      </w:r>
      <w:r w:rsidRPr="00750692">
        <w:rPr>
          <w:i/>
        </w:rPr>
        <w:t>Bmj, 309</w:t>
      </w:r>
      <w:r w:rsidRPr="00750692">
        <w:t xml:space="preserve">(6967), 1465-1470. </w:t>
      </w:r>
    </w:p>
    <w:p w14:paraId="4D308702" w14:textId="77777777" w:rsidR="00750692" w:rsidRPr="00750692" w:rsidRDefault="00750692" w:rsidP="00750692">
      <w:pPr>
        <w:pStyle w:val="EndNoteBibliography"/>
      </w:pPr>
    </w:p>
    <w:p w14:paraId="0A60B8B4" w14:textId="77777777" w:rsidR="00750692" w:rsidRPr="00750692" w:rsidRDefault="00750692" w:rsidP="00750692">
      <w:pPr>
        <w:pStyle w:val="EndNoteBibliography"/>
        <w:ind w:left="720" w:hanging="720"/>
      </w:pPr>
      <w:r w:rsidRPr="00750692">
        <w:t xml:space="preserve">Meier, A., &amp; Schäfer, S. (2018). The positive side of social comparison on social network sites: How envy can drive inspiration on Instagram. </w:t>
      </w:r>
      <w:r w:rsidRPr="00750692">
        <w:rPr>
          <w:i/>
        </w:rPr>
        <w:t>Cyberpsychology, behavior, and social networking, 21</w:t>
      </w:r>
      <w:r w:rsidRPr="00750692">
        <w:t xml:space="preserve">(7), 411-417. </w:t>
      </w:r>
    </w:p>
    <w:p w14:paraId="34800C72" w14:textId="77777777" w:rsidR="00750692" w:rsidRPr="00750692" w:rsidRDefault="00750692" w:rsidP="00750692">
      <w:pPr>
        <w:pStyle w:val="EndNoteBibliography"/>
      </w:pPr>
    </w:p>
    <w:p w14:paraId="4AD2702D" w14:textId="77777777" w:rsidR="00750692" w:rsidRPr="00750692" w:rsidRDefault="00750692" w:rsidP="00750692">
      <w:pPr>
        <w:pStyle w:val="EndNoteBibliography"/>
        <w:ind w:left="720" w:hanging="720"/>
      </w:pPr>
      <w:r w:rsidRPr="00750692">
        <w:t xml:space="preserve">Miller, B.K., &amp; Simmering, M.J. (2023). Attitude toward the color blue: An ideal marker variable. </w:t>
      </w:r>
      <w:r w:rsidRPr="00750692">
        <w:rPr>
          <w:i/>
        </w:rPr>
        <w:t>Organizational research methods, 26</w:t>
      </w:r>
      <w:r w:rsidRPr="00750692">
        <w:t xml:space="preserve">(3), 409-440. </w:t>
      </w:r>
    </w:p>
    <w:p w14:paraId="08EDC59C" w14:textId="77777777" w:rsidR="00750692" w:rsidRPr="00750692" w:rsidRDefault="00750692" w:rsidP="00750692">
      <w:pPr>
        <w:pStyle w:val="EndNoteBibliography"/>
      </w:pPr>
    </w:p>
    <w:p w14:paraId="2CD486E5" w14:textId="77777777" w:rsidR="00750692" w:rsidRPr="00750692" w:rsidRDefault="00750692" w:rsidP="00750692">
      <w:pPr>
        <w:pStyle w:val="EndNoteBibliography"/>
        <w:ind w:left="720" w:hanging="720"/>
      </w:pPr>
      <w:r w:rsidRPr="00750692">
        <w:t xml:space="preserve">Morse, S., &amp; Gergen, K.J. (1970). Social comparison, self-consistency, and the concept of self. </w:t>
      </w:r>
      <w:r w:rsidRPr="00750692">
        <w:rPr>
          <w:i/>
        </w:rPr>
        <w:t>Journal of personality and social psychology, 16</w:t>
      </w:r>
      <w:r w:rsidRPr="00750692">
        <w:t xml:space="preserve">(1), 148. </w:t>
      </w:r>
    </w:p>
    <w:p w14:paraId="0EA8C1BB" w14:textId="77777777" w:rsidR="00750692" w:rsidRPr="00750692" w:rsidRDefault="00750692" w:rsidP="00750692">
      <w:pPr>
        <w:pStyle w:val="EndNoteBibliography"/>
      </w:pPr>
    </w:p>
    <w:p w14:paraId="1AF5DBDB" w14:textId="77777777" w:rsidR="00750692" w:rsidRPr="00750692" w:rsidRDefault="00750692" w:rsidP="00750692">
      <w:pPr>
        <w:pStyle w:val="EndNoteBibliography"/>
        <w:ind w:left="720" w:hanging="720"/>
      </w:pPr>
      <w:r w:rsidRPr="00750692">
        <w:t xml:space="preserve">Muise, A., et al. (2009). More information than you ever wanted: Does Facebook bring out the green-eyed monster of jealousy? </w:t>
      </w:r>
      <w:r w:rsidRPr="00750692">
        <w:rPr>
          <w:i/>
        </w:rPr>
        <w:t>CyberPsychology &amp; behavior, 12</w:t>
      </w:r>
      <w:r w:rsidRPr="00750692">
        <w:t xml:space="preserve">(4), 441-444. </w:t>
      </w:r>
    </w:p>
    <w:p w14:paraId="50D95A40" w14:textId="77777777" w:rsidR="00750692" w:rsidRPr="00750692" w:rsidRDefault="00750692" w:rsidP="00750692">
      <w:pPr>
        <w:pStyle w:val="EndNoteBibliography"/>
      </w:pPr>
    </w:p>
    <w:p w14:paraId="1F9AE416" w14:textId="77777777" w:rsidR="00750692" w:rsidRPr="00750692" w:rsidRDefault="00750692" w:rsidP="00750692">
      <w:pPr>
        <w:pStyle w:val="EndNoteBibliography"/>
        <w:ind w:left="720" w:hanging="720"/>
      </w:pPr>
      <w:r w:rsidRPr="00750692">
        <w:t xml:space="preserve">Mussweiler, T., et al. (2006). The why, who, and how of social comparison: A social-cognition perspective. </w:t>
      </w:r>
      <w:r w:rsidRPr="00750692">
        <w:rPr>
          <w:i/>
        </w:rPr>
        <w:t>Social comparison and social psychology: Understanding cognition, intergroup relations, and culture</w:t>
      </w:r>
      <w:r w:rsidRPr="00750692">
        <w:t xml:space="preserve">, 33-54. </w:t>
      </w:r>
    </w:p>
    <w:p w14:paraId="1AC165D7" w14:textId="77777777" w:rsidR="00750692" w:rsidRPr="00750692" w:rsidRDefault="00750692" w:rsidP="00750692">
      <w:pPr>
        <w:pStyle w:val="EndNoteBibliography"/>
      </w:pPr>
    </w:p>
    <w:p w14:paraId="58904123" w14:textId="77777777" w:rsidR="00750692" w:rsidRPr="00750692" w:rsidRDefault="00750692" w:rsidP="00750692">
      <w:pPr>
        <w:pStyle w:val="EndNoteBibliography"/>
        <w:ind w:left="720" w:hanging="720"/>
      </w:pPr>
      <w:r w:rsidRPr="00750692">
        <w:t xml:space="preserve">Muthén, B., &amp; Muthén, L. (2017). Mplus. In </w:t>
      </w:r>
      <w:r w:rsidRPr="00750692">
        <w:rPr>
          <w:i/>
        </w:rPr>
        <w:t>Handbook of item response theory</w:t>
      </w:r>
      <w:r w:rsidRPr="00750692">
        <w:t xml:space="preserve"> (pp. 507-518). Chapman and Hall/CRC. </w:t>
      </w:r>
    </w:p>
    <w:p w14:paraId="2776A66B" w14:textId="77777777" w:rsidR="00750692" w:rsidRPr="00750692" w:rsidRDefault="00750692" w:rsidP="00750692">
      <w:pPr>
        <w:pStyle w:val="EndNoteBibliography"/>
      </w:pPr>
    </w:p>
    <w:p w14:paraId="27A74451" w14:textId="77777777" w:rsidR="00750692" w:rsidRPr="00750692" w:rsidRDefault="00750692" w:rsidP="00750692">
      <w:pPr>
        <w:pStyle w:val="EndNoteBibliography"/>
        <w:ind w:left="720" w:hanging="720"/>
      </w:pPr>
      <w:r w:rsidRPr="00750692">
        <w:t xml:space="preserve">Nesi, J., &amp; Prinstein, M.J. (2015). Using social media for social comparison and feedback-seeking: Gender and popularity moderate associations with depressive symptoms. </w:t>
      </w:r>
      <w:r w:rsidRPr="00750692">
        <w:rPr>
          <w:i/>
        </w:rPr>
        <w:t>Journal of abnormal child psychology, 43</w:t>
      </w:r>
      <w:r w:rsidRPr="00750692">
        <w:t xml:space="preserve">, 1427-1438. </w:t>
      </w:r>
    </w:p>
    <w:p w14:paraId="0002C044" w14:textId="77777777" w:rsidR="00750692" w:rsidRPr="00750692" w:rsidRDefault="00750692" w:rsidP="00750692">
      <w:pPr>
        <w:pStyle w:val="EndNoteBibliography"/>
      </w:pPr>
    </w:p>
    <w:p w14:paraId="726D6F90" w14:textId="77777777" w:rsidR="00750692" w:rsidRPr="00750692" w:rsidRDefault="00750692" w:rsidP="00750692">
      <w:pPr>
        <w:pStyle w:val="EndNoteBibliography"/>
        <w:ind w:left="720" w:hanging="720"/>
      </w:pPr>
      <w:r w:rsidRPr="00750692">
        <w:rPr>
          <w:rFonts w:hint="eastAsia"/>
        </w:rPr>
        <w:t xml:space="preserve">Nie, L., et al. (2013). </w:t>
      </w:r>
      <w:r w:rsidRPr="00750692">
        <w:rPr>
          <w:rFonts w:hint="eastAsia"/>
        </w:rPr>
        <w:t>微信朋友圈</w:t>
      </w:r>
      <w:r w:rsidRPr="00750692">
        <w:rPr>
          <w:rFonts w:hint="eastAsia"/>
        </w:rPr>
        <w:t>:</w:t>
      </w:r>
      <w:r w:rsidRPr="00750692">
        <w:rPr>
          <w:rFonts w:hint="eastAsia"/>
        </w:rPr>
        <w:t>社会网络视角下的虚拟社区</w:t>
      </w:r>
      <w:r w:rsidRPr="00750692">
        <w:rPr>
          <w:rFonts w:hint="eastAsia"/>
        </w:rPr>
        <w:t xml:space="preserve">. </w:t>
      </w:r>
      <w:r w:rsidRPr="00750692">
        <w:rPr>
          <w:rFonts w:hint="eastAsia"/>
          <w:i/>
        </w:rPr>
        <w:t>新闻记者</w:t>
      </w:r>
      <w:r w:rsidRPr="00750692">
        <w:rPr>
          <w:rFonts w:hint="eastAsia"/>
        </w:rPr>
        <w:t xml:space="preserve">(5), 5. </w:t>
      </w:r>
    </w:p>
    <w:p w14:paraId="0CF79FBC" w14:textId="77777777" w:rsidR="00750692" w:rsidRPr="00750692" w:rsidRDefault="00750692" w:rsidP="00750692">
      <w:pPr>
        <w:pStyle w:val="EndNoteBibliography"/>
      </w:pPr>
    </w:p>
    <w:p w14:paraId="2ADDCCBD" w14:textId="77777777" w:rsidR="00750692" w:rsidRPr="00750692" w:rsidRDefault="00750692" w:rsidP="00750692">
      <w:pPr>
        <w:pStyle w:val="EndNoteBibliography"/>
        <w:ind w:left="720" w:hanging="720"/>
      </w:pPr>
      <w:r w:rsidRPr="00750692">
        <w:t xml:space="preserve">Nunnally, J.C., &amp; Bernstein, I.H. (1994). Psychometric Theory New York. </w:t>
      </w:r>
      <w:r w:rsidRPr="00750692">
        <w:rPr>
          <w:i/>
        </w:rPr>
        <w:t>NY: McGraw-Hill</w:t>
      </w:r>
      <w:r w:rsidRPr="00750692">
        <w:t xml:space="preserve">. </w:t>
      </w:r>
    </w:p>
    <w:p w14:paraId="312A6A80" w14:textId="77777777" w:rsidR="00750692" w:rsidRPr="00750692" w:rsidRDefault="00750692" w:rsidP="00750692">
      <w:pPr>
        <w:pStyle w:val="EndNoteBibliography"/>
      </w:pPr>
    </w:p>
    <w:p w14:paraId="37090274" w14:textId="77777777" w:rsidR="00750692" w:rsidRPr="00750692" w:rsidRDefault="00750692" w:rsidP="00750692">
      <w:pPr>
        <w:pStyle w:val="EndNoteBibliography"/>
        <w:ind w:left="720" w:hanging="720"/>
      </w:pPr>
      <w:r w:rsidRPr="00750692">
        <w:t xml:space="preserve">Olkin, I., et al. (2012). GOSH–a graphical display of study heterogeneity. </w:t>
      </w:r>
      <w:r w:rsidRPr="00750692">
        <w:rPr>
          <w:i/>
        </w:rPr>
        <w:t>Research synthesis methods, 3</w:t>
      </w:r>
      <w:r w:rsidRPr="00750692">
        <w:t xml:space="preserve">(3), 214-223. </w:t>
      </w:r>
    </w:p>
    <w:p w14:paraId="48605F30" w14:textId="77777777" w:rsidR="00750692" w:rsidRPr="00750692" w:rsidRDefault="00750692" w:rsidP="00750692">
      <w:pPr>
        <w:pStyle w:val="EndNoteBibliography"/>
      </w:pPr>
    </w:p>
    <w:p w14:paraId="65E03490" w14:textId="77777777" w:rsidR="00750692" w:rsidRPr="00750692" w:rsidRDefault="00750692" w:rsidP="00750692">
      <w:pPr>
        <w:pStyle w:val="EndNoteBibliography"/>
        <w:ind w:left="720" w:hanging="720"/>
      </w:pPr>
      <w:r w:rsidRPr="00750692">
        <w:t xml:space="preserve">Olson, J.M., &amp; Hazlewood, J.D. (2014). Relative deprivation and social comparison: An integrative perspective. In </w:t>
      </w:r>
      <w:r w:rsidRPr="00750692">
        <w:rPr>
          <w:i/>
        </w:rPr>
        <w:t>Relative deprivation and social comparison</w:t>
      </w:r>
      <w:r w:rsidRPr="00750692">
        <w:t xml:space="preserve"> (pp. 1-15). Psychology Press. </w:t>
      </w:r>
    </w:p>
    <w:p w14:paraId="639A4539" w14:textId="77777777" w:rsidR="00750692" w:rsidRPr="00750692" w:rsidRDefault="00750692" w:rsidP="00750692">
      <w:pPr>
        <w:pStyle w:val="EndNoteBibliography"/>
      </w:pPr>
    </w:p>
    <w:p w14:paraId="5DE1223C" w14:textId="77777777" w:rsidR="00750692" w:rsidRPr="00750692" w:rsidRDefault="00750692" w:rsidP="00750692">
      <w:pPr>
        <w:pStyle w:val="EndNoteBibliography"/>
        <w:ind w:left="720" w:hanging="720"/>
      </w:pPr>
      <w:r w:rsidRPr="00750692">
        <w:t xml:space="preserve">Ortony, A., et al. (1988). The Cognitive structure of emotions cambridge. </w:t>
      </w:r>
      <w:r w:rsidRPr="00750692">
        <w:rPr>
          <w:i/>
        </w:rPr>
        <w:t>UK: Cambridge University Press9</w:t>
      </w:r>
      <w:r w:rsidRPr="00750692">
        <w:t xml:space="preserve">. </w:t>
      </w:r>
    </w:p>
    <w:p w14:paraId="798B8F81" w14:textId="77777777" w:rsidR="00750692" w:rsidRPr="00750692" w:rsidRDefault="00750692" w:rsidP="00750692">
      <w:pPr>
        <w:pStyle w:val="EndNoteBibliography"/>
      </w:pPr>
    </w:p>
    <w:p w14:paraId="6A8CC62E" w14:textId="77777777" w:rsidR="00750692" w:rsidRPr="00750692" w:rsidRDefault="00750692" w:rsidP="00750692">
      <w:pPr>
        <w:pStyle w:val="EndNoteBibliography"/>
        <w:ind w:left="720" w:hanging="720"/>
      </w:pPr>
      <w:r w:rsidRPr="00750692">
        <w:t xml:space="preserve">Osborne, D., et al. (2012). More than a feeling: Discrete emotions mediate the relationship between relative deprivation and reactions to workplace furloughs. </w:t>
      </w:r>
      <w:r w:rsidRPr="00750692">
        <w:rPr>
          <w:i/>
        </w:rPr>
        <w:t>Personality and Social Psychology Bulletin, 38</w:t>
      </w:r>
      <w:r w:rsidRPr="00750692">
        <w:t xml:space="preserve">(5), 628-641. </w:t>
      </w:r>
    </w:p>
    <w:p w14:paraId="3270954A" w14:textId="77777777" w:rsidR="00750692" w:rsidRPr="00750692" w:rsidRDefault="00750692" w:rsidP="00750692">
      <w:pPr>
        <w:pStyle w:val="EndNoteBibliography"/>
      </w:pPr>
    </w:p>
    <w:p w14:paraId="375F7BE0" w14:textId="77777777" w:rsidR="00750692" w:rsidRPr="00750692" w:rsidRDefault="00750692" w:rsidP="00750692">
      <w:pPr>
        <w:pStyle w:val="EndNoteBibliography"/>
        <w:ind w:left="720" w:hanging="720"/>
      </w:pPr>
      <w:r w:rsidRPr="00750692">
        <w:t xml:space="preserve">Parrott, W.G., &amp; Smith, R.H. (1993). Distinguishing the experiences of envy and jealousy. </w:t>
      </w:r>
      <w:r w:rsidRPr="00750692">
        <w:rPr>
          <w:i/>
        </w:rPr>
        <w:t>Journal of personality and social psychology, 64</w:t>
      </w:r>
      <w:r w:rsidRPr="00750692">
        <w:t xml:space="preserve">(6), 906. </w:t>
      </w:r>
    </w:p>
    <w:p w14:paraId="1787109A" w14:textId="77777777" w:rsidR="00750692" w:rsidRPr="00750692" w:rsidRDefault="00750692" w:rsidP="00750692">
      <w:pPr>
        <w:pStyle w:val="EndNoteBibliography"/>
      </w:pPr>
    </w:p>
    <w:p w14:paraId="3E6473A8" w14:textId="77777777" w:rsidR="00750692" w:rsidRPr="00750692" w:rsidRDefault="00750692" w:rsidP="00750692">
      <w:pPr>
        <w:pStyle w:val="EndNoteBibliography"/>
        <w:ind w:left="720" w:hanging="720"/>
      </w:pPr>
      <w:r w:rsidRPr="00750692">
        <w:t xml:space="preserve">Pera, A. (2018). Psychopathological processes involved in social comparison, depression, and envy on Facebook. </w:t>
      </w:r>
      <w:r w:rsidRPr="00750692">
        <w:rPr>
          <w:i/>
        </w:rPr>
        <w:t>Frontiers in psychology, 9</w:t>
      </w:r>
      <w:r w:rsidRPr="00750692">
        <w:t xml:space="preserve">, 22. </w:t>
      </w:r>
    </w:p>
    <w:p w14:paraId="0D68CF8D" w14:textId="77777777" w:rsidR="00750692" w:rsidRPr="00750692" w:rsidRDefault="00750692" w:rsidP="00750692">
      <w:pPr>
        <w:pStyle w:val="EndNoteBibliography"/>
      </w:pPr>
    </w:p>
    <w:p w14:paraId="57BED067" w14:textId="77777777" w:rsidR="00750692" w:rsidRPr="00750692" w:rsidRDefault="00750692" w:rsidP="00750692">
      <w:pPr>
        <w:pStyle w:val="EndNoteBibliography"/>
        <w:ind w:left="720" w:hanging="720"/>
      </w:pPr>
      <w:r w:rsidRPr="00750692">
        <w:t xml:space="preserve">Podder, N. (1996). Relative deprivation, envy and economic inequality. </w:t>
      </w:r>
      <w:r w:rsidRPr="00750692">
        <w:rPr>
          <w:i/>
        </w:rPr>
        <w:t>Kyklos, 49</w:t>
      </w:r>
      <w:r w:rsidRPr="00750692">
        <w:t xml:space="preserve">(3), 353-376. </w:t>
      </w:r>
    </w:p>
    <w:p w14:paraId="1B890B2B" w14:textId="77777777" w:rsidR="00750692" w:rsidRPr="00750692" w:rsidRDefault="00750692" w:rsidP="00750692">
      <w:pPr>
        <w:pStyle w:val="EndNoteBibliography"/>
      </w:pPr>
    </w:p>
    <w:p w14:paraId="3F08DE1B" w14:textId="77777777" w:rsidR="00750692" w:rsidRPr="00750692" w:rsidRDefault="00750692" w:rsidP="00750692">
      <w:pPr>
        <w:pStyle w:val="EndNoteBibliography"/>
        <w:ind w:left="720" w:hanging="720"/>
      </w:pPr>
      <w:r w:rsidRPr="00750692">
        <w:t xml:space="preserve">Podsakoff, P.M., et al. (2003). Common method biases in behavioral research: a critical review of the literature and recommended remedies. </w:t>
      </w:r>
      <w:r w:rsidRPr="00750692">
        <w:rPr>
          <w:i/>
        </w:rPr>
        <w:t>Journal of applied psychology, 88</w:t>
      </w:r>
      <w:r w:rsidRPr="00750692">
        <w:t xml:space="preserve">(5), 879. </w:t>
      </w:r>
    </w:p>
    <w:p w14:paraId="1CE9DF13" w14:textId="77777777" w:rsidR="00750692" w:rsidRPr="00750692" w:rsidRDefault="00750692" w:rsidP="00750692">
      <w:pPr>
        <w:pStyle w:val="EndNoteBibliography"/>
      </w:pPr>
    </w:p>
    <w:p w14:paraId="00CE7FBF" w14:textId="7B3DDC9B" w:rsidR="00750692" w:rsidRPr="00750692" w:rsidRDefault="00750692" w:rsidP="00750692">
      <w:pPr>
        <w:pStyle w:val="EndNoteBibliography"/>
        <w:ind w:left="720" w:hanging="720"/>
      </w:pPr>
      <w:r w:rsidRPr="00750692">
        <w:t xml:space="preserve">R Core Team. (2023). R: A Language and Environment for Statistical Computing. </w:t>
      </w:r>
      <w:hyperlink r:id="rId46" w:history="1">
        <w:r w:rsidRPr="00750692">
          <w:rPr>
            <w:rStyle w:val="a6"/>
          </w:rPr>
          <w:t>https://www.R-project.org/</w:t>
        </w:r>
      </w:hyperlink>
      <w:r w:rsidRPr="00750692">
        <w:t xml:space="preserve"> </w:t>
      </w:r>
    </w:p>
    <w:p w14:paraId="702DA8E1" w14:textId="77777777" w:rsidR="00750692" w:rsidRPr="00750692" w:rsidRDefault="00750692" w:rsidP="00750692">
      <w:pPr>
        <w:pStyle w:val="EndNoteBibliography"/>
      </w:pPr>
    </w:p>
    <w:p w14:paraId="0C217798" w14:textId="77777777" w:rsidR="00750692" w:rsidRPr="00750692" w:rsidRDefault="00750692" w:rsidP="00750692">
      <w:pPr>
        <w:pStyle w:val="EndNoteBibliography"/>
        <w:ind w:left="720" w:hanging="720"/>
      </w:pPr>
      <w:r w:rsidRPr="00750692">
        <w:t>[Record #166 is using a reference type undefined in this output style.]</w:t>
      </w:r>
    </w:p>
    <w:p w14:paraId="408750FB" w14:textId="77777777" w:rsidR="00750692" w:rsidRPr="00750692" w:rsidRDefault="00750692" w:rsidP="00750692">
      <w:pPr>
        <w:pStyle w:val="EndNoteBibliography"/>
      </w:pPr>
    </w:p>
    <w:p w14:paraId="3CE3359D" w14:textId="77777777" w:rsidR="00750692" w:rsidRPr="00750692" w:rsidRDefault="00750692" w:rsidP="00750692">
      <w:pPr>
        <w:pStyle w:val="EndNoteBibliography"/>
        <w:ind w:left="720" w:hanging="720"/>
      </w:pPr>
      <w:r w:rsidRPr="00750692">
        <w:t xml:space="preserve">Robinson, A., et al. (2019). Social comparisons, social media addiction, and social interaction: An examination of specific social media behaviors related to major depressive disorder in a millennial population. </w:t>
      </w:r>
      <w:r w:rsidRPr="00750692">
        <w:rPr>
          <w:i/>
        </w:rPr>
        <w:t>Journal of Applied Biobehavioral Research, 24</w:t>
      </w:r>
      <w:r w:rsidRPr="00750692">
        <w:t xml:space="preserve">(1), e12158. </w:t>
      </w:r>
    </w:p>
    <w:p w14:paraId="7262001E" w14:textId="77777777" w:rsidR="00750692" w:rsidRPr="00750692" w:rsidRDefault="00750692" w:rsidP="00750692">
      <w:pPr>
        <w:pStyle w:val="EndNoteBibliography"/>
      </w:pPr>
    </w:p>
    <w:p w14:paraId="301B7282" w14:textId="77777777" w:rsidR="00750692" w:rsidRPr="00750692" w:rsidRDefault="00750692" w:rsidP="00750692">
      <w:pPr>
        <w:pStyle w:val="EndNoteBibliography"/>
        <w:ind w:left="720" w:hanging="720"/>
      </w:pPr>
      <w:r w:rsidRPr="00750692">
        <w:t xml:space="preserve">Roseman, I.J. (1984). Cognitive determinants of emotion: A structural theory. </w:t>
      </w:r>
      <w:r w:rsidRPr="00750692">
        <w:rPr>
          <w:i/>
        </w:rPr>
        <w:t>Review of personality &amp; social psychology</w:t>
      </w:r>
      <w:r w:rsidRPr="00750692">
        <w:t xml:space="preserve">. </w:t>
      </w:r>
    </w:p>
    <w:p w14:paraId="557C8AE1" w14:textId="77777777" w:rsidR="00750692" w:rsidRPr="00750692" w:rsidRDefault="00750692" w:rsidP="00750692">
      <w:pPr>
        <w:pStyle w:val="EndNoteBibliography"/>
      </w:pPr>
    </w:p>
    <w:p w14:paraId="6AAB6D08" w14:textId="77777777" w:rsidR="00750692" w:rsidRPr="00750692" w:rsidRDefault="00750692" w:rsidP="00750692">
      <w:pPr>
        <w:pStyle w:val="EndNoteBibliography"/>
        <w:ind w:left="720" w:hanging="720"/>
      </w:pPr>
      <w:r w:rsidRPr="00750692">
        <w:t xml:space="preserve">Rosseel, Y. (2012). lavaan: An R package for structural equation modeling. </w:t>
      </w:r>
      <w:r w:rsidRPr="00750692">
        <w:rPr>
          <w:i/>
        </w:rPr>
        <w:t>Journal of statistical software, 48</w:t>
      </w:r>
      <w:r w:rsidRPr="00750692">
        <w:t xml:space="preserve">, 1-36. </w:t>
      </w:r>
    </w:p>
    <w:p w14:paraId="2ACC6327" w14:textId="77777777" w:rsidR="00750692" w:rsidRPr="00750692" w:rsidRDefault="00750692" w:rsidP="00750692">
      <w:pPr>
        <w:pStyle w:val="EndNoteBibliography"/>
      </w:pPr>
    </w:p>
    <w:p w14:paraId="283689E6" w14:textId="77777777" w:rsidR="00750692" w:rsidRPr="00750692" w:rsidRDefault="00750692" w:rsidP="00750692">
      <w:pPr>
        <w:pStyle w:val="EndNoteBibliography"/>
        <w:ind w:left="720" w:hanging="720"/>
      </w:pPr>
      <w:r w:rsidRPr="00750692">
        <w:t xml:space="preserve">Runciman, W.G. (1966). Relative deprivation and social justice: A study of attitudes to social inequality in twentieth-century England. </w:t>
      </w:r>
      <w:r w:rsidRPr="00750692">
        <w:rPr>
          <w:i/>
        </w:rPr>
        <w:t>(No Title)</w:t>
      </w:r>
      <w:r w:rsidRPr="00750692">
        <w:t xml:space="preserve">. </w:t>
      </w:r>
    </w:p>
    <w:p w14:paraId="0B2136B5" w14:textId="77777777" w:rsidR="00750692" w:rsidRPr="00750692" w:rsidRDefault="00750692" w:rsidP="00750692">
      <w:pPr>
        <w:pStyle w:val="EndNoteBibliography"/>
      </w:pPr>
    </w:p>
    <w:p w14:paraId="5161D377" w14:textId="77777777" w:rsidR="00750692" w:rsidRPr="00750692" w:rsidRDefault="00750692" w:rsidP="00750692">
      <w:pPr>
        <w:pStyle w:val="EndNoteBibliography"/>
        <w:ind w:left="720" w:hanging="720"/>
      </w:pPr>
      <w:r w:rsidRPr="00750692">
        <w:t xml:space="preserve">Salovey, P., &amp; Rodin, J. (1991). Provoking jealousy and envy: Domain relevance and self-esteem threat. </w:t>
      </w:r>
      <w:r w:rsidRPr="00750692">
        <w:rPr>
          <w:i/>
        </w:rPr>
        <w:t>Journal of Social and Clinical Psychology, 10</w:t>
      </w:r>
      <w:r w:rsidRPr="00750692">
        <w:t xml:space="preserve">(4), 395-413. </w:t>
      </w:r>
    </w:p>
    <w:p w14:paraId="120C1C73" w14:textId="77777777" w:rsidR="00750692" w:rsidRPr="00750692" w:rsidRDefault="00750692" w:rsidP="00750692">
      <w:pPr>
        <w:pStyle w:val="EndNoteBibliography"/>
      </w:pPr>
    </w:p>
    <w:p w14:paraId="6A307528" w14:textId="77777777" w:rsidR="00750692" w:rsidRPr="00750692" w:rsidRDefault="00750692" w:rsidP="00750692">
      <w:pPr>
        <w:pStyle w:val="EndNoteBibliography"/>
        <w:ind w:left="720" w:hanging="720"/>
      </w:pPr>
      <w:r w:rsidRPr="00750692">
        <w:t xml:space="preserve">Schachter, S. (1959). The psychology of affiliation: Experimental studies of the sources of gregariousness. </w:t>
      </w:r>
    </w:p>
    <w:p w14:paraId="33332C5A" w14:textId="77777777" w:rsidR="00750692" w:rsidRPr="00750692" w:rsidRDefault="00750692" w:rsidP="00750692">
      <w:pPr>
        <w:pStyle w:val="EndNoteBibliography"/>
      </w:pPr>
    </w:p>
    <w:p w14:paraId="585232B6" w14:textId="77777777" w:rsidR="00750692" w:rsidRPr="00750692" w:rsidRDefault="00750692" w:rsidP="00750692">
      <w:pPr>
        <w:pStyle w:val="EndNoteBibliography"/>
        <w:ind w:left="720" w:hanging="720"/>
      </w:pPr>
      <w:r w:rsidRPr="00750692">
        <w:t xml:space="preserve">Scherer, K.R. (1984). Emotion as a multicomponent process: A model and some cross-cultural data. </w:t>
      </w:r>
      <w:r w:rsidRPr="00750692">
        <w:rPr>
          <w:i/>
        </w:rPr>
        <w:t>Review of personality &amp; social psychology</w:t>
      </w:r>
      <w:r w:rsidRPr="00750692">
        <w:t xml:space="preserve">. </w:t>
      </w:r>
    </w:p>
    <w:p w14:paraId="42453403" w14:textId="77777777" w:rsidR="00750692" w:rsidRPr="00750692" w:rsidRDefault="00750692" w:rsidP="00750692">
      <w:pPr>
        <w:pStyle w:val="EndNoteBibliography"/>
      </w:pPr>
    </w:p>
    <w:p w14:paraId="3A1909B6" w14:textId="77777777" w:rsidR="00750692" w:rsidRPr="00750692" w:rsidRDefault="00750692" w:rsidP="00750692">
      <w:pPr>
        <w:pStyle w:val="EndNoteBibliography"/>
        <w:ind w:left="720" w:hanging="720"/>
      </w:pPr>
      <w:r w:rsidRPr="00750692">
        <w:t xml:space="preserve">Schneider, S.M., &amp; Schupp, J. (2014). Individual differences in social comparison and its consequences for life satisfaction: introducing a short scale of the Iowa–Netherlands Comparison Orientation Measure. </w:t>
      </w:r>
      <w:r w:rsidRPr="00750692">
        <w:rPr>
          <w:i/>
        </w:rPr>
        <w:t>Social Indicators Research, 115</w:t>
      </w:r>
      <w:r w:rsidRPr="00750692">
        <w:t xml:space="preserve">, 767-789. </w:t>
      </w:r>
    </w:p>
    <w:p w14:paraId="3E77F37E" w14:textId="77777777" w:rsidR="00750692" w:rsidRPr="00750692" w:rsidRDefault="00750692" w:rsidP="00750692">
      <w:pPr>
        <w:pStyle w:val="EndNoteBibliography"/>
      </w:pPr>
    </w:p>
    <w:p w14:paraId="1518BAA8" w14:textId="77777777" w:rsidR="00750692" w:rsidRPr="00750692" w:rsidRDefault="00750692" w:rsidP="00750692">
      <w:pPr>
        <w:pStyle w:val="EndNoteBibliography"/>
        <w:ind w:left="720" w:hanging="720"/>
      </w:pPr>
      <w:r w:rsidRPr="00750692">
        <w:t xml:space="preserve">Seo, H.-G., &amp; Park, H.-W. (2018). Design and Implementation of Potential Advertisement Keyword Extraction System Using SNS. </w:t>
      </w:r>
      <w:r w:rsidRPr="00750692">
        <w:rPr>
          <w:i/>
        </w:rPr>
        <w:t>Journal of the Korea Convergence Society, 9</w:t>
      </w:r>
      <w:r w:rsidRPr="00750692">
        <w:t xml:space="preserve">(7), 17-24. </w:t>
      </w:r>
    </w:p>
    <w:p w14:paraId="2EEA3662" w14:textId="77777777" w:rsidR="00750692" w:rsidRPr="00750692" w:rsidRDefault="00750692" w:rsidP="00750692">
      <w:pPr>
        <w:pStyle w:val="EndNoteBibliography"/>
      </w:pPr>
    </w:p>
    <w:p w14:paraId="1C614A17" w14:textId="77777777" w:rsidR="00750692" w:rsidRPr="00750692" w:rsidRDefault="00750692" w:rsidP="00750692">
      <w:pPr>
        <w:pStyle w:val="EndNoteBibliography"/>
        <w:ind w:left="720" w:hanging="720"/>
      </w:pPr>
      <w:r w:rsidRPr="00750692">
        <w:t xml:space="preserve">Seo, M., &amp; Hyun, K.D. (2018). The effects of following celebrities’ lives via SNSs on life satisfaction: The palliative function of system justification and the moderating role of materialism. </w:t>
      </w:r>
      <w:r w:rsidRPr="00750692">
        <w:rPr>
          <w:i/>
        </w:rPr>
        <w:t>New Media &amp; Society, 20</w:t>
      </w:r>
      <w:r w:rsidRPr="00750692">
        <w:t xml:space="preserve">(9), 3479-3497. </w:t>
      </w:r>
    </w:p>
    <w:p w14:paraId="2A7B864C" w14:textId="77777777" w:rsidR="00750692" w:rsidRPr="00750692" w:rsidRDefault="00750692" w:rsidP="00750692">
      <w:pPr>
        <w:pStyle w:val="EndNoteBibliography"/>
      </w:pPr>
    </w:p>
    <w:p w14:paraId="1B40F9E7" w14:textId="77777777" w:rsidR="00750692" w:rsidRPr="00750692" w:rsidRDefault="00750692" w:rsidP="00750692">
      <w:pPr>
        <w:pStyle w:val="EndNoteBibliography"/>
        <w:ind w:left="720" w:hanging="720"/>
      </w:pPr>
      <w:r w:rsidRPr="00750692">
        <w:t xml:space="preserve">Shin, D.C., &amp; Johnson, D.M. (1978). Avowed happiness as an overall assessment of the quality of life. </w:t>
      </w:r>
      <w:r w:rsidRPr="00750692">
        <w:rPr>
          <w:i/>
        </w:rPr>
        <w:t>Social Indicators Research, 5</w:t>
      </w:r>
      <w:r w:rsidRPr="00750692">
        <w:t xml:space="preserve">, 475-492. </w:t>
      </w:r>
    </w:p>
    <w:p w14:paraId="28C5C45D" w14:textId="77777777" w:rsidR="00750692" w:rsidRPr="00750692" w:rsidRDefault="00750692" w:rsidP="00750692">
      <w:pPr>
        <w:pStyle w:val="EndNoteBibliography"/>
      </w:pPr>
    </w:p>
    <w:p w14:paraId="2952B29E" w14:textId="77777777" w:rsidR="00750692" w:rsidRPr="00750692" w:rsidRDefault="00750692" w:rsidP="00750692">
      <w:pPr>
        <w:pStyle w:val="EndNoteBibliography"/>
        <w:ind w:left="720" w:hanging="720"/>
      </w:pPr>
      <w:r w:rsidRPr="00750692">
        <w:t xml:space="preserve">Smith, C.A., &amp; Ellsworth, P.C. (1985). Patterns of cognitive appraisal in emotion. </w:t>
      </w:r>
      <w:r w:rsidRPr="00750692">
        <w:rPr>
          <w:i/>
        </w:rPr>
        <w:t>Journal of personality and social psychology, 48</w:t>
      </w:r>
      <w:r w:rsidRPr="00750692">
        <w:t xml:space="preserve">(4), 813. </w:t>
      </w:r>
    </w:p>
    <w:p w14:paraId="2CEB6ECE" w14:textId="77777777" w:rsidR="00750692" w:rsidRPr="00750692" w:rsidRDefault="00750692" w:rsidP="00750692">
      <w:pPr>
        <w:pStyle w:val="EndNoteBibliography"/>
      </w:pPr>
    </w:p>
    <w:p w14:paraId="6459030A" w14:textId="77777777" w:rsidR="00750692" w:rsidRPr="00750692" w:rsidRDefault="00750692" w:rsidP="00750692">
      <w:pPr>
        <w:pStyle w:val="EndNoteBibliography"/>
        <w:ind w:left="720" w:hanging="720"/>
      </w:pPr>
      <w:r w:rsidRPr="00750692">
        <w:t xml:space="preserve">Smith, H.J., et al. (2012). Relative deprivation: A theoretical and meta-analytic review. </w:t>
      </w:r>
      <w:r w:rsidRPr="00750692">
        <w:rPr>
          <w:i/>
        </w:rPr>
        <w:t>Personality and Social Psychology Review, 16</w:t>
      </w:r>
      <w:r w:rsidRPr="00750692">
        <w:t xml:space="preserve">(3), 203-232. </w:t>
      </w:r>
    </w:p>
    <w:p w14:paraId="501E32B0" w14:textId="77777777" w:rsidR="00750692" w:rsidRPr="00750692" w:rsidRDefault="00750692" w:rsidP="00750692">
      <w:pPr>
        <w:pStyle w:val="EndNoteBibliography"/>
      </w:pPr>
    </w:p>
    <w:p w14:paraId="739505D2" w14:textId="77777777" w:rsidR="00750692" w:rsidRPr="00750692" w:rsidRDefault="00750692" w:rsidP="00750692">
      <w:pPr>
        <w:pStyle w:val="EndNoteBibliography"/>
        <w:ind w:left="720" w:hanging="720"/>
      </w:pPr>
      <w:r w:rsidRPr="00750692">
        <w:rPr>
          <w:rFonts w:hint="eastAsia"/>
        </w:rPr>
        <w:t>Smith, H.J., et al. (2020). Personal relative deprivation and mental health among university students: Cross</w:t>
      </w:r>
      <w:r w:rsidRPr="00750692">
        <w:rPr>
          <w:rFonts w:hint="eastAsia"/>
        </w:rPr>
        <w:t>‐</w:t>
      </w:r>
      <w:r w:rsidRPr="00750692">
        <w:rPr>
          <w:rFonts w:hint="eastAsia"/>
        </w:rPr>
        <w:t>sectional and l</w:t>
      </w:r>
      <w:r w:rsidRPr="00750692">
        <w:t xml:space="preserve">ongitudinal evidence. </w:t>
      </w:r>
      <w:r w:rsidRPr="00750692">
        <w:rPr>
          <w:i/>
        </w:rPr>
        <w:t>Analyses of Social Issues and Public Policy, 20</w:t>
      </w:r>
      <w:r w:rsidRPr="00750692">
        <w:t xml:space="preserve">(1), 287-314. </w:t>
      </w:r>
    </w:p>
    <w:p w14:paraId="0FA1A860" w14:textId="77777777" w:rsidR="00750692" w:rsidRPr="00750692" w:rsidRDefault="00750692" w:rsidP="00750692">
      <w:pPr>
        <w:pStyle w:val="EndNoteBibliography"/>
      </w:pPr>
    </w:p>
    <w:p w14:paraId="18540A3E" w14:textId="77777777" w:rsidR="00750692" w:rsidRPr="00750692" w:rsidRDefault="00750692" w:rsidP="00750692">
      <w:pPr>
        <w:pStyle w:val="EndNoteBibliography"/>
        <w:ind w:left="720" w:hanging="720"/>
      </w:pPr>
      <w:r w:rsidRPr="00750692">
        <w:t xml:space="preserve">Steinfield, C., et al. (2008). Social capital, self-esteem, and use of online social network sites: A longitudinal analysis. </w:t>
      </w:r>
      <w:r w:rsidRPr="00750692">
        <w:rPr>
          <w:i/>
        </w:rPr>
        <w:t>Journal of Applied Developmental Psychology, 29</w:t>
      </w:r>
      <w:r w:rsidRPr="00750692">
        <w:t xml:space="preserve">(6), 434-445. </w:t>
      </w:r>
    </w:p>
    <w:p w14:paraId="52B9DF0C" w14:textId="77777777" w:rsidR="00750692" w:rsidRPr="00750692" w:rsidRDefault="00750692" w:rsidP="00750692">
      <w:pPr>
        <w:pStyle w:val="EndNoteBibliography"/>
      </w:pPr>
    </w:p>
    <w:p w14:paraId="2DA0388B" w14:textId="77777777" w:rsidR="00750692" w:rsidRPr="00750692" w:rsidRDefault="00750692" w:rsidP="00750692">
      <w:pPr>
        <w:pStyle w:val="EndNoteBibliography"/>
        <w:ind w:left="720" w:hanging="720"/>
      </w:pPr>
      <w:r w:rsidRPr="00750692">
        <w:t xml:space="preserve">Stouffer, S.A., et al. (1949). The american soldier: Adjustment during army life.(studies in social psychology in world war ii), vol. 1. </w:t>
      </w:r>
    </w:p>
    <w:p w14:paraId="55B357F0" w14:textId="77777777" w:rsidR="00750692" w:rsidRPr="00750692" w:rsidRDefault="00750692" w:rsidP="00750692">
      <w:pPr>
        <w:pStyle w:val="EndNoteBibliography"/>
      </w:pPr>
    </w:p>
    <w:p w14:paraId="3293279F" w14:textId="77777777" w:rsidR="00750692" w:rsidRPr="00750692" w:rsidRDefault="00750692" w:rsidP="00750692">
      <w:pPr>
        <w:pStyle w:val="EndNoteBibliography"/>
        <w:ind w:left="720" w:hanging="720"/>
      </w:pPr>
      <w:r w:rsidRPr="00750692">
        <w:t xml:space="preserve">Streiner, D.L. (2003). Starting at the beginning: an introduction to coefficient alpha and internal consistency. </w:t>
      </w:r>
      <w:r w:rsidRPr="00750692">
        <w:rPr>
          <w:i/>
        </w:rPr>
        <w:t>Journal of personality assessment, 80</w:t>
      </w:r>
      <w:r w:rsidRPr="00750692">
        <w:t xml:space="preserve">(1), 99-103. </w:t>
      </w:r>
    </w:p>
    <w:p w14:paraId="5AA1C751" w14:textId="77777777" w:rsidR="00750692" w:rsidRPr="00750692" w:rsidRDefault="00750692" w:rsidP="00750692">
      <w:pPr>
        <w:pStyle w:val="EndNoteBibliography"/>
      </w:pPr>
    </w:p>
    <w:p w14:paraId="3AEB4767" w14:textId="77777777" w:rsidR="00750692" w:rsidRPr="00750692" w:rsidRDefault="00750692" w:rsidP="00750692">
      <w:pPr>
        <w:pStyle w:val="EndNoteBibliography"/>
        <w:ind w:left="720" w:hanging="720"/>
      </w:pPr>
      <w:r w:rsidRPr="00750692">
        <w:t xml:space="preserve">Tandoc Jr, E.C., et al. (2015). Facebook use, envy, and depression among college students: Is facebooking depressing? </w:t>
      </w:r>
      <w:r w:rsidRPr="00750692">
        <w:rPr>
          <w:i/>
        </w:rPr>
        <w:t>Computers in Human Behavior, 43</w:t>
      </w:r>
      <w:r w:rsidRPr="00750692">
        <w:t xml:space="preserve">, 139-146. </w:t>
      </w:r>
    </w:p>
    <w:p w14:paraId="1392F998" w14:textId="77777777" w:rsidR="00750692" w:rsidRPr="00750692" w:rsidRDefault="00750692" w:rsidP="00750692">
      <w:pPr>
        <w:pStyle w:val="EndNoteBibliography"/>
      </w:pPr>
    </w:p>
    <w:p w14:paraId="3C310454" w14:textId="77777777" w:rsidR="00750692" w:rsidRPr="00750692" w:rsidRDefault="00750692" w:rsidP="00750692">
      <w:pPr>
        <w:pStyle w:val="EndNoteBibliography"/>
        <w:ind w:left="720" w:hanging="720"/>
      </w:pPr>
      <w:r w:rsidRPr="00750692">
        <w:t xml:space="preserve">Tavakol, M., &amp; Dennick, R. (2011). Making sense of Cronbach's alpha. </w:t>
      </w:r>
      <w:r w:rsidRPr="00750692">
        <w:rPr>
          <w:i/>
        </w:rPr>
        <w:t>International journal of medical education, 2</w:t>
      </w:r>
      <w:r w:rsidRPr="00750692">
        <w:t xml:space="preserve">, 53. </w:t>
      </w:r>
    </w:p>
    <w:p w14:paraId="2A3713E9" w14:textId="77777777" w:rsidR="00750692" w:rsidRPr="00750692" w:rsidRDefault="00750692" w:rsidP="00750692">
      <w:pPr>
        <w:pStyle w:val="EndNoteBibliography"/>
      </w:pPr>
    </w:p>
    <w:p w14:paraId="0C133A07" w14:textId="77777777" w:rsidR="00750692" w:rsidRPr="00750692" w:rsidRDefault="00750692" w:rsidP="00750692">
      <w:pPr>
        <w:pStyle w:val="EndNoteBibliography"/>
        <w:ind w:left="720" w:hanging="720"/>
      </w:pPr>
      <w:r w:rsidRPr="00750692">
        <w:t xml:space="preserve">Taylor, S.E., et al. (1983). It could be worse: Selective evaluation as a response to victimization. </w:t>
      </w:r>
      <w:r w:rsidRPr="00750692">
        <w:rPr>
          <w:i/>
        </w:rPr>
        <w:t>Journal of social issues, 39</w:t>
      </w:r>
      <w:r w:rsidRPr="00750692">
        <w:t xml:space="preserve">(2), 19-40. </w:t>
      </w:r>
    </w:p>
    <w:p w14:paraId="6B9F452F" w14:textId="77777777" w:rsidR="00750692" w:rsidRPr="00750692" w:rsidRDefault="00750692" w:rsidP="00750692">
      <w:pPr>
        <w:pStyle w:val="EndNoteBibliography"/>
      </w:pPr>
    </w:p>
    <w:p w14:paraId="013B6EDA" w14:textId="77777777" w:rsidR="00750692" w:rsidRPr="00750692" w:rsidRDefault="00750692" w:rsidP="00750692">
      <w:pPr>
        <w:pStyle w:val="EndNoteBibliography"/>
        <w:ind w:left="720" w:hanging="720"/>
      </w:pPr>
      <w:r w:rsidRPr="00750692">
        <w:t xml:space="preserve">Thornton, D.A., &amp; Arrowood, A.J. (1966). Self-evaluation, self-enhancement, and the locus of social comparison. </w:t>
      </w:r>
      <w:r w:rsidRPr="00750692">
        <w:rPr>
          <w:i/>
        </w:rPr>
        <w:t>Journal of Experimental Social Psychology, 1</w:t>
      </w:r>
      <w:r w:rsidRPr="00750692">
        <w:t xml:space="preserve">, 40-48. </w:t>
      </w:r>
    </w:p>
    <w:p w14:paraId="1ECBAF4D" w14:textId="77777777" w:rsidR="00750692" w:rsidRPr="00750692" w:rsidRDefault="00750692" w:rsidP="00750692">
      <w:pPr>
        <w:pStyle w:val="EndNoteBibliography"/>
      </w:pPr>
    </w:p>
    <w:p w14:paraId="7CDB69C7" w14:textId="77777777" w:rsidR="00750692" w:rsidRPr="00750692" w:rsidRDefault="00750692" w:rsidP="00750692">
      <w:pPr>
        <w:pStyle w:val="EndNoteBibliography"/>
        <w:ind w:left="720" w:hanging="720"/>
      </w:pPr>
      <w:r w:rsidRPr="00750692">
        <w:t xml:space="preserve">Underwood, J.D., et al. (2011). The lies we tell and what they say about us: Using behavioural characteristics to explain Facebook activity. </w:t>
      </w:r>
      <w:r w:rsidRPr="00750692">
        <w:rPr>
          <w:i/>
        </w:rPr>
        <w:t>Computers in Human Behavior, 27</w:t>
      </w:r>
      <w:r w:rsidRPr="00750692">
        <w:t xml:space="preserve">(5), 1621-1626. </w:t>
      </w:r>
    </w:p>
    <w:p w14:paraId="2E7CADB7" w14:textId="77777777" w:rsidR="00750692" w:rsidRPr="00750692" w:rsidRDefault="00750692" w:rsidP="00750692">
      <w:pPr>
        <w:pStyle w:val="EndNoteBibliography"/>
      </w:pPr>
    </w:p>
    <w:p w14:paraId="21423FBE" w14:textId="77777777" w:rsidR="00750692" w:rsidRPr="00750692" w:rsidRDefault="00750692" w:rsidP="00750692">
      <w:pPr>
        <w:pStyle w:val="EndNoteBibliography"/>
        <w:ind w:left="720" w:hanging="720"/>
      </w:pPr>
      <w:r w:rsidRPr="00750692">
        <w:t xml:space="preserve">Van den Eijnden, R.J., et al. (2008). Online communication, compulsive Internet use, and psychosocial well-being among adolescents: a longitudinal study. </w:t>
      </w:r>
      <w:r w:rsidRPr="00750692">
        <w:rPr>
          <w:i/>
        </w:rPr>
        <w:t>Developmental psychology, 44</w:t>
      </w:r>
      <w:r w:rsidRPr="00750692">
        <w:t xml:space="preserve">(3), 655. </w:t>
      </w:r>
    </w:p>
    <w:p w14:paraId="1C67B81F" w14:textId="77777777" w:rsidR="00750692" w:rsidRPr="00750692" w:rsidRDefault="00750692" w:rsidP="00750692">
      <w:pPr>
        <w:pStyle w:val="EndNoteBibliography"/>
      </w:pPr>
    </w:p>
    <w:p w14:paraId="2E939464" w14:textId="77777777" w:rsidR="00750692" w:rsidRPr="00750692" w:rsidRDefault="00750692" w:rsidP="00750692">
      <w:pPr>
        <w:pStyle w:val="EndNoteBibliography"/>
        <w:ind w:left="720" w:hanging="720"/>
      </w:pPr>
      <w:r w:rsidRPr="00750692">
        <w:t xml:space="preserve">Van der Zee, K., et al. (2000). Social comparison and coping with cancer treatment. </w:t>
      </w:r>
      <w:r w:rsidRPr="00750692">
        <w:rPr>
          <w:i/>
        </w:rPr>
        <w:t>Personality and individual differences, 28</w:t>
      </w:r>
      <w:r w:rsidRPr="00750692">
        <w:t xml:space="preserve">(1), 17-34. </w:t>
      </w:r>
    </w:p>
    <w:p w14:paraId="04F53961" w14:textId="77777777" w:rsidR="00750692" w:rsidRPr="00750692" w:rsidRDefault="00750692" w:rsidP="00750692">
      <w:pPr>
        <w:pStyle w:val="EndNoteBibliography"/>
      </w:pPr>
    </w:p>
    <w:p w14:paraId="24652ABF" w14:textId="77777777" w:rsidR="00750692" w:rsidRPr="00750692" w:rsidRDefault="00750692" w:rsidP="00750692">
      <w:pPr>
        <w:pStyle w:val="EndNoteBibliography"/>
        <w:ind w:left="720" w:hanging="720"/>
      </w:pPr>
      <w:r w:rsidRPr="00750692">
        <w:t xml:space="preserve">Verduyn, P., et al. (2020). Social comparison on social networking sites. </w:t>
      </w:r>
      <w:r w:rsidRPr="00750692">
        <w:rPr>
          <w:i/>
        </w:rPr>
        <w:t>Current opinion in psychology, 36</w:t>
      </w:r>
      <w:r w:rsidRPr="00750692">
        <w:t xml:space="preserve">, 32-37. </w:t>
      </w:r>
    </w:p>
    <w:p w14:paraId="37B25297" w14:textId="77777777" w:rsidR="00750692" w:rsidRPr="00750692" w:rsidRDefault="00750692" w:rsidP="00750692">
      <w:pPr>
        <w:pStyle w:val="EndNoteBibliography"/>
      </w:pPr>
    </w:p>
    <w:p w14:paraId="4C45A03B" w14:textId="77777777" w:rsidR="00750692" w:rsidRPr="00750692" w:rsidRDefault="00750692" w:rsidP="00750692">
      <w:pPr>
        <w:pStyle w:val="EndNoteBibliography"/>
        <w:ind w:left="720" w:hanging="720"/>
      </w:pPr>
      <w:r w:rsidRPr="00750692">
        <w:rPr>
          <w:rFonts w:hint="eastAsia"/>
        </w:rPr>
        <w:t>Verduyn, P., et al. (2017). Do social network sites enhance or undermine subjective well</w:t>
      </w:r>
      <w:r w:rsidRPr="00750692">
        <w:rPr>
          <w:rFonts w:hint="eastAsia"/>
        </w:rPr>
        <w:t>‐</w:t>
      </w:r>
      <w:r w:rsidRPr="00750692">
        <w:rPr>
          <w:rFonts w:hint="eastAsia"/>
        </w:rPr>
        <w:t xml:space="preserve">being? A critical review. </w:t>
      </w:r>
      <w:r w:rsidRPr="00750692">
        <w:rPr>
          <w:rFonts w:hint="eastAsia"/>
          <w:i/>
        </w:rPr>
        <w:t>Social Issues and Policy Review, 11</w:t>
      </w:r>
      <w:r w:rsidRPr="00750692">
        <w:rPr>
          <w:rFonts w:hint="eastAsia"/>
        </w:rPr>
        <w:t xml:space="preserve">(1), 274-302. </w:t>
      </w:r>
    </w:p>
    <w:p w14:paraId="53BE7F77" w14:textId="77777777" w:rsidR="00750692" w:rsidRPr="00750692" w:rsidRDefault="00750692" w:rsidP="00750692">
      <w:pPr>
        <w:pStyle w:val="EndNoteBibliography"/>
      </w:pPr>
    </w:p>
    <w:p w14:paraId="24BC7341" w14:textId="77777777" w:rsidR="00750692" w:rsidRPr="00750692" w:rsidRDefault="00750692" w:rsidP="00750692">
      <w:pPr>
        <w:pStyle w:val="EndNoteBibliography"/>
        <w:ind w:left="720" w:hanging="720"/>
      </w:pPr>
      <w:r w:rsidRPr="00750692">
        <w:t xml:space="preserve">Viechtbauer, W. (2010). Conducting meta-analyses in R with the metafor package. </w:t>
      </w:r>
      <w:r w:rsidRPr="00750692">
        <w:rPr>
          <w:i/>
        </w:rPr>
        <w:t>Journal of statistical software, 36</w:t>
      </w:r>
      <w:r w:rsidRPr="00750692">
        <w:t xml:space="preserve">, 1-48. </w:t>
      </w:r>
    </w:p>
    <w:p w14:paraId="1052D412" w14:textId="77777777" w:rsidR="00750692" w:rsidRPr="00750692" w:rsidRDefault="00750692" w:rsidP="00750692">
      <w:pPr>
        <w:pStyle w:val="EndNoteBibliography"/>
      </w:pPr>
    </w:p>
    <w:p w14:paraId="5B2AFA93" w14:textId="77777777" w:rsidR="00750692" w:rsidRPr="00750692" w:rsidRDefault="00750692" w:rsidP="00750692">
      <w:pPr>
        <w:pStyle w:val="EndNoteBibliography"/>
        <w:ind w:left="720" w:hanging="720"/>
      </w:pPr>
      <w:r w:rsidRPr="00750692">
        <w:t xml:space="preserve">Vogel, E.A., et al. (2015). Who compares and despairs? The effect of social comparison orientation on social media use and its outcomes. </w:t>
      </w:r>
      <w:r w:rsidRPr="00750692">
        <w:rPr>
          <w:i/>
        </w:rPr>
        <w:t>Personality and individual differences, 86</w:t>
      </w:r>
      <w:r w:rsidRPr="00750692">
        <w:t xml:space="preserve">, 249-256. </w:t>
      </w:r>
    </w:p>
    <w:p w14:paraId="7A63D896" w14:textId="77777777" w:rsidR="00750692" w:rsidRPr="00750692" w:rsidRDefault="00750692" w:rsidP="00750692">
      <w:pPr>
        <w:pStyle w:val="EndNoteBibliography"/>
      </w:pPr>
    </w:p>
    <w:p w14:paraId="330BDC84" w14:textId="77777777" w:rsidR="00750692" w:rsidRPr="00750692" w:rsidRDefault="00750692" w:rsidP="00750692">
      <w:pPr>
        <w:pStyle w:val="EndNoteBibliography"/>
        <w:ind w:left="720" w:hanging="720"/>
      </w:pPr>
      <w:r w:rsidRPr="00750692">
        <w:t xml:space="preserve">Vogel, E.A., et al. (2014). Social comparison, social media, and self-esteem. </w:t>
      </w:r>
      <w:r w:rsidRPr="00750692">
        <w:rPr>
          <w:i/>
        </w:rPr>
        <w:t>Psychology of Popular Media Culture, 3</w:t>
      </w:r>
      <w:r w:rsidRPr="00750692">
        <w:t xml:space="preserve">(4), 206. </w:t>
      </w:r>
    </w:p>
    <w:p w14:paraId="438E459F" w14:textId="77777777" w:rsidR="00750692" w:rsidRPr="00750692" w:rsidRDefault="00750692" w:rsidP="00750692">
      <w:pPr>
        <w:pStyle w:val="EndNoteBibliography"/>
      </w:pPr>
    </w:p>
    <w:p w14:paraId="1A28ACBF" w14:textId="77777777" w:rsidR="00750692" w:rsidRPr="00750692" w:rsidRDefault="00750692" w:rsidP="00750692">
      <w:pPr>
        <w:pStyle w:val="EndNoteBibliography"/>
        <w:ind w:left="720" w:hanging="720"/>
      </w:pPr>
      <w:r w:rsidRPr="00750692">
        <w:t xml:space="preserve">W Poolman, R., et al. (2007). Hamstring tendon autograft better than bone patellartendon bone autograft in ACL reconstruction A cumulative meta-analysis and clinically relevant sensitivity analysis applied to a previously published analysis. </w:t>
      </w:r>
      <w:r w:rsidRPr="00750692">
        <w:rPr>
          <w:i/>
        </w:rPr>
        <w:t>Acta orthopaedica, 78</w:t>
      </w:r>
      <w:r w:rsidRPr="00750692">
        <w:t xml:space="preserve">(3), 350-354. </w:t>
      </w:r>
    </w:p>
    <w:p w14:paraId="043B9870" w14:textId="77777777" w:rsidR="00750692" w:rsidRPr="00750692" w:rsidRDefault="00750692" w:rsidP="00750692">
      <w:pPr>
        <w:pStyle w:val="EndNoteBibliography"/>
      </w:pPr>
    </w:p>
    <w:p w14:paraId="0AA73E03" w14:textId="77777777" w:rsidR="00750692" w:rsidRPr="00750692" w:rsidRDefault="00750692" w:rsidP="00750692">
      <w:pPr>
        <w:pStyle w:val="EndNoteBibliography"/>
        <w:ind w:left="720" w:hanging="720"/>
      </w:pPr>
      <w:r w:rsidRPr="00750692">
        <w:t xml:space="preserve">Walker, I., &amp; Pettigrew, T.F. (1984). Relative deprivation theory: An overview and conceptual critique. </w:t>
      </w:r>
      <w:r w:rsidRPr="00750692">
        <w:rPr>
          <w:i/>
        </w:rPr>
        <w:t>British Journal of Social Psychology, 23</w:t>
      </w:r>
      <w:r w:rsidRPr="00750692">
        <w:t xml:space="preserve">(4), 301-310. </w:t>
      </w:r>
    </w:p>
    <w:p w14:paraId="7DF30231" w14:textId="77777777" w:rsidR="00750692" w:rsidRPr="00750692" w:rsidRDefault="00750692" w:rsidP="00750692">
      <w:pPr>
        <w:pStyle w:val="EndNoteBibliography"/>
      </w:pPr>
    </w:p>
    <w:p w14:paraId="28E9B602" w14:textId="77777777" w:rsidR="00750692" w:rsidRPr="00750692" w:rsidRDefault="00750692" w:rsidP="00750692">
      <w:pPr>
        <w:pStyle w:val="EndNoteBibliography"/>
        <w:ind w:left="720" w:hanging="720"/>
      </w:pPr>
      <w:r w:rsidRPr="00750692">
        <w:t xml:space="preserve">Walters, K., et al. (2004). Local area deprivation and urban–rural differences in anxiety and depression among people older than 75 years in Britain. </w:t>
      </w:r>
      <w:r w:rsidRPr="00750692">
        <w:rPr>
          <w:i/>
        </w:rPr>
        <w:t>American journal of public health, 94</w:t>
      </w:r>
      <w:r w:rsidRPr="00750692">
        <w:t xml:space="preserve">(10), 1768-1774. </w:t>
      </w:r>
    </w:p>
    <w:p w14:paraId="53D089DC" w14:textId="77777777" w:rsidR="00750692" w:rsidRPr="00750692" w:rsidRDefault="00750692" w:rsidP="00750692">
      <w:pPr>
        <w:pStyle w:val="EndNoteBibliography"/>
      </w:pPr>
    </w:p>
    <w:p w14:paraId="456A4958" w14:textId="77777777" w:rsidR="00750692" w:rsidRPr="00750692" w:rsidRDefault="00750692" w:rsidP="00750692">
      <w:pPr>
        <w:pStyle w:val="EndNoteBibliography"/>
        <w:ind w:left="720" w:hanging="720"/>
      </w:pPr>
      <w:r w:rsidRPr="00750692">
        <w:t xml:space="preserve">Wang, S.S., et al. (2010). Face off: Implications of visual cues on initiating friendship on Facebook. </w:t>
      </w:r>
      <w:r w:rsidRPr="00750692">
        <w:rPr>
          <w:i/>
        </w:rPr>
        <w:t>Computers in Human Behavior, 26</w:t>
      </w:r>
      <w:r w:rsidRPr="00750692">
        <w:t xml:space="preserve">(2), 226-234. </w:t>
      </w:r>
    </w:p>
    <w:p w14:paraId="40E21D47" w14:textId="77777777" w:rsidR="00750692" w:rsidRPr="00750692" w:rsidRDefault="00750692" w:rsidP="00750692">
      <w:pPr>
        <w:pStyle w:val="EndNoteBibliography"/>
      </w:pPr>
    </w:p>
    <w:p w14:paraId="797944C2" w14:textId="77777777" w:rsidR="00750692" w:rsidRPr="00750692" w:rsidRDefault="00750692" w:rsidP="00750692">
      <w:pPr>
        <w:pStyle w:val="EndNoteBibliography"/>
        <w:ind w:left="720" w:hanging="720"/>
      </w:pPr>
      <w:r w:rsidRPr="00750692">
        <w:t xml:space="preserve">Weiner, B. (2012). </w:t>
      </w:r>
      <w:r w:rsidRPr="00750692">
        <w:rPr>
          <w:i/>
        </w:rPr>
        <w:t>An attributional theory of motivation and emotion</w:t>
      </w:r>
      <w:r w:rsidRPr="00750692">
        <w:t xml:space="preserve">. Springer Science &amp; Business Media. </w:t>
      </w:r>
    </w:p>
    <w:p w14:paraId="5BE78E8F" w14:textId="77777777" w:rsidR="00750692" w:rsidRPr="00750692" w:rsidRDefault="00750692" w:rsidP="00750692">
      <w:pPr>
        <w:pStyle w:val="EndNoteBibliography"/>
      </w:pPr>
    </w:p>
    <w:p w14:paraId="1EC71DC9" w14:textId="77777777" w:rsidR="00750692" w:rsidRPr="00750692" w:rsidRDefault="00750692" w:rsidP="00750692">
      <w:pPr>
        <w:pStyle w:val="EndNoteBibliography"/>
        <w:ind w:left="720" w:hanging="720"/>
      </w:pPr>
      <w:r w:rsidRPr="00750692">
        <w:t xml:space="preserve">Wheeler, L. (1966). Motivation as a determinant of upward comparison. </w:t>
      </w:r>
      <w:r w:rsidRPr="00750692">
        <w:rPr>
          <w:i/>
        </w:rPr>
        <w:t>Journal of Experimental Social Psychology, 1</w:t>
      </w:r>
      <w:r w:rsidRPr="00750692">
        <w:t xml:space="preserve">, 27-31. </w:t>
      </w:r>
    </w:p>
    <w:p w14:paraId="25986648" w14:textId="77777777" w:rsidR="00750692" w:rsidRPr="00750692" w:rsidRDefault="00750692" w:rsidP="00750692">
      <w:pPr>
        <w:pStyle w:val="EndNoteBibliography"/>
      </w:pPr>
    </w:p>
    <w:p w14:paraId="12F4E339" w14:textId="77777777" w:rsidR="00750692" w:rsidRPr="00750692" w:rsidRDefault="00750692" w:rsidP="00750692">
      <w:pPr>
        <w:pStyle w:val="EndNoteBibliography"/>
        <w:ind w:left="720" w:hanging="720"/>
      </w:pPr>
      <w:r w:rsidRPr="00750692">
        <w:t xml:space="preserve">Wickham, H., &amp; Wickham, H. (2016). </w:t>
      </w:r>
      <w:r w:rsidRPr="00750692">
        <w:rPr>
          <w:i/>
        </w:rPr>
        <w:t>Data analysis</w:t>
      </w:r>
      <w:r w:rsidRPr="00750692">
        <w:t xml:space="preserve">. Springer. </w:t>
      </w:r>
    </w:p>
    <w:p w14:paraId="2491B59A" w14:textId="77777777" w:rsidR="00750692" w:rsidRPr="00750692" w:rsidRDefault="00750692" w:rsidP="00750692">
      <w:pPr>
        <w:pStyle w:val="EndNoteBibliography"/>
      </w:pPr>
    </w:p>
    <w:p w14:paraId="5D102350" w14:textId="77777777" w:rsidR="00750692" w:rsidRPr="00750692" w:rsidRDefault="00750692" w:rsidP="00750692">
      <w:pPr>
        <w:pStyle w:val="EndNoteBibliography"/>
        <w:ind w:left="720" w:hanging="720"/>
      </w:pPr>
      <w:r w:rsidRPr="00750692">
        <w:t xml:space="preserve">Williams, L.J., et al. (2010). Method variance and marker variables: A review and comprehensive CFA marker technique. </w:t>
      </w:r>
      <w:r w:rsidRPr="00750692">
        <w:rPr>
          <w:i/>
        </w:rPr>
        <w:t>Organizational research methods, 13</w:t>
      </w:r>
      <w:r w:rsidRPr="00750692">
        <w:t xml:space="preserve">(3), 477-514. </w:t>
      </w:r>
    </w:p>
    <w:p w14:paraId="40163391" w14:textId="77777777" w:rsidR="00750692" w:rsidRPr="00750692" w:rsidRDefault="00750692" w:rsidP="00750692">
      <w:pPr>
        <w:pStyle w:val="EndNoteBibliography"/>
      </w:pPr>
    </w:p>
    <w:p w14:paraId="5A6CEC3F" w14:textId="77777777" w:rsidR="00750692" w:rsidRPr="00750692" w:rsidRDefault="00750692" w:rsidP="00750692">
      <w:pPr>
        <w:pStyle w:val="EndNoteBibliography"/>
        <w:ind w:left="720" w:hanging="720"/>
      </w:pPr>
      <w:r w:rsidRPr="00750692">
        <w:t xml:space="preserve">Wills, T.A. (1981). Downward comparison principles in social psychology. </w:t>
      </w:r>
      <w:r w:rsidRPr="00750692">
        <w:rPr>
          <w:i/>
        </w:rPr>
        <w:t>Psychological bulletin, 90</w:t>
      </w:r>
      <w:r w:rsidRPr="00750692">
        <w:t xml:space="preserve">(2), 245. </w:t>
      </w:r>
    </w:p>
    <w:p w14:paraId="3EF91F80" w14:textId="77777777" w:rsidR="00750692" w:rsidRPr="00750692" w:rsidRDefault="00750692" w:rsidP="00750692">
      <w:pPr>
        <w:pStyle w:val="EndNoteBibliography"/>
      </w:pPr>
    </w:p>
    <w:p w14:paraId="68BCF3F6" w14:textId="77777777" w:rsidR="00750692" w:rsidRPr="00750692" w:rsidRDefault="00750692" w:rsidP="00750692">
      <w:pPr>
        <w:pStyle w:val="EndNoteBibliography"/>
        <w:ind w:left="720" w:hanging="720"/>
      </w:pPr>
      <w:r w:rsidRPr="00750692">
        <w:t xml:space="preserve">Wills, T.A. (1997). Modes and families of coping: An analysis of downward comparison in the structure of other cognitive and behavioral mechanisms. </w:t>
      </w:r>
      <w:r w:rsidRPr="00750692">
        <w:rPr>
          <w:i/>
        </w:rPr>
        <w:t>Health, coping, and well-being: Perspectives from social comparison theory</w:t>
      </w:r>
      <w:r w:rsidRPr="00750692">
        <w:t xml:space="preserve">, 167-193. </w:t>
      </w:r>
    </w:p>
    <w:p w14:paraId="668023E1" w14:textId="77777777" w:rsidR="00750692" w:rsidRPr="00750692" w:rsidRDefault="00750692" w:rsidP="00750692">
      <w:pPr>
        <w:pStyle w:val="EndNoteBibliography"/>
      </w:pPr>
    </w:p>
    <w:p w14:paraId="33A2FA5C" w14:textId="77777777" w:rsidR="00750692" w:rsidRPr="00750692" w:rsidRDefault="00750692" w:rsidP="00750692">
      <w:pPr>
        <w:pStyle w:val="EndNoteBibliography"/>
        <w:ind w:left="720" w:hanging="720"/>
      </w:pPr>
      <w:r w:rsidRPr="00750692">
        <w:t xml:space="preserve">Wilson, S.R., &amp; Benner, L.A. (1971). The effects of self-esteem and situation upon comparison choices during ability evaluation. </w:t>
      </w:r>
      <w:r w:rsidRPr="00750692">
        <w:rPr>
          <w:i/>
        </w:rPr>
        <w:t>Sociometry</w:t>
      </w:r>
      <w:r w:rsidRPr="00750692">
        <w:t xml:space="preserve">, 381-397. </w:t>
      </w:r>
    </w:p>
    <w:p w14:paraId="49B83172" w14:textId="77777777" w:rsidR="00750692" w:rsidRPr="00750692" w:rsidRDefault="00750692" w:rsidP="00750692">
      <w:pPr>
        <w:pStyle w:val="EndNoteBibliography"/>
      </w:pPr>
    </w:p>
    <w:p w14:paraId="1CD81319" w14:textId="77777777" w:rsidR="00750692" w:rsidRPr="00750692" w:rsidRDefault="00750692" w:rsidP="00750692">
      <w:pPr>
        <w:pStyle w:val="EndNoteBibliography"/>
        <w:ind w:left="720" w:hanging="720"/>
      </w:pPr>
      <w:r w:rsidRPr="00750692">
        <w:t xml:space="preserve">Wolbring, T., et al. (2013). Needs, comparisons, and adaptation: The importance of relative income for life satisfaction. </w:t>
      </w:r>
      <w:r w:rsidRPr="00750692">
        <w:rPr>
          <w:i/>
        </w:rPr>
        <w:t>European sociological review, 29</w:t>
      </w:r>
      <w:r w:rsidRPr="00750692">
        <w:t xml:space="preserve">(1), 86-104. </w:t>
      </w:r>
    </w:p>
    <w:p w14:paraId="3C985363" w14:textId="77777777" w:rsidR="00750692" w:rsidRPr="00750692" w:rsidRDefault="00750692" w:rsidP="00750692">
      <w:pPr>
        <w:pStyle w:val="EndNoteBibliography"/>
      </w:pPr>
    </w:p>
    <w:p w14:paraId="02853782" w14:textId="77777777" w:rsidR="00750692" w:rsidRPr="00750692" w:rsidRDefault="00750692" w:rsidP="00750692">
      <w:pPr>
        <w:pStyle w:val="EndNoteBibliography"/>
        <w:ind w:left="720" w:hanging="720"/>
      </w:pPr>
      <w:r w:rsidRPr="00750692">
        <w:t xml:space="preserve">Wood, J.V. (1989). Theory and research concerning social comparisons of personal attributes. </w:t>
      </w:r>
      <w:r w:rsidRPr="00750692">
        <w:rPr>
          <w:i/>
        </w:rPr>
        <w:t>Psychological bulletin, 106</w:t>
      </w:r>
      <w:r w:rsidRPr="00750692">
        <w:t xml:space="preserve">(2), 231. </w:t>
      </w:r>
    </w:p>
    <w:p w14:paraId="1A1C0D5A" w14:textId="77777777" w:rsidR="00750692" w:rsidRPr="00750692" w:rsidRDefault="00750692" w:rsidP="00750692">
      <w:pPr>
        <w:pStyle w:val="EndNoteBibliography"/>
      </w:pPr>
    </w:p>
    <w:p w14:paraId="413EB8AC" w14:textId="77777777" w:rsidR="00750692" w:rsidRPr="00750692" w:rsidRDefault="00750692" w:rsidP="00750692">
      <w:pPr>
        <w:pStyle w:val="EndNoteBibliography"/>
        <w:ind w:left="720" w:hanging="720"/>
      </w:pPr>
      <w:r w:rsidRPr="00750692">
        <w:rPr>
          <w:rFonts w:hint="eastAsia"/>
        </w:rPr>
        <w:t xml:space="preserve">Wu, Y., et al. (2020). </w:t>
      </w:r>
      <w:r w:rsidRPr="00750692">
        <w:rPr>
          <w:rFonts w:hint="eastAsia"/>
        </w:rPr>
        <w:t>微信朋友圈使用对大学生抑郁的影响</w:t>
      </w:r>
      <w:r w:rsidRPr="00750692">
        <w:rPr>
          <w:rFonts w:hint="eastAsia"/>
        </w:rPr>
        <w:t>:</w:t>
      </w:r>
      <w:r w:rsidRPr="00750692">
        <w:rPr>
          <w:rFonts w:hint="eastAsia"/>
        </w:rPr>
        <w:t>负面社会比较和自我概念清晰性的作用</w:t>
      </w:r>
      <w:r w:rsidRPr="00750692">
        <w:rPr>
          <w:rFonts w:hint="eastAsia"/>
        </w:rPr>
        <w:t xml:space="preserve">. </w:t>
      </w:r>
      <w:r w:rsidRPr="00750692">
        <w:rPr>
          <w:rFonts w:hint="eastAsia"/>
          <w:i/>
        </w:rPr>
        <w:t>心理发展与教育</w:t>
      </w:r>
      <w:r w:rsidRPr="00750692">
        <w:rPr>
          <w:rFonts w:hint="eastAsia"/>
          <w:i/>
        </w:rPr>
        <w:t>, 36</w:t>
      </w:r>
      <w:r w:rsidRPr="00750692">
        <w:rPr>
          <w:rFonts w:hint="eastAsia"/>
        </w:rPr>
        <w:t xml:space="preserve">(4), 8. </w:t>
      </w:r>
    </w:p>
    <w:p w14:paraId="02656BEF" w14:textId="77777777" w:rsidR="00750692" w:rsidRPr="00750692" w:rsidRDefault="00750692" w:rsidP="00750692">
      <w:pPr>
        <w:pStyle w:val="EndNoteBibliography"/>
      </w:pPr>
    </w:p>
    <w:p w14:paraId="37793ECB" w14:textId="77777777" w:rsidR="00750692" w:rsidRPr="00750692" w:rsidRDefault="00750692" w:rsidP="00750692">
      <w:pPr>
        <w:pStyle w:val="EndNoteBibliography"/>
        <w:ind w:left="720" w:hanging="720"/>
        <w:rPr>
          <w:lang w:eastAsia="zh-CN"/>
        </w:rPr>
      </w:pPr>
      <w:r w:rsidRPr="00750692">
        <w:t xml:space="preserve">Zhang, J., &amp; Centola, D. (2019). Social networks and health: New developments in diffusion, online and offline. </w:t>
      </w:r>
      <w:r w:rsidRPr="00750692">
        <w:rPr>
          <w:i/>
          <w:lang w:eastAsia="zh-CN"/>
        </w:rPr>
        <w:t>Annual Review of Sociology, 45</w:t>
      </w:r>
      <w:r w:rsidRPr="00750692">
        <w:rPr>
          <w:lang w:eastAsia="zh-CN"/>
        </w:rPr>
        <w:t xml:space="preserve">, 91-109. </w:t>
      </w:r>
    </w:p>
    <w:p w14:paraId="3A363DF9" w14:textId="77777777" w:rsidR="00750692" w:rsidRPr="00750692" w:rsidRDefault="00750692" w:rsidP="00750692">
      <w:pPr>
        <w:pStyle w:val="EndNoteBibliography"/>
        <w:rPr>
          <w:lang w:eastAsia="zh-CN"/>
        </w:rPr>
      </w:pPr>
    </w:p>
    <w:p w14:paraId="315A5A37" w14:textId="77777777" w:rsidR="00750692" w:rsidRPr="00750692" w:rsidRDefault="00750692" w:rsidP="00750692">
      <w:pPr>
        <w:pStyle w:val="EndNoteBibliography"/>
        <w:ind w:left="720" w:hanging="720"/>
        <w:rPr>
          <w:lang w:eastAsia="zh-CN"/>
        </w:rPr>
      </w:pPr>
      <w:r w:rsidRPr="00750692">
        <w:rPr>
          <w:rFonts w:hint="eastAsia"/>
          <w:lang w:eastAsia="zh-CN"/>
        </w:rPr>
        <w:t>徐璐</w:t>
      </w:r>
      <w:r w:rsidRPr="00750692">
        <w:rPr>
          <w:rFonts w:hint="eastAsia"/>
          <w:lang w:eastAsia="zh-CN"/>
        </w:rPr>
        <w:t xml:space="preserve">. (2022). </w:t>
      </w:r>
      <w:r w:rsidRPr="00750692">
        <w:rPr>
          <w:rFonts w:hint="eastAsia"/>
          <w:i/>
          <w:lang w:eastAsia="zh-CN"/>
        </w:rPr>
        <w:t>相对剥夺感对网络不文明评论的影响</w:t>
      </w:r>
      <w:r w:rsidRPr="00750692">
        <w:rPr>
          <w:rFonts w:hint="eastAsia"/>
          <w:lang w:eastAsia="zh-CN"/>
        </w:rPr>
        <w:t xml:space="preserve"> [</w:t>
      </w:r>
      <w:r w:rsidRPr="00750692">
        <w:rPr>
          <w:rFonts w:hint="eastAsia"/>
          <w:lang w:eastAsia="zh-CN"/>
        </w:rPr>
        <w:t>硕士</w:t>
      </w:r>
      <w:r w:rsidRPr="00750692">
        <w:rPr>
          <w:rFonts w:hint="eastAsia"/>
          <w:lang w:eastAsia="zh-CN"/>
        </w:rPr>
        <w:t xml:space="preserve">, </w:t>
      </w:r>
      <w:r w:rsidRPr="00750692">
        <w:rPr>
          <w:rFonts w:hint="eastAsia"/>
          <w:lang w:eastAsia="zh-CN"/>
        </w:rPr>
        <w:t>华东师范大学</w:t>
      </w:r>
      <w:r w:rsidRPr="00750692">
        <w:rPr>
          <w:rFonts w:hint="eastAsia"/>
          <w:lang w:eastAsia="zh-CN"/>
        </w:rPr>
        <w:t xml:space="preserve">]. </w:t>
      </w:r>
    </w:p>
    <w:p w14:paraId="296F3F55" w14:textId="77777777" w:rsidR="00750692" w:rsidRPr="00750692" w:rsidRDefault="00750692" w:rsidP="00750692">
      <w:pPr>
        <w:pStyle w:val="EndNoteBibliography"/>
        <w:rPr>
          <w:lang w:eastAsia="zh-CN"/>
        </w:rPr>
      </w:pPr>
    </w:p>
    <w:p w14:paraId="65C510DD" w14:textId="77777777" w:rsidR="00750692" w:rsidRPr="00750692" w:rsidRDefault="00750692" w:rsidP="00750692">
      <w:pPr>
        <w:pStyle w:val="EndNoteBibliography"/>
        <w:ind w:left="720" w:hanging="720"/>
        <w:rPr>
          <w:lang w:eastAsia="zh-CN"/>
        </w:rPr>
      </w:pPr>
      <w:r w:rsidRPr="00750692">
        <w:rPr>
          <w:rFonts w:hint="eastAsia"/>
          <w:lang w:eastAsia="zh-CN"/>
        </w:rPr>
        <w:t>杨露</w:t>
      </w:r>
      <w:r w:rsidRPr="00750692">
        <w:rPr>
          <w:rFonts w:hint="eastAsia"/>
          <w:lang w:eastAsia="zh-CN"/>
        </w:rPr>
        <w:t xml:space="preserve">. (2011). </w:t>
      </w:r>
      <w:r w:rsidRPr="00750692">
        <w:rPr>
          <w:rFonts w:hint="eastAsia"/>
          <w:i/>
          <w:lang w:eastAsia="zh-CN"/>
        </w:rPr>
        <w:t>员工的社会比较及其与工作压力的关系研究</w:t>
      </w:r>
      <w:r w:rsidRPr="00750692">
        <w:rPr>
          <w:rFonts w:hint="eastAsia"/>
          <w:lang w:eastAsia="zh-CN"/>
        </w:rPr>
        <w:t xml:space="preserve"> [</w:t>
      </w:r>
      <w:r w:rsidRPr="00750692">
        <w:rPr>
          <w:rFonts w:hint="eastAsia"/>
          <w:lang w:eastAsia="zh-CN"/>
        </w:rPr>
        <w:t>硕士</w:t>
      </w:r>
      <w:r w:rsidRPr="00750692">
        <w:rPr>
          <w:rFonts w:hint="eastAsia"/>
          <w:lang w:eastAsia="zh-CN"/>
        </w:rPr>
        <w:t xml:space="preserve">, </w:t>
      </w:r>
      <w:r w:rsidRPr="00750692">
        <w:rPr>
          <w:rFonts w:hint="eastAsia"/>
          <w:lang w:eastAsia="zh-CN"/>
        </w:rPr>
        <w:t>南京师范大学</w:t>
      </w:r>
      <w:r w:rsidRPr="00750692">
        <w:rPr>
          <w:rFonts w:hint="eastAsia"/>
          <w:lang w:eastAsia="zh-CN"/>
        </w:rPr>
        <w:t xml:space="preserve">]. </w:t>
      </w:r>
    </w:p>
    <w:p w14:paraId="27AA4569" w14:textId="77777777" w:rsidR="00750692" w:rsidRPr="00750692" w:rsidRDefault="00750692" w:rsidP="00750692">
      <w:pPr>
        <w:pStyle w:val="EndNoteBibliography"/>
        <w:rPr>
          <w:lang w:eastAsia="zh-CN"/>
        </w:rPr>
      </w:pPr>
    </w:p>
    <w:p w14:paraId="7D40291A" w14:textId="77777777" w:rsidR="00750692" w:rsidRPr="00750692" w:rsidRDefault="00750692" w:rsidP="00750692">
      <w:pPr>
        <w:pStyle w:val="EndNoteBibliography"/>
        <w:ind w:left="720" w:hanging="720"/>
        <w:rPr>
          <w:lang w:eastAsia="zh-CN"/>
        </w:rPr>
      </w:pPr>
      <w:r w:rsidRPr="00750692">
        <w:rPr>
          <w:rFonts w:hint="eastAsia"/>
          <w:lang w:eastAsia="zh-CN"/>
        </w:rPr>
        <w:t>熊承清</w:t>
      </w:r>
      <w:r w:rsidRPr="00750692">
        <w:rPr>
          <w:rFonts w:hint="eastAsia"/>
          <w:lang w:eastAsia="zh-CN"/>
        </w:rPr>
        <w:t xml:space="preserve">, &amp; </w:t>
      </w:r>
      <w:r w:rsidRPr="00750692">
        <w:rPr>
          <w:rFonts w:hint="eastAsia"/>
          <w:lang w:eastAsia="zh-CN"/>
        </w:rPr>
        <w:t>许远理</w:t>
      </w:r>
      <w:r w:rsidRPr="00750692">
        <w:rPr>
          <w:rFonts w:hint="eastAsia"/>
          <w:lang w:eastAsia="zh-CN"/>
        </w:rPr>
        <w:t xml:space="preserve">. (2009). </w:t>
      </w:r>
      <w:r w:rsidRPr="00750692">
        <w:rPr>
          <w:rFonts w:hint="eastAsia"/>
          <w:lang w:eastAsia="zh-CN"/>
        </w:rPr>
        <w:t>生活满意度量表中文版在民众中使用的信度和效度</w:t>
      </w:r>
      <w:r w:rsidRPr="00750692">
        <w:rPr>
          <w:rFonts w:hint="eastAsia"/>
          <w:lang w:eastAsia="zh-CN"/>
        </w:rPr>
        <w:t xml:space="preserve">. </w:t>
      </w:r>
      <w:r w:rsidRPr="00750692">
        <w:rPr>
          <w:rFonts w:hint="eastAsia"/>
          <w:i/>
          <w:lang w:eastAsia="zh-CN"/>
        </w:rPr>
        <w:t>中国健康心理学杂志</w:t>
      </w:r>
      <w:r w:rsidRPr="00750692">
        <w:rPr>
          <w:rFonts w:hint="eastAsia"/>
          <w:lang w:eastAsia="zh-CN"/>
        </w:rPr>
        <w:t xml:space="preserve">(8), 948-949. </w:t>
      </w:r>
    </w:p>
    <w:p w14:paraId="40AF5FAC" w14:textId="77777777" w:rsidR="00750692" w:rsidRPr="00750692" w:rsidRDefault="00750692" w:rsidP="00750692">
      <w:pPr>
        <w:pStyle w:val="EndNoteBibliography"/>
        <w:rPr>
          <w:lang w:eastAsia="zh-CN"/>
        </w:rPr>
      </w:pPr>
    </w:p>
    <w:p w14:paraId="586B10AD" w14:textId="77777777" w:rsidR="00750692" w:rsidRPr="00750692" w:rsidRDefault="00750692" w:rsidP="00750692">
      <w:pPr>
        <w:pStyle w:val="EndNoteBibliography"/>
        <w:ind w:left="720" w:hanging="720"/>
        <w:rPr>
          <w:lang w:eastAsia="zh-CN"/>
        </w:rPr>
      </w:pPr>
      <w:r w:rsidRPr="00750692">
        <w:rPr>
          <w:rFonts w:hint="eastAsia"/>
          <w:lang w:eastAsia="zh-CN"/>
        </w:rPr>
        <w:t>王明姬</w:t>
      </w:r>
      <w:r w:rsidRPr="00750692">
        <w:rPr>
          <w:rFonts w:hint="eastAsia"/>
          <w:lang w:eastAsia="zh-CN"/>
        </w:rPr>
        <w:t xml:space="preserve">, et al. (2006). </w:t>
      </w:r>
      <w:r w:rsidRPr="00750692">
        <w:rPr>
          <w:rFonts w:hint="eastAsia"/>
          <w:lang w:eastAsia="zh-CN"/>
        </w:rPr>
        <w:t>社会比较倾向量表中文版的信效度检验</w:t>
      </w:r>
      <w:r w:rsidRPr="00750692">
        <w:rPr>
          <w:rFonts w:hint="eastAsia"/>
          <w:lang w:eastAsia="zh-CN"/>
        </w:rPr>
        <w:t xml:space="preserve">. </w:t>
      </w:r>
      <w:r w:rsidRPr="00750692">
        <w:rPr>
          <w:rFonts w:hint="eastAsia"/>
          <w:i/>
          <w:lang w:eastAsia="zh-CN"/>
        </w:rPr>
        <w:t>中国心理卫生杂志</w:t>
      </w:r>
      <w:r w:rsidRPr="00750692">
        <w:rPr>
          <w:rFonts w:hint="eastAsia"/>
          <w:i/>
          <w:lang w:eastAsia="zh-CN"/>
        </w:rPr>
        <w:t>, 20</w:t>
      </w:r>
      <w:r w:rsidRPr="00750692">
        <w:rPr>
          <w:rFonts w:hint="eastAsia"/>
          <w:lang w:eastAsia="zh-CN"/>
        </w:rPr>
        <w:t xml:space="preserve">(5), 302-305. </w:t>
      </w:r>
    </w:p>
    <w:p w14:paraId="21C580FF" w14:textId="77777777" w:rsidR="00750692" w:rsidRPr="00750692" w:rsidRDefault="00750692" w:rsidP="00750692">
      <w:pPr>
        <w:pStyle w:val="EndNoteBibliography"/>
        <w:rPr>
          <w:lang w:eastAsia="zh-CN"/>
        </w:rPr>
      </w:pPr>
    </w:p>
    <w:p w14:paraId="38AA8729" w14:textId="1E6B9F28"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CJ" w:date="2024-03-25T14:53:00Z" w:initials="H">
    <w:p w14:paraId="655FBA36" w14:textId="77777777" w:rsidR="000F4FCF" w:rsidRDefault="000F4FCF">
      <w:pPr>
        <w:pStyle w:val="afa"/>
        <w:rPr>
          <w:rFonts w:eastAsiaTheme="minorEastAsia"/>
        </w:rPr>
      </w:pPr>
      <w:r>
        <w:rPr>
          <w:rStyle w:val="af9"/>
        </w:rPr>
        <w:annotationRef/>
      </w:r>
      <w:r>
        <w:rPr>
          <w:rFonts w:hint="eastAsia"/>
        </w:rPr>
        <w:t>摘要太长。</w:t>
      </w:r>
    </w:p>
    <w:p w14:paraId="316BEF5C" w14:textId="380A441D" w:rsidR="000F4FCF" w:rsidRPr="00720C4C" w:rsidRDefault="000F4FCF">
      <w:pPr>
        <w:pStyle w:val="afa"/>
        <w:rPr>
          <w:rFonts w:eastAsiaTheme="minorEastAsia"/>
        </w:rPr>
      </w:pPr>
      <w:r>
        <w:rPr>
          <w:rFonts w:ascii="宋体" w:hAnsi="宋体" w:hint="eastAsia"/>
        </w:rPr>
        <w:t>参照规范论文进行修改。</w:t>
      </w:r>
    </w:p>
  </w:comment>
  <w:comment w:id="7" w:author="LCJ" w:date="2024-03-25T15:05:00Z" w:initials="H">
    <w:p w14:paraId="4D40D65A" w14:textId="77777777" w:rsidR="005F2050" w:rsidRDefault="005F2050">
      <w:pPr>
        <w:pStyle w:val="afa"/>
        <w:rPr>
          <w:rFonts w:eastAsiaTheme="minorEastAsia"/>
        </w:rPr>
      </w:pPr>
      <w:r>
        <w:rPr>
          <w:rStyle w:val="af9"/>
        </w:rPr>
        <w:annotationRef/>
      </w:r>
      <w:r>
        <w:rPr>
          <w:rFonts w:hint="eastAsia"/>
        </w:rPr>
        <w:t>多数情况下，文献综述与问题提出是分开的两部分内容或两个章节的。</w:t>
      </w:r>
    </w:p>
    <w:p w14:paraId="5045154A" w14:textId="27622400" w:rsidR="005F2050" w:rsidRPr="005F2050" w:rsidRDefault="005F2050">
      <w:pPr>
        <w:pStyle w:val="afa"/>
        <w:rPr>
          <w:rFonts w:eastAsiaTheme="minorEastAsia"/>
        </w:rPr>
      </w:pPr>
      <w:r>
        <w:rPr>
          <w:rFonts w:ascii="宋体" w:hAnsi="宋体" w:hint="eastAsia"/>
        </w:rPr>
        <w:t>请参考规范的论文，进行修改和完善。</w:t>
      </w:r>
    </w:p>
  </w:comment>
  <w:comment w:id="9" w:author="User" w:date="2024-03-25T08:18:00Z" w:initials="U">
    <w:p w14:paraId="65FDE6EC" w14:textId="6A963B50" w:rsidR="000F4FCF" w:rsidRDefault="000F4FCF">
      <w:pPr>
        <w:pStyle w:val="afa"/>
        <w:rPr>
          <w:lang w:eastAsia="zh-CN"/>
        </w:rPr>
      </w:pPr>
      <w:r>
        <w:rPr>
          <w:rStyle w:val="af9"/>
        </w:rPr>
        <w:annotationRef/>
      </w:r>
      <w:r>
        <w:rPr>
          <w:rFonts w:eastAsiaTheme="minorEastAsia"/>
        </w:rPr>
        <w:t>当前</w:t>
      </w:r>
      <w:r>
        <w:rPr>
          <w:rFonts w:hint="eastAsia"/>
          <w:lang w:eastAsia="zh-CN"/>
        </w:rPr>
        <w:t xml:space="preserve"> </w:t>
      </w:r>
      <w:r>
        <w:rPr>
          <w:rFonts w:hint="eastAsia"/>
          <w:lang w:eastAsia="zh-CN"/>
        </w:rPr>
        <w:t>主要是给出概念界定，给出了两个相关研究。</w:t>
      </w:r>
      <w:r w:rsidR="00BF3341">
        <w:rPr>
          <w:rFonts w:hint="eastAsia"/>
          <w:lang w:eastAsia="zh-CN"/>
        </w:rPr>
        <w:t>这仅仅是文献综述的很小一部分。</w:t>
      </w:r>
    </w:p>
    <w:p w14:paraId="206E4C7F" w14:textId="77777777" w:rsidR="00392D3E" w:rsidRPr="00A327DF" w:rsidRDefault="00392D3E">
      <w:pPr>
        <w:pStyle w:val="afa"/>
        <w:rPr>
          <w:lang w:eastAsia="zh-CN"/>
        </w:rPr>
      </w:pPr>
    </w:p>
    <w:p w14:paraId="5546A160" w14:textId="7F0AF076" w:rsidR="000F4FCF" w:rsidRPr="00080B03" w:rsidRDefault="000F4FCF">
      <w:pPr>
        <w:pStyle w:val="afa"/>
        <w:rPr>
          <w:lang w:eastAsia="zh-CN"/>
        </w:rPr>
      </w:pPr>
      <w:r>
        <w:rPr>
          <w:lang w:eastAsia="zh-CN"/>
        </w:rPr>
        <w:t>需要阐述理论基础</w:t>
      </w:r>
      <w:r w:rsidR="003B2A11">
        <w:rPr>
          <w:rFonts w:hint="eastAsia"/>
          <w:lang w:eastAsia="zh-CN"/>
        </w:rPr>
        <w:t>，阐述以往主要的研究</w:t>
      </w:r>
      <w:r w:rsidR="00E53F13">
        <w:rPr>
          <w:rFonts w:hint="eastAsia"/>
          <w:lang w:eastAsia="zh-CN"/>
        </w:rPr>
        <w:t>（不仅仅局限于当前的研究问题）</w:t>
      </w:r>
      <w:r w:rsidR="00D935C2">
        <w:rPr>
          <w:rFonts w:hint="eastAsia"/>
          <w:lang w:eastAsia="zh-CN"/>
        </w:rPr>
        <w:t>等</w:t>
      </w:r>
      <w:r>
        <w:rPr>
          <w:rFonts w:hint="eastAsia"/>
          <w:lang w:eastAsia="zh-CN"/>
        </w:rPr>
        <w:t>。</w:t>
      </w:r>
    </w:p>
  </w:comment>
  <w:comment w:id="30" w:author="LCJ" w:date="2024-03-25T14:55:00Z" w:initials="H">
    <w:p w14:paraId="2EFF8FAC" w14:textId="7E9CB054" w:rsidR="000F4FCF" w:rsidRPr="00587ECF" w:rsidRDefault="000F4FCF">
      <w:pPr>
        <w:pStyle w:val="afa"/>
        <w:rPr>
          <w:rFonts w:eastAsiaTheme="minorEastAsia"/>
        </w:rPr>
      </w:pPr>
      <w:r>
        <w:rPr>
          <w:rStyle w:val="af9"/>
        </w:rPr>
        <w:annotationRef/>
      </w:r>
      <w:r>
        <w:rPr>
          <w:rFonts w:ascii="宋体" w:hAnsi="宋体" w:hint="eastAsia"/>
        </w:rPr>
        <w:t>该图看不出技术在哪里</w:t>
      </w:r>
    </w:p>
  </w:comment>
  <w:comment w:id="32" w:author="Mengzhen Hu" w:date="2024-03-20T16:49:00Z" w:initials="MH">
    <w:p w14:paraId="69035403" w14:textId="77777777" w:rsidR="000F4FCF" w:rsidRDefault="000F4FCF" w:rsidP="009F63DD">
      <w:pPr>
        <w:pStyle w:val="afa"/>
      </w:pPr>
      <w:r>
        <w:rPr>
          <w:rStyle w:val="af9"/>
        </w:rPr>
        <w:annotationRef/>
      </w:r>
      <w:r>
        <w:rPr>
          <w:rFonts w:hint="eastAsia"/>
        </w:rPr>
        <w:t>合并了量表修订的前后测，变为一个章节，现称为研究一。删除了“实验材料的筛选”的章节</w:t>
      </w:r>
    </w:p>
  </w:comment>
  <w:comment w:id="37" w:author="LCJ" w:date="2024-03-25T14:56:00Z" w:initials="H">
    <w:p w14:paraId="1A5A8B78" w14:textId="4EE53821" w:rsidR="000F4FCF" w:rsidRPr="00873EE5" w:rsidRDefault="000F4FCF">
      <w:pPr>
        <w:pStyle w:val="afa"/>
        <w:rPr>
          <w:rFonts w:eastAsiaTheme="minorEastAsia"/>
        </w:rPr>
      </w:pPr>
      <w:r>
        <w:rPr>
          <w:rStyle w:val="af9"/>
        </w:rPr>
        <w:annotationRef/>
      </w:r>
      <w:r>
        <w:rPr>
          <w:rFonts w:hint="eastAsia"/>
        </w:rPr>
        <w:t>文不对题</w:t>
      </w:r>
    </w:p>
  </w:comment>
  <w:comment w:id="39" w:author="LCJ" w:date="2024-03-25T14:56:00Z" w:initials="H">
    <w:p w14:paraId="1695219B" w14:textId="432198A5" w:rsidR="000F4FCF" w:rsidRDefault="000F4FCF">
      <w:pPr>
        <w:pStyle w:val="afa"/>
        <w:rPr>
          <w:lang w:eastAsia="zh-CN"/>
        </w:rPr>
      </w:pPr>
      <w:r>
        <w:rPr>
          <w:rStyle w:val="af9"/>
        </w:rPr>
        <w:annotationRef/>
      </w:r>
      <w:r>
        <w:rPr>
          <w:rFonts w:hint="eastAsia"/>
        </w:rPr>
        <w:t>这不是</w:t>
      </w:r>
      <w:r>
        <w:rPr>
          <w:rFonts w:hint="eastAsia"/>
          <w:lang w:eastAsia="zh-CN"/>
        </w:rPr>
        <w:t xml:space="preserve"> </w:t>
      </w:r>
      <w:r>
        <w:rPr>
          <w:rFonts w:hint="eastAsia"/>
          <w:lang w:eastAsia="zh-CN"/>
        </w:rPr>
        <w:t>“测量工具”</w:t>
      </w:r>
    </w:p>
  </w:comment>
  <w:comment w:id="43" w:author="LCJ" w:date="2024-03-25T14:57:00Z" w:initials="H">
    <w:p w14:paraId="1DE5231B" w14:textId="1E7AEB37" w:rsidR="000F4FCF" w:rsidRDefault="000F4FCF">
      <w:pPr>
        <w:pStyle w:val="afa"/>
      </w:pPr>
      <w:r>
        <w:rPr>
          <w:rStyle w:val="af9"/>
        </w:rPr>
        <w:annotationRef/>
      </w:r>
      <w:r>
        <w:rPr>
          <w:rFonts w:hint="eastAsia"/>
        </w:rPr>
        <w:t>建议添加序号</w:t>
      </w:r>
    </w:p>
  </w:comment>
  <w:comment w:id="44" w:author="LCJ" w:date="2024-03-25T14:58:00Z" w:initials="H">
    <w:p w14:paraId="64EC4E28" w14:textId="0838CD01" w:rsidR="000F4FCF" w:rsidRPr="001B7EF6" w:rsidRDefault="000F4FCF">
      <w:pPr>
        <w:pStyle w:val="afa"/>
        <w:rPr>
          <w:rFonts w:eastAsiaTheme="minorEastAsia"/>
        </w:rPr>
      </w:pPr>
      <w:r>
        <w:rPr>
          <w:rStyle w:val="af9"/>
        </w:rPr>
        <w:annotationRef/>
      </w:r>
      <w:r>
        <w:rPr>
          <w:rFonts w:ascii="宋体" w:hAnsi="宋体" w:hint="eastAsia"/>
        </w:rPr>
        <w:t>结果在哪里？</w:t>
      </w:r>
    </w:p>
  </w:comment>
  <w:comment w:id="45" w:author="LCJ" w:date="2024-03-25T14:59:00Z" w:initials="H">
    <w:p w14:paraId="214B259C" w14:textId="77777777" w:rsidR="000F4FCF" w:rsidRDefault="000F4FCF">
      <w:pPr>
        <w:pStyle w:val="afa"/>
        <w:rPr>
          <w:rFonts w:eastAsiaTheme="minorEastAsia"/>
        </w:rPr>
      </w:pPr>
      <w:r>
        <w:rPr>
          <w:rStyle w:val="af9"/>
        </w:rPr>
        <w:annotationRef/>
      </w:r>
      <w:r>
        <w:rPr>
          <w:rFonts w:hint="eastAsia"/>
        </w:rPr>
        <w:t>文不对题。</w:t>
      </w:r>
    </w:p>
    <w:p w14:paraId="705B85A8" w14:textId="0AD2536D" w:rsidR="000F4FCF" w:rsidRPr="00B800AF" w:rsidRDefault="000F4FCF">
      <w:pPr>
        <w:pStyle w:val="afa"/>
        <w:rPr>
          <w:rFonts w:eastAsiaTheme="minorEastAsia"/>
        </w:rPr>
      </w:pPr>
      <w:r>
        <w:rPr>
          <w:rFonts w:ascii="宋体" w:hAnsi="宋体" w:hint="eastAsia"/>
        </w:rPr>
        <w:t>“题目修改”？</w:t>
      </w:r>
    </w:p>
  </w:comment>
  <w:comment w:id="47" w:author="LCJ" w:date="2024-03-25T14:59:00Z" w:initials="H">
    <w:p w14:paraId="2107AD01" w14:textId="71D63882" w:rsidR="000F4FCF" w:rsidRDefault="000F4FCF">
      <w:pPr>
        <w:pStyle w:val="afa"/>
      </w:pPr>
      <w:r>
        <w:rPr>
          <w:rStyle w:val="af9"/>
        </w:rPr>
        <w:annotationRef/>
      </w:r>
      <w:r>
        <w:rPr>
          <w:rFonts w:hint="eastAsia"/>
        </w:rPr>
        <w:t>？？</w:t>
      </w:r>
    </w:p>
  </w:comment>
  <w:comment w:id="48" w:author="LCJ" w:date="2024-03-25T15:00:00Z" w:initials="H">
    <w:p w14:paraId="49D9DA3D" w14:textId="79051D26" w:rsidR="000F4FCF" w:rsidRDefault="000F4FCF">
      <w:pPr>
        <w:pStyle w:val="afa"/>
        <w:rPr>
          <w:lang w:eastAsia="zh-CN"/>
        </w:rPr>
      </w:pPr>
      <w:r>
        <w:rPr>
          <w:rStyle w:val="af9"/>
        </w:rPr>
        <w:annotationRef/>
      </w:r>
      <w:r>
        <w:rPr>
          <w:rFonts w:hint="eastAsia"/>
        </w:rPr>
        <w:t>？？？小于</w:t>
      </w:r>
      <w:r>
        <w:rPr>
          <w:rFonts w:hint="eastAsia"/>
          <w:lang w:eastAsia="zh-CN"/>
        </w:rPr>
        <w:t>.</w:t>
      </w:r>
      <w:r>
        <w:rPr>
          <w:lang w:eastAsia="zh-CN"/>
        </w:rPr>
        <w:t>5</w:t>
      </w:r>
    </w:p>
  </w:comment>
  <w:comment w:id="54" w:author="Mengzhen Hu" w:date="2024-03-19T19:01:00Z" w:initials="MH">
    <w:p w14:paraId="0C7E8232" w14:textId="77777777" w:rsidR="000F4FCF" w:rsidRDefault="000F4FCF" w:rsidP="00A84E6B">
      <w:pPr>
        <w:pStyle w:val="afa"/>
      </w:pPr>
      <w:r>
        <w:rPr>
          <w:rStyle w:val="af9"/>
        </w:rPr>
        <w:annotationRef/>
      </w:r>
      <w:r>
        <w:rPr>
          <w:rFonts w:hint="eastAsia"/>
        </w:rPr>
        <w:t>目前能力有限，只能小范围的进行元分析。在讨论中的“局限与未来研究方向”里，我阐述了我元分析的局限性。尽管如此，我认为在这里的元分析也确实可以在一定程度上佐证我的假设模型。</w:t>
      </w:r>
      <w:r>
        <w:t xml:space="preserve"> </w:t>
      </w:r>
      <w:r>
        <w:br/>
      </w:r>
      <w:r>
        <w:rPr>
          <w:rFonts w:hint="eastAsia"/>
        </w:rPr>
        <w:t>此外，在敏感度分析中，该元分析的总体效应值稳定，说明选取的文章具有一定的代表性</w:t>
      </w:r>
    </w:p>
    <w:p w14:paraId="6C5576F4" w14:textId="77777777" w:rsidR="000F4FCF" w:rsidRDefault="000F4FCF" w:rsidP="00A84E6B">
      <w:pPr>
        <w:pStyle w:val="afa"/>
      </w:pPr>
      <w:r>
        <w:rPr>
          <w:rFonts w:hint="eastAsia"/>
        </w:rPr>
        <w:t>其次，在发表偏倚的分析，四个方法均证明我们收集到的文献不存在发表偏倚。</w:t>
      </w:r>
    </w:p>
    <w:p w14:paraId="1ACBB7F8" w14:textId="77777777" w:rsidR="000F4FCF" w:rsidRDefault="000F4FCF" w:rsidP="00A84E6B">
      <w:pPr>
        <w:pStyle w:val="afa"/>
      </w:pPr>
      <w:r>
        <w:rPr>
          <w:rFonts w:hint="eastAsia"/>
        </w:rPr>
        <w:t>以上两点可以在一定程度上说明，尽管我只搜索了一个数据库中的</w:t>
      </w:r>
      <w:r>
        <w:t>150</w:t>
      </w:r>
      <w:r>
        <w:rPr>
          <w:rFonts w:hint="eastAsia"/>
        </w:rPr>
        <w:t>篇文献，但其得到的对总体效应的估计，依然是稳健的。</w:t>
      </w:r>
    </w:p>
  </w:comment>
  <w:comment w:id="72" w:author="LCJ" w:date="2024-03-25T15:01:00Z" w:initials="H">
    <w:p w14:paraId="753C0691" w14:textId="629EB6C8" w:rsidR="000F4FCF" w:rsidRDefault="000F4FCF">
      <w:pPr>
        <w:pStyle w:val="afa"/>
      </w:pPr>
      <w:r>
        <w:rPr>
          <w:rStyle w:val="af9"/>
        </w:rPr>
        <w:annotationRef/>
      </w:r>
      <w:r w:rsidR="00F95675">
        <w:rPr>
          <w:rFonts w:hint="eastAsia"/>
        </w:rPr>
        <w:t>除了提供表格，还需要</w:t>
      </w:r>
      <w:r w:rsidR="00602C04">
        <w:rPr>
          <w:rFonts w:hint="eastAsia"/>
        </w:rPr>
        <w:t>用</w:t>
      </w:r>
      <w:r w:rsidR="00F95675">
        <w:rPr>
          <w:rFonts w:hint="eastAsia"/>
        </w:rPr>
        <w:t>语言</w:t>
      </w:r>
      <w:r w:rsidR="00602C04">
        <w:rPr>
          <w:rFonts w:hint="eastAsia"/>
        </w:rPr>
        <w:t>进行</w:t>
      </w:r>
      <w:r w:rsidR="00F95675">
        <w:rPr>
          <w:rFonts w:hint="eastAsia"/>
        </w:rPr>
        <w:t>描述。</w:t>
      </w:r>
    </w:p>
  </w:comment>
  <w:comment w:id="124" w:author="User" w:date="2024-03-25T08:15:00Z" w:initials="U">
    <w:p w14:paraId="0C63B6B8" w14:textId="19B7A254" w:rsidR="000F4FCF" w:rsidRPr="008C2480" w:rsidRDefault="000F4FCF">
      <w:pPr>
        <w:pStyle w:val="afa"/>
        <w:rPr>
          <w:rFonts w:eastAsiaTheme="minorEastAsia"/>
        </w:rPr>
      </w:pPr>
      <w:r>
        <w:rPr>
          <w:rStyle w:val="af9"/>
        </w:rPr>
        <w:annotationRef/>
      </w:r>
      <w:r>
        <w:t>大量不规范的地方</w:t>
      </w:r>
      <w:r>
        <w:rPr>
          <w:rFonts w:hint="eastAsia"/>
          <w:lang w:eastAsia="zh-CN"/>
        </w:rPr>
        <w:t>，</w:t>
      </w:r>
      <w:r>
        <w:t>需自查</w:t>
      </w:r>
      <w:r w:rsidR="00815917">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6BEF5C" w15:done="0"/>
  <w15:commentEx w15:paraId="5045154A" w15:done="0"/>
  <w15:commentEx w15:paraId="5546A160" w15:done="0"/>
  <w15:commentEx w15:paraId="2EFF8FAC" w15:done="0"/>
  <w15:commentEx w15:paraId="69035403" w15:done="0"/>
  <w15:commentEx w15:paraId="1A5A8B78" w15:done="0"/>
  <w15:commentEx w15:paraId="1695219B" w15:done="0"/>
  <w15:commentEx w15:paraId="1DE5231B" w15:done="0"/>
  <w15:commentEx w15:paraId="64EC4E28" w15:done="0"/>
  <w15:commentEx w15:paraId="705B85A8" w15:done="0"/>
  <w15:commentEx w15:paraId="2107AD01" w15:done="0"/>
  <w15:commentEx w15:paraId="49D9DA3D" w15:done="0"/>
  <w15:commentEx w15:paraId="1ACBB7F8" w15:done="0"/>
  <w15:commentEx w15:paraId="753C0691" w15:done="0"/>
  <w15:commentEx w15:paraId="0C63B6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9A3017" w16cex:dateUtc="2024-03-20T08:49:00Z"/>
  <w16cex:commentExtensible w16cex:durableId="26875590" w16cex:dateUtc="2024-03-19T1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6BEF5C" w16cid:durableId="29AC0E6E"/>
  <w16cid:commentId w16cid:paraId="5045154A" w16cid:durableId="29AC1151"/>
  <w16cid:commentId w16cid:paraId="5546A160" w16cid:durableId="29AC0D9C"/>
  <w16cid:commentId w16cid:paraId="2EFF8FAC" w16cid:durableId="29AC0EDB"/>
  <w16cid:commentId w16cid:paraId="69035403" w16cid:durableId="219A3017"/>
  <w16cid:commentId w16cid:paraId="1A5A8B78" w16cid:durableId="29AC0F17"/>
  <w16cid:commentId w16cid:paraId="1695219B" w16cid:durableId="29AC0F32"/>
  <w16cid:commentId w16cid:paraId="1DE5231B" w16cid:durableId="29AC0F52"/>
  <w16cid:commentId w16cid:paraId="64EC4E28" w16cid:durableId="29AC0F8F"/>
  <w16cid:commentId w16cid:paraId="705B85A8" w16cid:durableId="29AC0FC2"/>
  <w16cid:commentId w16cid:paraId="2107AD01" w16cid:durableId="29AC0FE7"/>
  <w16cid:commentId w16cid:paraId="49D9DA3D" w16cid:durableId="29AC101B"/>
  <w16cid:commentId w16cid:paraId="1ACBB7F8" w16cid:durableId="26875590"/>
  <w16cid:commentId w16cid:paraId="753C0691" w16cid:durableId="29AC1064"/>
  <w16cid:commentId w16cid:paraId="0C63B6B8" w16cid:durableId="29AC0D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3CD5F" w14:textId="77777777" w:rsidR="004C21E6" w:rsidRDefault="004C21E6" w:rsidP="00D55217">
      <w:r>
        <w:separator/>
      </w:r>
    </w:p>
  </w:endnote>
  <w:endnote w:type="continuationSeparator" w:id="0">
    <w:p w14:paraId="3BD4265B" w14:textId="77777777" w:rsidR="004C21E6" w:rsidRDefault="004C21E6"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0F4FCF" w:rsidRDefault="000F4FCF">
    <w:pPr>
      <w:pStyle w:val="aa"/>
      <w:jc w:val="center"/>
      <w:rPr>
        <w:caps/>
        <w:noProof/>
        <w:color w:val="5B9BD5" w:themeColor="accent1"/>
      </w:rPr>
    </w:pPr>
  </w:p>
  <w:p w14:paraId="04B2CDB5" w14:textId="17173AAB" w:rsidR="000F4FCF" w:rsidRDefault="000F4FCF"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0F4FCF" w:rsidRDefault="000F4FCF"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Pr>
        <w:caps/>
        <w:noProof/>
      </w:rPr>
      <w:t>VII</w:t>
    </w:r>
    <w:r w:rsidRPr="00852247">
      <w:rPr>
        <w:caps/>
        <w:noProof/>
      </w:rPr>
      <w:fldChar w:fldCharType="end"/>
    </w:r>
    <w:r>
      <w:rPr>
        <w:caps/>
        <w:noProof/>
        <w:color w:val="5B9BD5" w:themeColor="accent1"/>
      </w:rPr>
      <w:tab/>
    </w:r>
  </w:p>
  <w:p w14:paraId="677528EA" w14:textId="77777777" w:rsidR="000F4FCF" w:rsidRDefault="000F4FCF"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0F4FCF" w:rsidRDefault="000F4FCF"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Pr>
        <w:caps/>
        <w:noProof/>
      </w:rPr>
      <w:t>6</w:t>
    </w:r>
    <w:r w:rsidRPr="00852247">
      <w:rPr>
        <w:caps/>
        <w:noProof/>
      </w:rPr>
      <w:fldChar w:fldCharType="end"/>
    </w:r>
    <w:r>
      <w:rPr>
        <w:caps/>
        <w:noProof/>
        <w:color w:val="5B9BD5" w:themeColor="accent1"/>
      </w:rPr>
      <w:tab/>
    </w:r>
  </w:p>
  <w:p w14:paraId="6888C82F" w14:textId="77777777" w:rsidR="000F4FCF" w:rsidRDefault="000F4FCF"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B5687B" w14:textId="77777777" w:rsidR="004C21E6" w:rsidRDefault="004C21E6" w:rsidP="00D55217">
      <w:r>
        <w:separator/>
      </w:r>
    </w:p>
  </w:footnote>
  <w:footnote w:type="continuationSeparator" w:id="0">
    <w:p w14:paraId="143F2C87" w14:textId="77777777" w:rsidR="004C21E6" w:rsidRDefault="004C21E6" w:rsidP="00D55217">
      <w:r>
        <w:continuationSeparator/>
      </w:r>
    </w:p>
  </w:footnote>
  <w:footnote w:id="1">
    <w:p w14:paraId="031FA3DF" w14:textId="33E15878" w:rsidR="000F4FCF" w:rsidRDefault="000F4FCF">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0F4FCF" w:rsidRPr="00937E62" w:rsidRDefault="000F4FCF">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FE54BAE" w:rsidR="000F4FCF" w:rsidRPr="008C4A7B" w:rsidRDefault="000F4FCF" w:rsidP="008C4A7B">
    <w:pPr>
      <w:pStyle w:val="a8"/>
      <w:rPr>
        <w:lang w:eastAsia="zh-CN"/>
      </w:rPr>
    </w:pPr>
    <w:r w:rsidRPr="008C4A7B">
      <w:rPr>
        <w:rFonts w:ascii="宋体" w:hAnsi="宋体" w:hint="eastAsia"/>
        <w:sz w:val="21"/>
        <w:szCs w:val="21"/>
        <w:lang w:eastAsia="zh-CN"/>
      </w:rPr>
      <w:t>第七章 研究五：社会比较策略的引入</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69600A9A" w:rsidR="000F4FCF" w:rsidRPr="008F26B2" w:rsidRDefault="000F4FCF" w:rsidP="008F26B2">
    <w:pPr>
      <w:pStyle w:val="a8"/>
    </w:pPr>
    <w:r w:rsidRPr="008F26B2">
      <w:rPr>
        <w:rFonts w:ascii="宋体" w:hAnsi="宋体" w:hint="eastAsia"/>
        <w:sz w:val="21"/>
        <w:szCs w:val="21"/>
        <w:lang w:eastAsia="zh-CN"/>
      </w:rPr>
      <w:t>第八章 讨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0F4FCF" w:rsidRPr="00E5579D" w:rsidRDefault="000F4FCF" w:rsidP="00E5579D">
    <w:pPr>
      <w:pStyle w:val="a8"/>
      <w:rPr>
        <w:lang w:eastAsia="zh-CN"/>
      </w:rPr>
    </w:pPr>
    <w:r>
      <w:rPr>
        <w:rFonts w:ascii="宋体" w:hAnsi="宋体" w:hint="eastAsia"/>
        <w:sz w:val="21"/>
        <w:szCs w:val="21"/>
        <w:lang w:eastAsia="zh-CN"/>
      </w:rPr>
      <w:t>附录</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0F4FCF" w:rsidRPr="00E5579D" w:rsidRDefault="000F4FCF"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0F4FCF" w:rsidRPr="00943A0C" w:rsidRDefault="000F4FCF">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0F4FCF" w:rsidRPr="00937E62" w:rsidRDefault="000F4FCF">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0F4FCF" w:rsidRPr="0083451C" w:rsidRDefault="000F4FCF" w:rsidP="0083451C">
    <w:pPr>
      <w:pStyle w:val="a8"/>
    </w:pPr>
    <w:r w:rsidRPr="0083451C">
      <w:rPr>
        <w:rFonts w:ascii="宋体" w:hAnsi="宋体" w:hint="eastAsia"/>
        <w:sz w:val="21"/>
        <w:szCs w:val="21"/>
      </w:rPr>
      <w:t>第</w:t>
    </w:r>
    <w:r>
      <w:rPr>
        <w:rFonts w:ascii="宋体" w:hAnsi="宋体" w:hint="eastAsia"/>
        <w:sz w:val="21"/>
        <w:szCs w:val="21"/>
      </w:rPr>
      <w:t>一</w:t>
    </w:r>
    <w:r w:rsidRPr="0083451C">
      <w:rPr>
        <w:rFonts w:ascii="宋体" w:hAnsi="宋体" w:hint="eastAsia"/>
        <w:sz w:val="21"/>
        <w:szCs w:val="21"/>
      </w:rPr>
      <w:t xml:space="preserve">章 </w:t>
    </w:r>
    <w:r>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F4FCF" w:rsidRPr="0083451C" w:rsidRDefault="000F4FCF"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16A281F" w:rsidR="000F4FCF" w:rsidRPr="00E667D9" w:rsidRDefault="000F4FCF" w:rsidP="00E667D9">
    <w:pPr>
      <w:pStyle w:val="a8"/>
      <w:rPr>
        <w:lang w:eastAsia="zh-CN"/>
      </w:rPr>
    </w:pPr>
    <w:r w:rsidRPr="00E667D9">
      <w:rPr>
        <w:rFonts w:ascii="宋体" w:hAnsi="宋体" w:hint="eastAsia"/>
        <w:sz w:val="21"/>
        <w:szCs w:val="21"/>
        <w:lang w:eastAsia="zh-CN"/>
      </w:rPr>
      <w:t>第三章 研究一：问卷的修订及信效度检验</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0F4FCF" w:rsidRPr="00E5579D" w:rsidRDefault="000F4FCF" w:rsidP="00E5579D">
    <w:pPr>
      <w:pStyle w:val="a8"/>
      <w:rPr>
        <w:lang w:eastAsia="zh-CN"/>
      </w:rPr>
    </w:pPr>
    <w:r>
      <w:rPr>
        <w:rFonts w:ascii="宋体" w:hAnsi="宋体" w:hint="eastAsia"/>
        <w:sz w:val="21"/>
        <w:szCs w:val="21"/>
        <w:lang w:eastAsia="zh-CN"/>
      </w:rPr>
      <w:t>第六章 元分析</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67DF1252" w:rsidR="000F4FCF" w:rsidRPr="008C4A7B" w:rsidRDefault="000F4FCF" w:rsidP="008C4A7B">
    <w:pPr>
      <w:pStyle w:val="a8"/>
      <w:rPr>
        <w:lang w:eastAsia="zh-CN"/>
      </w:rPr>
    </w:pPr>
    <w:r w:rsidRPr="008C4A7B">
      <w:rPr>
        <w:rFonts w:ascii="宋体" w:hAnsi="宋体" w:hint="eastAsia"/>
        <w:sz w:val="21"/>
        <w:szCs w:val="21"/>
        <w:lang w:eastAsia="zh-CN"/>
      </w:rPr>
      <w:t>第五章 研究三：社会比较与生活满意度的并列中介模型</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C5F23C0" w:rsidR="000F4FCF" w:rsidRPr="008C4A7B" w:rsidRDefault="000F4FCF" w:rsidP="008C4A7B">
    <w:pPr>
      <w:pStyle w:val="a8"/>
      <w:rPr>
        <w:lang w:eastAsia="zh-CN"/>
      </w:rPr>
    </w:pPr>
    <w:r w:rsidRPr="008C4A7B">
      <w:rPr>
        <w:rFonts w:ascii="宋体" w:hAnsi="宋体" w:hint="eastAsia"/>
        <w:sz w:val="21"/>
        <w:szCs w:val="21"/>
        <w:lang w:eastAsia="zh-CN"/>
      </w:rPr>
      <w:t>第六章 研究四：社会比较倾向的调节效应</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47967788">
    <w:abstractNumId w:val="2"/>
  </w:num>
  <w:num w:numId="2" w16cid:durableId="1787650909">
    <w:abstractNumId w:val="1"/>
  </w:num>
  <w:num w:numId="3" w16cid:durableId="153703789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CJ">
    <w15:presenceInfo w15:providerId="None" w15:userId="LCJ"/>
  </w15:person>
  <w15:person w15:author="User">
    <w15:presenceInfo w15:providerId="None" w15:userId="User"/>
  </w15:person>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activeWritingStyle w:appName="MSWord" w:lang="en-US" w:vendorID="64" w:dllVersion="4096" w:nlCheck="1" w:checkStyle="0"/>
  <w:trackRevisions/>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0B03"/>
    <w:rsid w:val="00080DA9"/>
    <w:rsid w:val="00081C38"/>
    <w:rsid w:val="00082578"/>
    <w:rsid w:val="000826BC"/>
    <w:rsid w:val="00082B6B"/>
    <w:rsid w:val="0009161B"/>
    <w:rsid w:val="0009226B"/>
    <w:rsid w:val="00092C7B"/>
    <w:rsid w:val="000978BD"/>
    <w:rsid w:val="000A137D"/>
    <w:rsid w:val="000A5F3D"/>
    <w:rsid w:val="000B7D29"/>
    <w:rsid w:val="000C32C7"/>
    <w:rsid w:val="000C4805"/>
    <w:rsid w:val="000C64DF"/>
    <w:rsid w:val="000C67DB"/>
    <w:rsid w:val="000D5C62"/>
    <w:rsid w:val="000D6A8A"/>
    <w:rsid w:val="000D7288"/>
    <w:rsid w:val="000E3426"/>
    <w:rsid w:val="000E42CF"/>
    <w:rsid w:val="000E4C2F"/>
    <w:rsid w:val="000E6AD5"/>
    <w:rsid w:val="000E796E"/>
    <w:rsid w:val="000F0734"/>
    <w:rsid w:val="000F3040"/>
    <w:rsid w:val="000F31C9"/>
    <w:rsid w:val="000F4FCF"/>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26B7"/>
    <w:rsid w:val="00133B77"/>
    <w:rsid w:val="0013500C"/>
    <w:rsid w:val="0013548F"/>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7DF2"/>
    <w:rsid w:val="00180D53"/>
    <w:rsid w:val="001818D1"/>
    <w:rsid w:val="001836AB"/>
    <w:rsid w:val="001839BB"/>
    <w:rsid w:val="00186222"/>
    <w:rsid w:val="001901CE"/>
    <w:rsid w:val="00191AC1"/>
    <w:rsid w:val="0019217D"/>
    <w:rsid w:val="00192C40"/>
    <w:rsid w:val="001A1DEA"/>
    <w:rsid w:val="001A1E96"/>
    <w:rsid w:val="001A49AF"/>
    <w:rsid w:val="001A6047"/>
    <w:rsid w:val="001A6A91"/>
    <w:rsid w:val="001A747C"/>
    <w:rsid w:val="001A754C"/>
    <w:rsid w:val="001B1CDD"/>
    <w:rsid w:val="001B373A"/>
    <w:rsid w:val="001B7B84"/>
    <w:rsid w:val="001B7EF6"/>
    <w:rsid w:val="001C00E5"/>
    <w:rsid w:val="001C71A4"/>
    <w:rsid w:val="001D0878"/>
    <w:rsid w:val="001D10BA"/>
    <w:rsid w:val="001D1372"/>
    <w:rsid w:val="001D2526"/>
    <w:rsid w:val="001D6390"/>
    <w:rsid w:val="001D6B1A"/>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210"/>
    <w:rsid w:val="002213B0"/>
    <w:rsid w:val="00224E88"/>
    <w:rsid w:val="00230139"/>
    <w:rsid w:val="00231DA4"/>
    <w:rsid w:val="00232A7D"/>
    <w:rsid w:val="00232E6F"/>
    <w:rsid w:val="0023348A"/>
    <w:rsid w:val="00240D19"/>
    <w:rsid w:val="0024237B"/>
    <w:rsid w:val="0024483B"/>
    <w:rsid w:val="00244DE4"/>
    <w:rsid w:val="00250A50"/>
    <w:rsid w:val="0025139B"/>
    <w:rsid w:val="002525D4"/>
    <w:rsid w:val="0025442B"/>
    <w:rsid w:val="0026096B"/>
    <w:rsid w:val="00260B6E"/>
    <w:rsid w:val="00263B5B"/>
    <w:rsid w:val="00266D77"/>
    <w:rsid w:val="00271BCE"/>
    <w:rsid w:val="002721D5"/>
    <w:rsid w:val="00281374"/>
    <w:rsid w:val="002855E9"/>
    <w:rsid w:val="00286189"/>
    <w:rsid w:val="002861FE"/>
    <w:rsid w:val="002867CE"/>
    <w:rsid w:val="0029250B"/>
    <w:rsid w:val="00293F9B"/>
    <w:rsid w:val="00296BA2"/>
    <w:rsid w:val="002A1440"/>
    <w:rsid w:val="002A2F4D"/>
    <w:rsid w:val="002A47AB"/>
    <w:rsid w:val="002A5ECB"/>
    <w:rsid w:val="002A63C3"/>
    <w:rsid w:val="002A7315"/>
    <w:rsid w:val="002A789E"/>
    <w:rsid w:val="002A7B16"/>
    <w:rsid w:val="002B6D64"/>
    <w:rsid w:val="002D1294"/>
    <w:rsid w:val="002D7B74"/>
    <w:rsid w:val="002D7D69"/>
    <w:rsid w:val="002D7F2B"/>
    <w:rsid w:val="002E0932"/>
    <w:rsid w:val="002E13C2"/>
    <w:rsid w:val="002E1D41"/>
    <w:rsid w:val="002E310B"/>
    <w:rsid w:val="002E6C6D"/>
    <w:rsid w:val="002E6E38"/>
    <w:rsid w:val="002F24E7"/>
    <w:rsid w:val="002F3AA1"/>
    <w:rsid w:val="002F3DE2"/>
    <w:rsid w:val="002F5154"/>
    <w:rsid w:val="003002F1"/>
    <w:rsid w:val="00300CC1"/>
    <w:rsid w:val="0030189F"/>
    <w:rsid w:val="00306B93"/>
    <w:rsid w:val="0031143D"/>
    <w:rsid w:val="00312931"/>
    <w:rsid w:val="00313A97"/>
    <w:rsid w:val="0032440C"/>
    <w:rsid w:val="0032532B"/>
    <w:rsid w:val="0032788E"/>
    <w:rsid w:val="00330BAF"/>
    <w:rsid w:val="00330C36"/>
    <w:rsid w:val="00330CB9"/>
    <w:rsid w:val="0033253F"/>
    <w:rsid w:val="00333571"/>
    <w:rsid w:val="00335335"/>
    <w:rsid w:val="00335D8C"/>
    <w:rsid w:val="00336C32"/>
    <w:rsid w:val="0034007F"/>
    <w:rsid w:val="00340F6D"/>
    <w:rsid w:val="00341115"/>
    <w:rsid w:val="00341D38"/>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925A3"/>
    <w:rsid w:val="00392D3E"/>
    <w:rsid w:val="00393D27"/>
    <w:rsid w:val="003960AA"/>
    <w:rsid w:val="003964CF"/>
    <w:rsid w:val="00396869"/>
    <w:rsid w:val="003974C8"/>
    <w:rsid w:val="003A1758"/>
    <w:rsid w:val="003A192D"/>
    <w:rsid w:val="003A2337"/>
    <w:rsid w:val="003A7C0B"/>
    <w:rsid w:val="003B0309"/>
    <w:rsid w:val="003B13EB"/>
    <w:rsid w:val="003B1DD5"/>
    <w:rsid w:val="003B2A11"/>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2039"/>
    <w:rsid w:val="003F34FE"/>
    <w:rsid w:val="003F619E"/>
    <w:rsid w:val="00400151"/>
    <w:rsid w:val="00401EF2"/>
    <w:rsid w:val="004025A4"/>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657"/>
    <w:rsid w:val="00475CD9"/>
    <w:rsid w:val="00477DC5"/>
    <w:rsid w:val="00481BCA"/>
    <w:rsid w:val="00483949"/>
    <w:rsid w:val="004870A2"/>
    <w:rsid w:val="0048720F"/>
    <w:rsid w:val="0049088E"/>
    <w:rsid w:val="00490DAB"/>
    <w:rsid w:val="0049458E"/>
    <w:rsid w:val="00494E55"/>
    <w:rsid w:val="004978B7"/>
    <w:rsid w:val="004B40CA"/>
    <w:rsid w:val="004C0724"/>
    <w:rsid w:val="004C21E6"/>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179"/>
    <w:rsid w:val="004E56F9"/>
    <w:rsid w:val="004E614C"/>
    <w:rsid w:val="004F1F1A"/>
    <w:rsid w:val="004F38D8"/>
    <w:rsid w:val="004F3B59"/>
    <w:rsid w:val="004F5BDE"/>
    <w:rsid w:val="004F78EC"/>
    <w:rsid w:val="00504AAE"/>
    <w:rsid w:val="00504DC7"/>
    <w:rsid w:val="00510593"/>
    <w:rsid w:val="00510CA5"/>
    <w:rsid w:val="005144A8"/>
    <w:rsid w:val="00520C63"/>
    <w:rsid w:val="00521203"/>
    <w:rsid w:val="005227B4"/>
    <w:rsid w:val="005321B3"/>
    <w:rsid w:val="00537A50"/>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767D"/>
    <w:rsid w:val="00587ECF"/>
    <w:rsid w:val="005907A4"/>
    <w:rsid w:val="00590FBB"/>
    <w:rsid w:val="0059724D"/>
    <w:rsid w:val="005A1FC9"/>
    <w:rsid w:val="005A28C5"/>
    <w:rsid w:val="005A6AA8"/>
    <w:rsid w:val="005A7279"/>
    <w:rsid w:val="005B1A36"/>
    <w:rsid w:val="005B291C"/>
    <w:rsid w:val="005B54A0"/>
    <w:rsid w:val="005B6DFD"/>
    <w:rsid w:val="005C1037"/>
    <w:rsid w:val="005C37F4"/>
    <w:rsid w:val="005C773B"/>
    <w:rsid w:val="005D2383"/>
    <w:rsid w:val="005D5B8F"/>
    <w:rsid w:val="005D6463"/>
    <w:rsid w:val="005D65F5"/>
    <w:rsid w:val="005D7FEF"/>
    <w:rsid w:val="005E44E8"/>
    <w:rsid w:val="005E7F90"/>
    <w:rsid w:val="005F118D"/>
    <w:rsid w:val="005F2050"/>
    <w:rsid w:val="005F5DA0"/>
    <w:rsid w:val="005F7072"/>
    <w:rsid w:val="005F7227"/>
    <w:rsid w:val="005F7B2C"/>
    <w:rsid w:val="00602C04"/>
    <w:rsid w:val="00602FAE"/>
    <w:rsid w:val="0061301C"/>
    <w:rsid w:val="00614842"/>
    <w:rsid w:val="00620CA2"/>
    <w:rsid w:val="00621E91"/>
    <w:rsid w:val="00622E13"/>
    <w:rsid w:val="00623CC3"/>
    <w:rsid w:val="006256CF"/>
    <w:rsid w:val="00630BF4"/>
    <w:rsid w:val="00632CC1"/>
    <w:rsid w:val="00633182"/>
    <w:rsid w:val="006333D0"/>
    <w:rsid w:val="00633E96"/>
    <w:rsid w:val="00633EBC"/>
    <w:rsid w:val="006341CF"/>
    <w:rsid w:val="00634FC0"/>
    <w:rsid w:val="006365C5"/>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A4F"/>
    <w:rsid w:val="006F26B4"/>
    <w:rsid w:val="006F3759"/>
    <w:rsid w:val="006F46F5"/>
    <w:rsid w:val="006F4915"/>
    <w:rsid w:val="006F50BE"/>
    <w:rsid w:val="007005FA"/>
    <w:rsid w:val="00700CF9"/>
    <w:rsid w:val="00700D98"/>
    <w:rsid w:val="007023AD"/>
    <w:rsid w:val="00706CC0"/>
    <w:rsid w:val="00714275"/>
    <w:rsid w:val="007142AE"/>
    <w:rsid w:val="007151E4"/>
    <w:rsid w:val="00720C4C"/>
    <w:rsid w:val="007211A5"/>
    <w:rsid w:val="00722CD1"/>
    <w:rsid w:val="007252EF"/>
    <w:rsid w:val="00725B24"/>
    <w:rsid w:val="007265B5"/>
    <w:rsid w:val="00726789"/>
    <w:rsid w:val="00727B85"/>
    <w:rsid w:val="0073206F"/>
    <w:rsid w:val="0074023F"/>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772F"/>
    <w:rsid w:val="007904D9"/>
    <w:rsid w:val="0079502F"/>
    <w:rsid w:val="007959E3"/>
    <w:rsid w:val="007A2ABE"/>
    <w:rsid w:val="007A6EF6"/>
    <w:rsid w:val="007A7A3F"/>
    <w:rsid w:val="007B1020"/>
    <w:rsid w:val="007B2906"/>
    <w:rsid w:val="007B7972"/>
    <w:rsid w:val="007C065C"/>
    <w:rsid w:val="007C3DE2"/>
    <w:rsid w:val="007C43C4"/>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4A69"/>
    <w:rsid w:val="00806031"/>
    <w:rsid w:val="00807BF9"/>
    <w:rsid w:val="008122F8"/>
    <w:rsid w:val="008131FC"/>
    <w:rsid w:val="00813E8A"/>
    <w:rsid w:val="00813F24"/>
    <w:rsid w:val="00815827"/>
    <w:rsid w:val="00815917"/>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2247"/>
    <w:rsid w:val="008527C1"/>
    <w:rsid w:val="00854D06"/>
    <w:rsid w:val="00855F05"/>
    <w:rsid w:val="008670E2"/>
    <w:rsid w:val="00873EB6"/>
    <w:rsid w:val="00873EE5"/>
    <w:rsid w:val="00877179"/>
    <w:rsid w:val="00880885"/>
    <w:rsid w:val="0088176A"/>
    <w:rsid w:val="008820C0"/>
    <w:rsid w:val="00883E99"/>
    <w:rsid w:val="0088694E"/>
    <w:rsid w:val="008916CA"/>
    <w:rsid w:val="00892302"/>
    <w:rsid w:val="00894276"/>
    <w:rsid w:val="00895F6B"/>
    <w:rsid w:val="0089696F"/>
    <w:rsid w:val="0089706F"/>
    <w:rsid w:val="008A236E"/>
    <w:rsid w:val="008A4D96"/>
    <w:rsid w:val="008A55DA"/>
    <w:rsid w:val="008A5B31"/>
    <w:rsid w:val="008A5E92"/>
    <w:rsid w:val="008A798F"/>
    <w:rsid w:val="008B214D"/>
    <w:rsid w:val="008B6D7C"/>
    <w:rsid w:val="008B7014"/>
    <w:rsid w:val="008B7DDD"/>
    <w:rsid w:val="008C2480"/>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8F7C61"/>
    <w:rsid w:val="00901641"/>
    <w:rsid w:val="0090447B"/>
    <w:rsid w:val="0091111D"/>
    <w:rsid w:val="00912A16"/>
    <w:rsid w:val="009139E5"/>
    <w:rsid w:val="00913CFE"/>
    <w:rsid w:val="00916568"/>
    <w:rsid w:val="00920C7B"/>
    <w:rsid w:val="00922C3E"/>
    <w:rsid w:val="00925581"/>
    <w:rsid w:val="0092747F"/>
    <w:rsid w:val="00930A37"/>
    <w:rsid w:val="0093544A"/>
    <w:rsid w:val="0093554E"/>
    <w:rsid w:val="0093578A"/>
    <w:rsid w:val="00937E62"/>
    <w:rsid w:val="00942B94"/>
    <w:rsid w:val="00942F84"/>
    <w:rsid w:val="00943A0C"/>
    <w:rsid w:val="009514D1"/>
    <w:rsid w:val="00953173"/>
    <w:rsid w:val="00965FA6"/>
    <w:rsid w:val="0096648E"/>
    <w:rsid w:val="00967CE3"/>
    <w:rsid w:val="009700B4"/>
    <w:rsid w:val="00973C40"/>
    <w:rsid w:val="009775BE"/>
    <w:rsid w:val="00990271"/>
    <w:rsid w:val="0099217A"/>
    <w:rsid w:val="00993E25"/>
    <w:rsid w:val="0099736E"/>
    <w:rsid w:val="009A5EC3"/>
    <w:rsid w:val="009A78B8"/>
    <w:rsid w:val="009B12C0"/>
    <w:rsid w:val="009B426E"/>
    <w:rsid w:val="009B6F47"/>
    <w:rsid w:val="009C03C8"/>
    <w:rsid w:val="009C171E"/>
    <w:rsid w:val="009C2C32"/>
    <w:rsid w:val="009C3118"/>
    <w:rsid w:val="009C5319"/>
    <w:rsid w:val="009D5E66"/>
    <w:rsid w:val="009E2C95"/>
    <w:rsid w:val="009F1633"/>
    <w:rsid w:val="009F63DD"/>
    <w:rsid w:val="009F7DF3"/>
    <w:rsid w:val="00A03F4A"/>
    <w:rsid w:val="00A04DC1"/>
    <w:rsid w:val="00A10968"/>
    <w:rsid w:val="00A10FEC"/>
    <w:rsid w:val="00A11B9A"/>
    <w:rsid w:val="00A14571"/>
    <w:rsid w:val="00A14B8F"/>
    <w:rsid w:val="00A14DD1"/>
    <w:rsid w:val="00A21020"/>
    <w:rsid w:val="00A23C3B"/>
    <w:rsid w:val="00A327DF"/>
    <w:rsid w:val="00A3299E"/>
    <w:rsid w:val="00A36E4F"/>
    <w:rsid w:val="00A3755D"/>
    <w:rsid w:val="00A405A3"/>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FED"/>
    <w:rsid w:val="00A94130"/>
    <w:rsid w:val="00A9518C"/>
    <w:rsid w:val="00A96229"/>
    <w:rsid w:val="00AA13FC"/>
    <w:rsid w:val="00AA1CFE"/>
    <w:rsid w:val="00AA205E"/>
    <w:rsid w:val="00AA4A6C"/>
    <w:rsid w:val="00AA4F26"/>
    <w:rsid w:val="00AA5A8C"/>
    <w:rsid w:val="00AA7CA0"/>
    <w:rsid w:val="00AB7A98"/>
    <w:rsid w:val="00AC0BA8"/>
    <w:rsid w:val="00AC0D98"/>
    <w:rsid w:val="00AC11F9"/>
    <w:rsid w:val="00AC2313"/>
    <w:rsid w:val="00AC35DF"/>
    <w:rsid w:val="00AC6320"/>
    <w:rsid w:val="00AD3062"/>
    <w:rsid w:val="00AD6F5B"/>
    <w:rsid w:val="00AE0CD4"/>
    <w:rsid w:val="00AE4A1D"/>
    <w:rsid w:val="00AF0FAA"/>
    <w:rsid w:val="00AF1BE4"/>
    <w:rsid w:val="00AF6CE5"/>
    <w:rsid w:val="00AF704D"/>
    <w:rsid w:val="00B02645"/>
    <w:rsid w:val="00B02B30"/>
    <w:rsid w:val="00B05400"/>
    <w:rsid w:val="00B05AC6"/>
    <w:rsid w:val="00B118BC"/>
    <w:rsid w:val="00B12990"/>
    <w:rsid w:val="00B12B5D"/>
    <w:rsid w:val="00B14D7E"/>
    <w:rsid w:val="00B15696"/>
    <w:rsid w:val="00B15735"/>
    <w:rsid w:val="00B23CF5"/>
    <w:rsid w:val="00B2463F"/>
    <w:rsid w:val="00B24A1B"/>
    <w:rsid w:val="00B31D97"/>
    <w:rsid w:val="00B33092"/>
    <w:rsid w:val="00B33242"/>
    <w:rsid w:val="00B34687"/>
    <w:rsid w:val="00B3661F"/>
    <w:rsid w:val="00B428ED"/>
    <w:rsid w:val="00B44439"/>
    <w:rsid w:val="00B4651A"/>
    <w:rsid w:val="00B46C0D"/>
    <w:rsid w:val="00B4700A"/>
    <w:rsid w:val="00B47D26"/>
    <w:rsid w:val="00B503BE"/>
    <w:rsid w:val="00B50816"/>
    <w:rsid w:val="00B5569E"/>
    <w:rsid w:val="00B60429"/>
    <w:rsid w:val="00B622C5"/>
    <w:rsid w:val="00B6569C"/>
    <w:rsid w:val="00B66729"/>
    <w:rsid w:val="00B67619"/>
    <w:rsid w:val="00B73FC9"/>
    <w:rsid w:val="00B753F4"/>
    <w:rsid w:val="00B76F72"/>
    <w:rsid w:val="00B800AF"/>
    <w:rsid w:val="00B81396"/>
    <w:rsid w:val="00B82993"/>
    <w:rsid w:val="00B83B0A"/>
    <w:rsid w:val="00B861FE"/>
    <w:rsid w:val="00B91DBE"/>
    <w:rsid w:val="00B9766E"/>
    <w:rsid w:val="00BA055C"/>
    <w:rsid w:val="00BA0FC4"/>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341"/>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16F2"/>
    <w:rsid w:val="00C170E4"/>
    <w:rsid w:val="00C203BF"/>
    <w:rsid w:val="00C215BA"/>
    <w:rsid w:val="00C232DB"/>
    <w:rsid w:val="00C2478B"/>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4490"/>
    <w:rsid w:val="00C8708B"/>
    <w:rsid w:val="00C87152"/>
    <w:rsid w:val="00C90400"/>
    <w:rsid w:val="00C919B2"/>
    <w:rsid w:val="00C97F2E"/>
    <w:rsid w:val="00CA6EB6"/>
    <w:rsid w:val="00CB3848"/>
    <w:rsid w:val="00CB729B"/>
    <w:rsid w:val="00CC0C54"/>
    <w:rsid w:val="00CC11F1"/>
    <w:rsid w:val="00CC1438"/>
    <w:rsid w:val="00CC1646"/>
    <w:rsid w:val="00CC1892"/>
    <w:rsid w:val="00CC2802"/>
    <w:rsid w:val="00CC3F8B"/>
    <w:rsid w:val="00CC7C5B"/>
    <w:rsid w:val="00CD281E"/>
    <w:rsid w:val="00CE05F4"/>
    <w:rsid w:val="00CE6AD7"/>
    <w:rsid w:val="00CF249B"/>
    <w:rsid w:val="00CF49ED"/>
    <w:rsid w:val="00CF7E2A"/>
    <w:rsid w:val="00D013BC"/>
    <w:rsid w:val="00D014C3"/>
    <w:rsid w:val="00D0211F"/>
    <w:rsid w:val="00D031AE"/>
    <w:rsid w:val="00D05733"/>
    <w:rsid w:val="00D05D41"/>
    <w:rsid w:val="00D05FC5"/>
    <w:rsid w:val="00D077BB"/>
    <w:rsid w:val="00D119DA"/>
    <w:rsid w:val="00D11DFA"/>
    <w:rsid w:val="00D17153"/>
    <w:rsid w:val="00D21442"/>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5C2"/>
    <w:rsid w:val="00D939C0"/>
    <w:rsid w:val="00D965E3"/>
    <w:rsid w:val="00D978D5"/>
    <w:rsid w:val="00D97990"/>
    <w:rsid w:val="00DA4CF1"/>
    <w:rsid w:val="00DA6506"/>
    <w:rsid w:val="00DB21A9"/>
    <w:rsid w:val="00DB4933"/>
    <w:rsid w:val="00DB6493"/>
    <w:rsid w:val="00DB7CC7"/>
    <w:rsid w:val="00DB7CD3"/>
    <w:rsid w:val="00DC1290"/>
    <w:rsid w:val="00DC7AC9"/>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06C5E"/>
    <w:rsid w:val="00E115F7"/>
    <w:rsid w:val="00E1169E"/>
    <w:rsid w:val="00E12846"/>
    <w:rsid w:val="00E1360D"/>
    <w:rsid w:val="00E14618"/>
    <w:rsid w:val="00E168C8"/>
    <w:rsid w:val="00E21B71"/>
    <w:rsid w:val="00E22DB9"/>
    <w:rsid w:val="00E25D93"/>
    <w:rsid w:val="00E25FCB"/>
    <w:rsid w:val="00E279AF"/>
    <w:rsid w:val="00E27C9C"/>
    <w:rsid w:val="00E33045"/>
    <w:rsid w:val="00E37AD0"/>
    <w:rsid w:val="00E42190"/>
    <w:rsid w:val="00E426E6"/>
    <w:rsid w:val="00E4319E"/>
    <w:rsid w:val="00E47A23"/>
    <w:rsid w:val="00E5156C"/>
    <w:rsid w:val="00E52D00"/>
    <w:rsid w:val="00E53F13"/>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F685D"/>
    <w:rsid w:val="00F006FB"/>
    <w:rsid w:val="00F014A8"/>
    <w:rsid w:val="00F02366"/>
    <w:rsid w:val="00F03309"/>
    <w:rsid w:val="00F04196"/>
    <w:rsid w:val="00F05A76"/>
    <w:rsid w:val="00F060A2"/>
    <w:rsid w:val="00F10A08"/>
    <w:rsid w:val="00F11C65"/>
    <w:rsid w:val="00F128E3"/>
    <w:rsid w:val="00F1514F"/>
    <w:rsid w:val="00F15FA1"/>
    <w:rsid w:val="00F21AC5"/>
    <w:rsid w:val="00F249CA"/>
    <w:rsid w:val="00F33855"/>
    <w:rsid w:val="00F33CEC"/>
    <w:rsid w:val="00F34A7E"/>
    <w:rsid w:val="00F356A2"/>
    <w:rsid w:val="00F408F1"/>
    <w:rsid w:val="00F40E37"/>
    <w:rsid w:val="00F41F79"/>
    <w:rsid w:val="00F42D24"/>
    <w:rsid w:val="00F43FB8"/>
    <w:rsid w:val="00F44525"/>
    <w:rsid w:val="00F458A8"/>
    <w:rsid w:val="00F52666"/>
    <w:rsid w:val="00F55A24"/>
    <w:rsid w:val="00F63B65"/>
    <w:rsid w:val="00F654C8"/>
    <w:rsid w:val="00F6622E"/>
    <w:rsid w:val="00F6625F"/>
    <w:rsid w:val="00F66F3A"/>
    <w:rsid w:val="00F67449"/>
    <w:rsid w:val="00F677AC"/>
    <w:rsid w:val="00F67A4A"/>
    <w:rsid w:val="00F67BF4"/>
    <w:rsid w:val="00F7040B"/>
    <w:rsid w:val="00F71A2F"/>
    <w:rsid w:val="00F86800"/>
    <w:rsid w:val="00F92D6D"/>
    <w:rsid w:val="00F95675"/>
    <w:rsid w:val="00F95916"/>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E07F6"/>
    <w:rsid w:val="00FE5D3A"/>
    <w:rsid w:val="00FE5E79"/>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customStyle="1" w:styleId="21">
    <w:name w:val="未处理的提及2"/>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eader" Target="header3.xml"/><Relationship Id="rId26" Type="http://schemas.microsoft.com/office/2018/08/relationships/commentsExtensible" Target="commentsExtensible.xml"/><Relationship Id="rId39" Type="http://schemas.openxmlformats.org/officeDocument/2006/relationships/image" Target="media/image16.png"/><Relationship Id="rId21" Type="http://schemas.openxmlformats.org/officeDocument/2006/relationships/image" Target="media/image4.png"/><Relationship Id="rId34" Type="http://schemas.openxmlformats.org/officeDocument/2006/relationships/header" Target="header8.xml"/><Relationship Id="rId42" Type="http://schemas.openxmlformats.org/officeDocument/2006/relationships/header" Target="header10.xml"/><Relationship Id="rId47" Type="http://schemas.openxmlformats.org/officeDocument/2006/relationships/header" Target="header1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image" Target="media/image9.png"/><Relationship Id="rId11" Type="http://schemas.openxmlformats.org/officeDocument/2006/relationships/image" Target="media/image3.png"/><Relationship Id="rId24" Type="http://schemas.openxmlformats.org/officeDocument/2006/relationships/image" Target="media/image7.png"/><Relationship Id="rId32" Type="http://schemas.openxmlformats.org/officeDocument/2006/relationships/header" Target="header7.xml"/><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yperlink" Target="https://CRAN" TargetMode="Externa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6.png"/><Relationship Id="rId28" Type="http://schemas.openxmlformats.org/officeDocument/2006/relationships/image" Target="media/image8.png"/><Relationship Id="rId36" Type="http://schemas.openxmlformats.org/officeDocument/2006/relationships/image" Target="media/image14.pn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footer" Target="footer3.xml"/><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image" Target="media/image5.png"/><Relationship Id="rId27" Type="http://schemas.openxmlformats.org/officeDocument/2006/relationships/header" Target="header6.xml"/><Relationship Id="rId30" Type="http://schemas.openxmlformats.org/officeDocument/2006/relationships/image" Target="media/image10.jpeg"/><Relationship Id="rId35" Type="http://schemas.openxmlformats.org/officeDocument/2006/relationships/image" Target="media/image13.tiff"/><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header" Target="header5.xml"/><Relationship Id="rId33" Type="http://schemas.openxmlformats.org/officeDocument/2006/relationships/image" Target="media/image12.tiff"/><Relationship Id="rId38" Type="http://schemas.openxmlformats.org/officeDocument/2006/relationships/header" Target="header9.xml"/><Relationship Id="rId46" Type="http://schemas.openxmlformats.org/officeDocument/2006/relationships/hyperlink" Target="https://www.R-project.org/" TargetMode="External"/><Relationship Id="rId20" Type="http://schemas.openxmlformats.org/officeDocument/2006/relationships/header" Target="header4.xml"/><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37CC11-C314-4EAC-862A-F6D586C01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Pages>
  <Words>50582</Words>
  <Characters>288324</Characters>
  <Application>Microsoft Office Word</Application>
  <DocSecurity>0</DocSecurity>
  <Lines>2402</Lines>
  <Paragraphs>676</Paragraphs>
  <ScaleCrop>false</ScaleCrop>
  <Company/>
  <LinksUpToDate>false</LinksUpToDate>
  <CharactersWithSpaces>338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2</cp:revision>
  <dcterms:created xsi:type="dcterms:W3CDTF">2024-03-25T08:00:00Z</dcterms:created>
  <dcterms:modified xsi:type="dcterms:W3CDTF">2024-03-25T08:00:00Z</dcterms:modified>
</cp:coreProperties>
</file>